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2D014A0F" w14:textId="286972C3" w:rsidR="00EA693B" w:rsidRPr="0064039A" w:rsidRDefault="00D67862" w:rsidP="00D67862">
      <w:pPr>
        <w:jc w:val="center"/>
        <w:rPr>
          <w:rFonts w:ascii="Arial" w:hAnsi="Arial" w:cs="Arial"/>
          <w:b/>
          <w:bCs/>
          <w:sz w:val="24"/>
          <w:szCs w:val="24"/>
        </w:rPr>
      </w:pPr>
      <w:r w:rsidRPr="0064039A">
        <w:rPr>
          <w:rFonts w:ascii="Arial" w:hAnsi="Arial" w:cs="Arial"/>
          <w:b/>
          <w:bCs/>
          <w:sz w:val="24"/>
          <w:szCs w:val="24"/>
        </w:rPr>
        <w:t>Supplementary Materials</w:t>
      </w:r>
    </w:p>
    <w:p w14:paraId="482E0110" w14:textId="77777777" w:rsidR="00EA693B" w:rsidRPr="0064039A" w:rsidRDefault="00EA693B" w:rsidP="002C233E">
      <w:pPr>
        <w:rPr>
          <w:rFonts w:ascii="Arial" w:hAnsi="Arial" w:cs="Arial"/>
          <w:sz w:val="24"/>
          <w:szCs w:val="24"/>
        </w:rPr>
      </w:pPr>
    </w:p>
    <w:p w14:paraId="0E6420F4" w14:textId="10455723" w:rsidR="00420668" w:rsidRPr="0064039A" w:rsidRDefault="00420668" w:rsidP="002C233E">
      <w:pPr>
        <w:rPr>
          <w:rFonts w:ascii="Arial" w:hAnsi="Arial" w:cs="Arial"/>
          <w:b/>
          <w:bCs/>
          <w:sz w:val="24"/>
          <w:szCs w:val="24"/>
        </w:rPr>
      </w:pPr>
      <w:r w:rsidRPr="0064039A">
        <w:rPr>
          <w:rFonts w:ascii="Arial" w:hAnsi="Arial" w:cs="Arial"/>
          <w:b/>
          <w:bCs/>
          <w:sz w:val="24"/>
          <w:szCs w:val="24"/>
        </w:rPr>
        <w:t xml:space="preserve">Experimental tasks and questionnaires </w:t>
      </w:r>
    </w:p>
    <w:p w14:paraId="7D874792" w14:textId="77777777" w:rsidR="00420668" w:rsidRPr="0064039A" w:rsidRDefault="00420668" w:rsidP="002C233E">
      <w:pPr>
        <w:rPr>
          <w:rFonts w:ascii="Arial" w:hAnsi="Arial" w:cs="Arial"/>
          <w:sz w:val="24"/>
          <w:szCs w:val="24"/>
        </w:rPr>
      </w:pPr>
    </w:p>
    <w:p w14:paraId="594F1994" w14:textId="30D1C91D" w:rsidR="002C233E" w:rsidRPr="0064039A" w:rsidRDefault="00984D27" w:rsidP="00420668">
      <w:pPr>
        <w:ind w:firstLine="284"/>
        <w:rPr>
          <w:rFonts w:ascii="Arial" w:hAnsi="Arial" w:cs="Arial"/>
          <w:sz w:val="24"/>
          <w:szCs w:val="24"/>
        </w:rPr>
      </w:pPr>
      <w:r w:rsidRPr="0064039A">
        <w:rPr>
          <w:rFonts w:ascii="Arial" w:hAnsi="Arial" w:cs="Arial"/>
          <w:sz w:val="24"/>
          <w:szCs w:val="24"/>
        </w:rPr>
        <w:t>These</w:t>
      </w:r>
      <w:r w:rsidR="007615CB" w:rsidRPr="0064039A">
        <w:rPr>
          <w:rFonts w:ascii="Arial" w:hAnsi="Arial" w:cs="Arial"/>
          <w:sz w:val="24"/>
          <w:szCs w:val="24"/>
        </w:rPr>
        <w:t xml:space="preserve"> e</w:t>
      </w:r>
      <w:r w:rsidR="00170F5C" w:rsidRPr="0064039A">
        <w:rPr>
          <w:rFonts w:ascii="Arial" w:hAnsi="Arial" w:cs="Arial"/>
          <w:sz w:val="24"/>
          <w:szCs w:val="24"/>
        </w:rPr>
        <w:t xml:space="preserve">xperimental </w:t>
      </w:r>
      <w:r w:rsidR="007615CB" w:rsidRPr="0064039A">
        <w:rPr>
          <w:rFonts w:ascii="Arial" w:hAnsi="Arial" w:cs="Arial"/>
          <w:sz w:val="24"/>
          <w:szCs w:val="24"/>
        </w:rPr>
        <w:t>t</w:t>
      </w:r>
      <w:r w:rsidR="00170F5C" w:rsidRPr="0064039A">
        <w:rPr>
          <w:rFonts w:ascii="Arial" w:hAnsi="Arial" w:cs="Arial"/>
          <w:sz w:val="24"/>
          <w:szCs w:val="24"/>
        </w:rPr>
        <w:t>asks</w:t>
      </w:r>
      <w:r w:rsidR="007D1A9A" w:rsidRPr="0064039A">
        <w:rPr>
          <w:rFonts w:ascii="Arial" w:hAnsi="Arial" w:cs="Arial"/>
          <w:sz w:val="24"/>
          <w:szCs w:val="24"/>
        </w:rPr>
        <w:t xml:space="preserve"> will be presented elsewhere:</w:t>
      </w:r>
    </w:p>
    <w:p w14:paraId="178EEDED" w14:textId="7FF29D3C" w:rsidR="00170F5C" w:rsidRPr="0064039A" w:rsidRDefault="004D1FE0" w:rsidP="007D1A9A">
      <w:pPr>
        <w:ind w:firstLine="284"/>
        <w:rPr>
          <w:rFonts w:ascii="Arial" w:hAnsi="Arial" w:cs="Arial"/>
          <w:sz w:val="24"/>
          <w:szCs w:val="24"/>
        </w:rPr>
      </w:pPr>
      <w:r w:rsidRPr="0064039A">
        <w:rPr>
          <w:rFonts w:ascii="Arial" w:hAnsi="Arial" w:cs="Arial"/>
          <w:sz w:val="24"/>
          <w:szCs w:val="24"/>
        </w:rPr>
        <w:t>The</w:t>
      </w:r>
      <w:r w:rsidR="00170F5C" w:rsidRPr="0064039A">
        <w:rPr>
          <w:rFonts w:ascii="Arial" w:hAnsi="Arial" w:cs="Arial"/>
          <w:sz w:val="24"/>
          <w:szCs w:val="24"/>
        </w:rPr>
        <w:t xml:space="preserve"> Emotional Visual Scene Recognition Task</w:t>
      </w:r>
      <w:r w:rsidRPr="0064039A">
        <w:rPr>
          <w:rFonts w:ascii="Arial" w:hAnsi="Arial" w:cs="Arial"/>
          <w:sz w:val="24"/>
          <w:szCs w:val="24"/>
        </w:rPr>
        <w:t xml:space="preserve"> </w:t>
      </w:r>
      <w:r w:rsidR="00964763" w:rsidRPr="0064039A">
        <w:rPr>
          <w:rFonts w:ascii="Arial" w:hAnsi="Arial" w:cs="Arial"/>
          <w:sz w:val="24"/>
          <w:szCs w:val="24"/>
        </w:rPr>
        <w:t>(adapted from Schettino et al., 2012</w:t>
      </w:r>
      <w:r w:rsidR="00BB4768" w:rsidRPr="0064039A">
        <w:rPr>
          <w:rFonts w:ascii="Arial" w:hAnsi="Arial" w:cs="Arial"/>
          <w:sz w:val="24"/>
          <w:szCs w:val="24"/>
        </w:rPr>
        <w:t>)</w:t>
      </w:r>
      <w:r w:rsidR="007F29F4" w:rsidRPr="0064039A">
        <w:rPr>
          <w:rFonts w:ascii="Arial" w:hAnsi="Arial" w:cs="Arial"/>
          <w:sz w:val="24"/>
          <w:szCs w:val="24"/>
        </w:rPr>
        <w:fldChar w:fldCharType="begin"/>
      </w:r>
      <w:r w:rsidR="007F29F4" w:rsidRPr="0064039A">
        <w:rPr>
          <w:rFonts w:ascii="Arial" w:hAnsi="Arial" w:cs="Arial"/>
          <w:sz w:val="24"/>
          <w:szCs w:val="24"/>
        </w:rPr>
        <w:instrText xml:space="preserve"> ADDIN EN.CITE &lt;EndNote&gt;&lt;Cite ExcludeAuth="1" ExcludeYear="1" Hidden="1"&gt;&lt;Author&gt;Schettino&lt;/Author&gt;&lt;Year&gt;2012&lt;/Year&gt;&lt;RecNum&gt;53&lt;/RecNum&gt;&lt;record&gt;&lt;rec-number&gt;53&lt;/rec-number&gt;&lt;foreign-keys&gt;&lt;key app="EN" db-id="zvs9xav03dpfese0vap5ztr62saxd50xaa09" timestamp="1665496999"&gt;53&lt;/key&gt;&lt;/foreign-keys&gt;&lt;ref-type name="Journal Article"&gt;17&lt;/ref-type&gt;&lt;contributors&gt;&lt;authors&gt;&lt;author&gt;Schettino, A.&lt;/author&gt;&lt;author&gt;Loeys, T.&lt;/author&gt;&lt;author&gt;Bossi, M.&lt;/author&gt;&lt;author&gt;Pourtois, G.&lt;/author&gt;&lt;/authors&gt;&lt;/contributors&gt;&lt;auth-address&gt;Department of Experimental-Clinical and Health Psychology, Ghent University, Ghent, Belgium.&lt;/auth-address&gt;&lt;titles&gt;&lt;title&gt;Valence-specific modulation in the accumulation of perceptual evidence prior to visual scene recognition&lt;/title&gt;&lt;secondary-title&gt;PLoS One&lt;/secondary-title&gt;&lt;/titles&gt;&lt;periodical&gt;&lt;full-title&gt;PLOS ONE&lt;/full-title&gt;&lt;/periodical&gt;&lt;pages&gt;e38064&lt;/pages&gt;&lt;volume&gt;7&lt;/volume&gt;&lt;number&gt;5&lt;/number&gt;&lt;edition&gt;20120531&lt;/edition&gt;&lt;keywords&gt;&lt;keyword&gt;Adolescent&lt;/keyword&gt;&lt;keyword&gt;Adult&lt;/keyword&gt;&lt;keyword&gt;Emotions&lt;/keyword&gt;&lt;keyword&gt;Female&lt;/keyword&gt;&lt;keyword&gt;Humans&lt;/keyword&gt;&lt;keyword&gt;Male&lt;/keyword&gt;&lt;keyword&gt;*Pattern Recognition, Visual&lt;/keyword&gt;&lt;keyword&gt;*Photic Stimulation&lt;/keyword&gt;&lt;keyword&gt;*Visual Perception&lt;/keyword&gt;&lt;keyword&gt;Young Adult&lt;/keyword&gt;&lt;/keywords&gt;&lt;dates&gt;&lt;year&gt;2012&lt;/year&gt;&lt;/dates&gt;&lt;isbn&gt;1932-6203 (Electronic)&amp;#xD;1932-6203 (Linking)&lt;/isbn&gt;&lt;accession-num&gt;22675437&lt;/accession-num&gt;&lt;urls&gt;&lt;related-urls&gt;&lt;url&gt;https://www.ncbi.nlm.nih.gov/pubmed/22675437&lt;/url&gt;&lt;/related-urls&gt;&lt;/urls&gt;&lt;custom2&gt;PMC3364984&lt;/custom2&gt;&lt;electronic-resource-num&gt;10.1371/journal.pone.0038064&lt;/electronic-resource-num&gt;&lt;remote-database-name&gt;Medline&lt;/remote-database-name&gt;&lt;remote-database-provider&gt;NLM&lt;/remote-database-provider&gt;&lt;/record&gt;&lt;/Cite&gt;&lt;/EndNote&gt;</w:instrText>
      </w:r>
      <w:r w:rsidR="007F29F4" w:rsidRPr="0064039A">
        <w:rPr>
          <w:rFonts w:ascii="Arial" w:hAnsi="Arial" w:cs="Arial"/>
          <w:sz w:val="24"/>
          <w:szCs w:val="24"/>
        </w:rPr>
        <w:fldChar w:fldCharType="end"/>
      </w:r>
      <w:r w:rsidR="00964763" w:rsidRPr="0064039A">
        <w:rPr>
          <w:rFonts w:ascii="Arial" w:hAnsi="Arial" w:cs="Arial"/>
          <w:sz w:val="24"/>
          <w:szCs w:val="24"/>
        </w:rPr>
        <w:t xml:space="preserve"> </w:t>
      </w:r>
      <w:r w:rsidRPr="0064039A">
        <w:rPr>
          <w:rFonts w:ascii="Arial" w:hAnsi="Arial" w:cs="Arial"/>
          <w:sz w:val="24"/>
          <w:szCs w:val="24"/>
        </w:rPr>
        <w:t>is a progressive unfolding tasks in which</w:t>
      </w:r>
      <w:r w:rsidR="001F1AE4" w:rsidRPr="0064039A">
        <w:rPr>
          <w:rFonts w:ascii="Arial" w:hAnsi="Arial" w:cs="Arial"/>
          <w:sz w:val="24"/>
          <w:szCs w:val="24"/>
        </w:rPr>
        <w:t xml:space="preserve"> participants are asked </w:t>
      </w:r>
      <w:r w:rsidR="00814261" w:rsidRPr="0064039A">
        <w:rPr>
          <w:rFonts w:ascii="Arial" w:hAnsi="Arial" w:cs="Arial"/>
          <w:sz w:val="24"/>
          <w:szCs w:val="24"/>
        </w:rPr>
        <w:t xml:space="preserve">to memorize and match </w:t>
      </w:r>
      <w:r w:rsidR="00176AC1" w:rsidRPr="0064039A">
        <w:rPr>
          <w:rFonts w:ascii="Arial" w:hAnsi="Arial" w:cs="Arial"/>
          <w:sz w:val="24"/>
          <w:szCs w:val="24"/>
        </w:rPr>
        <w:t>pleasant, unpleasant</w:t>
      </w:r>
      <w:r w:rsidRPr="0064039A">
        <w:rPr>
          <w:rFonts w:ascii="Arial" w:hAnsi="Arial" w:cs="Arial"/>
          <w:sz w:val="24"/>
          <w:szCs w:val="24"/>
        </w:rPr>
        <w:t>,</w:t>
      </w:r>
      <w:r w:rsidR="00176AC1" w:rsidRPr="0064039A">
        <w:rPr>
          <w:rFonts w:ascii="Arial" w:hAnsi="Arial" w:cs="Arial"/>
          <w:sz w:val="24"/>
          <w:szCs w:val="24"/>
        </w:rPr>
        <w:t xml:space="preserve"> or neutral scenes from the I</w:t>
      </w:r>
      <w:r w:rsidR="00212CC7" w:rsidRPr="0064039A">
        <w:rPr>
          <w:rFonts w:ascii="Arial" w:hAnsi="Arial" w:cs="Arial"/>
          <w:sz w:val="24"/>
          <w:szCs w:val="24"/>
        </w:rPr>
        <w:t xml:space="preserve">nternational </w:t>
      </w:r>
      <w:r w:rsidR="00176AC1" w:rsidRPr="0064039A">
        <w:rPr>
          <w:rFonts w:ascii="Arial" w:hAnsi="Arial" w:cs="Arial"/>
          <w:sz w:val="24"/>
          <w:szCs w:val="24"/>
        </w:rPr>
        <w:t>A</w:t>
      </w:r>
      <w:r w:rsidR="00212CC7" w:rsidRPr="0064039A">
        <w:rPr>
          <w:rFonts w:ascii="Arial" w:hAnsi="Arial" w:cs="Arial"/>
          <w:sz w:val="24"/>
          <w:szCs w:val="24"/>
        </w:rPr>
        <w:t xml:space="preserve">ffective </w:t>
      </w:r>
      <w:r w:rsidR="00C67BC2" w:rsidRPr="0064039A">
        <w:rPr>
          <w:rFonts w:ascii="Arial" w:hAnsi="Arial" w:cs="Arial"/>
          <w:sz w:val="24"/>
          <w:szCs w:val="24"/>
        </w:rPr>
        <w:t>P</w:t>
      </w:r>
      <w:r w:rsidR="00212CC7" w:rsidRPr="0064039A">
        <w:rPr>
          <w:rFonts w:ascii="Arial" w:hAnsi="Arial" w:cs="Arial"/>
          <w:sz w:val="24"/>
          <w:szCs w:val="24"/>
        </w:rPr>
        <w:t xml:space="preserve">icture </w:t>
      </w:r>
      <w:r w:rsidR="00C67BC2" w:rsidRPr="0064039A">
        <w:rPr>
          <w:rFonts w:ascii="Arial" w:hAnsi="Arial" w:cs="Arial"/>
          <w:sz w:val="24"/>
          <w:szCs w:val="24"/>
        </w:rPr>
        <w:t>S</w:t>
      </w:r>
      <w:r w:rsidR="00212CC7" w:rsidRPr="0064039A">
        <w:rPr>
          <w:rFonts w:ascii="Arial" w:hAnsi="Arial" w:cs="Arial"/>
          <w:sz w:val="24"/>
          <w:szCs w:val="24"/>
        </w:rPr>
        <w:t xml:space="preserve">ystem </w:t>
      </w:r>
      <w:r w:rsidR="00172FE6" w:rsidRPr="0064039A">
        <w:rPr>
          <w:rFonts w:ascii="Arial" w:hAnsi="Arial" w:cs="Arial"/>
          <w:sz w:val="24"/>
          <w:szCs w:val="24"/>
        </w:rPr>
        <w:fldChar w:fldCharType="begin"/>
      </w:r>
      <w:r w:rsidR="00086B4F" w:rsidRPr="0064039A">
        <w:rPr>
          <w:rFonts w:ascii="Arial" w:hAnsi="Arial" w:cs="Arial"/>
          <w:sz w:val="24"/>
          <w:szCs w:val="24"/>
        </w:rPr>
        <w:instrText xml:space="preserve"> ADDIN EN.CITE &lt;EndNote&gt;&lt;Cite&gt;&lt;Author&gt;Lang&lt;/Author&gt;&lt;Year&gt;2007&lt;/Year&gt;&lt;RecNum&gt;104&lt;/RecNum&gt;&lt;DisplayText&gt;(Lang and Bradley, 2007)&lt;/DisplayText&gt;&lt;record&gt;&lt;rec-number&gt;104&lt;/rec-number&gt;&lt;foreign-keys&gt;&lt;key app="EN" db-id="zvs9xav03dpfese0vap5ztr62saxd50xaa09" timestamp="1710264725"&gt;104&lt;/key&gt;&lt;/foreign-keys&gt;&lt;ref-type name="Journal Article"&gt;17&lt;/ref-type&gt;&lt;contributors&gt;&lt;authors&gt;&lt;author&gt;Lang, Peter&lt;/author&gt;&lt;author&gt;Bradley, Margaret M&lt;/author&gt;&lt;/authors&gt;&lt;/contributors&gt;&lt;titles&gt;&lt;title&gt;The International Affective Picture System (IAPS) in the study of emotion and attention&lt;/title&gt;&lt;secondary-title&gt;Handbook of emotion elicitation and assessment&lt;/secondary-title&gt;&lt;/titles&gt;&lt;periodical&gt;&lt;full-title&gt;Handbook of emotion elicitation and assessment&lt;/full-title&gt;&lt;/periodical&gt;&lt;pages&gt;70-73&lt;/pages&gt;&lt;volume&gt;29&lt;/volume&gt;&lt;dates&gt;&lt;year&gt;2007&lt;/year&gt;&lt;/dates&gt;&lt;urls&gt;&lt;/urls&gt;&lt;/record&gt;&lt;/Cite&gt;&lt;/EndNote&gt;</w:instrText>
      </w:r>
      <w:r w:rsidR="00172FE6" w:rsidRPr="0064039A">
        <w:rPr>
          <w:rFonts w:ascii="Arial" w:hAnsi="Arial" w:cs="Arial"/>
          <w:sz w:val="24"/>
          <w:szCs w:val="24"/>
        </w:rPr>
        <w:fldChar w:fldCharType="separate"/>
      </w:r>
      <w:r w:rsidR="00086B4F" w:rsidRPr="0064039A">
        <w:rPr>
          <w:rFonts w:ascii="Arial" w:hAnsi="Arial" w:cs="Arial"/>
          <w:noProof/>
          <w:sz w:val="24"/>
          <w:szCs w:val="24"/>
        </w:rPr>
        <w:t>(Lang and Bradley, 2007)</w:t>
      </w:r>
      <w:r w:rsidR="00172FE6" w:rsidRPr="0064039A">
        <w:rPr>
          <w:rFonts w:ascii="Arial" w:hAnsi="Arial" w:cs="Arial"/>
          <w:sz w:val="24"/>
          <w:szCs w:val="24"/>
        </w:rPr>
        <w:fldChar w:fldCharType="end"/>
      </w:r>
      <w:r w:rsidR="00964763" w:rsidRPr="0064039A">
        <w:rPr>
          <w:rFonts w:ascii="Arial" w:hAnsi="Arial" w:cs="Arial"/>
          <w:sz w:val="24"/>
          <w:szCs w:val="24"/>
        </w:rPr>
        <w:t xml:space="preserve">. </w:t>
      </w:r>
      <w:r w:rsidR="005C33CF" w:rsidRPr="0064039A">
        <w:rPr>
          <w:rFonts w:ascii="Arial" w:hAnsi="Arial" w:cs="Arial"/>
          <w:sz w:val="24"/>
          <w:szCs w:val="24"/>
        </w:rPr>
        <w:t>It consist</w:t>
      </w:r>
      <w:r w:rsidR="00B81979" w:rsidRPr="0064039A">
        <w:rPr>
          <w:rFonts w:ascii="Arial" w:hAnsi="Arial" w:cs="Arial"/>
          <w:sz w:val="24"/>
          <w:szCs w:val="24"/>
        </w:rPr>
        <w:t>s</w:t>
      </w:r>
      <w:r w:rsidR="005C33CF" w:rsidRPr="0064039A">
        <w:rPr>
          <w:rFonts w:ascii="Arial" w:hAnsi="Arial" w:cs="Arial"/>
          <w:sz w:val="24"/>
          <w:szCs w:val="24"/>
        </w:rPr>
        <w:t xml:space="preserve"> of 120 trials with the following procedure: </w:t>
      </w:r>
      <w:r w:rsidR="007734F1" w:rsidRPr="0064039A">
        <w:rPr>
          <w:rFonts w:ascii="Arial" w:hAnsi="Arial" w:cs="Arial"/>
          <w:sz w:val="24"/>
          <w:szCs w:val="24"/>
        </w:rPr>
        <w:t xml:space="preserve">After a fixation cross, a </w:t>
      </w:r>
      <w:r w:rsidR="008664C6" w:rsidRPr="0064039A">
        <w:rPr>
          <w:rFonts w:ascii="Arial" w:hAnsi="Arial" w:cs="Arial"/>
          <w:sz w:val="24"/>
          <w:szCs w:val="24"/>
        </w:rPr>
        <w:t xml:space="preserve">greyscale </w:t>
      </w:r>
      <w:r w:rsidR="007734F1" w:rsidRPr="0064039A">
        <w:rPr>
          <w:rFonts w:ascii="Arial" w:hAnsi="Arial" w:cs="Arial"/>
          <w:sz w:val="24"/>
          <w:szCs w:val="24"/>
        </w:rPr>
        <w:t>scene is shown for 1500ms</w:t>
      </w:r>
      <w:r w:rsidR="008664C6" w:rsidRPr="0064039A">
        <w:rPr>
          <w:rFonts w:ascii="Arial" w:hAnsi="Arial" w:cs="Arial"/>
          <w:sz w:val="24"/>
          <w:szCs w:val="24"/>
        </w:rPr>
        <w:t xml:space="preserve"> and then</w:t>
      </w:r>
      <w:r w:rsidR="00B2388A" w:rsidRPr="0064039A">
        <w:rPr>
          <w:rFonts w:ascii="Arial" w:hAnsi="Arial" w:cs="Arial"/>
          <w:sz w:val="24"/>
          <w:szCs w:val="24"/>
        </w:rPr>
        <w:t xml:space="preserve"> masked for 2000ms. After another fixation cross, </w:t>
      </w:r>
      <w:r w:rsidR="00CB7208" w:rsidRPr="0064039A">
        <w:rPr>
          <w:rFonts w:ascii="Arial" w:hAnsi="Arial" w:cs="Arial"/>
          <w:sz w:val="24"/>
          <w:szCs w:val="24"/>
        </w:rPr>
        <w:t xml:space="preserve">a blurry version of </w:t>
      </w:r>
      <w:r w:rsidR="00C71379" w:rsidRPr="0064039A">
        <w:rPr>
          <w:rFonts w:ascii="Arial" w:hAnsi="Arial" w:cs="Arial"/>
          <w:sz w:val="24"/>
          <w:szCs w:val="24"/>
        </w:rPr>
        <w:t xml:space="preserve">the same scene, </w:t>
      </w:r>
      <w:r w:rsidR="00982D62" w:rsidRPr="0064039A">
        <w:rPr>
          <w:rFonts w:ascii="Arial" w:hAnsi="Arial" w:cs="Arial"/>
          <w:sz w:val="24"/>
          <w:szCs w:val="24"/>
        </w:rPr>
        <w:t xml:space="preserve">of </w:t>
      </w:r>
      <w:r w:rsidR="00C71379" w:rsidRPr="0064039A">
        <w:rPr>
          <w:rFonts w:ascii="Arial" w:hAnsi="Arial" w:cs="Arial"/>
          <w:sz w:val="24"/>
          <w:szCs w:val="24"/>
        </w:rPr>
        <w:t>a new scene</w:t>
      </w:r>
      <w:r w:rsidR="00B81979" w:rsidRPr="0064039A">
        <w:rPr>
          <w:rFonts w:ascii="Arial" w:hAnsi="Arial" w:cs="Arial"/>
          <w:sz w:val="24"/>
          <w:szCs w:val="24"/>
        </w:rPr>
        <w:t xml:space="preserve"> or </w:t>
      </w:r>
      <w:r w:rsidR="00982D62" w:rsidRPr="0064039A">
        <w:rPr>
          <w:rFonts w:ascii="Arial" w:hAnsi="Arial" w:cs="Arial"/>
          <w:sz w:val="24"/>
          <w:szCs w:val="24"/>
        </w:rPr>
        <w:t xml:space="preserve">of </w:t>
      </w:r>
      <w:r w:rsidR="00B81979" w:rsidRPr="0064039A">
        <w:rPr>
          <w:rFonts w:ascii="Arial" w:hAnsi="Arial" w:cs="Arial"/>
          <w:sz w:val="24"/>
          <w:szCs w:val="24"/>
        </w:rPr>
        <w:t xml:space="preserve">a scrambled scene </w:t>
      </w:r>
      <w:r w:rsidR="004933C2" w:rsidRPr="0064039A">
        <w:rPr>
          <w:rFonts w:ascii="Arial" w:hAnsi="Arial" w:cs="Arial"/>
          <w:sz w:val="24"/>
          <w:szCs w:val="24"/>
        </w:rPr>
        <w:t>is</w:t>
      </w:r>
      <w:r w:rsidR="00982D62" w:rsidRPr="0064039A">
        <w:rPr>
          <w:rFonts w:ascii="Arial" w:hAnsi="Arial" w:cs="Arial"/>
          <w:sz w:val="24"/>
          <w:szCs w:val="24"/>
        </w:rPr>
        <w:t xml:space="preserve"> </w:t>
      </w:r>
      <w:r w:rsidR="000A4BBB" w:rsidRPr="0064039A">
        <w:rPr>
          <w:rFonts w:ascii="Arial" w:hAnsi="Arial" w:cs="Arial"/>
          <w:sz w:val="24"/>
          <w:szCs w:val="24"/>
        </w:rPr>
        <w:t xml:space="preserve">presented </w:t>
      </w:r>
      <w:r w:rsidR="00AE1B37" w:rsidRPr="0064039A">
        <w:rPr>
          <w:rFonts w:ascii="Arial" w:hAnsi="Arial" w:cs="Arial"/>
          <w:sz w:val="24"/>
          <w:szCs w:val="24"/>
        </w:rPr>
        <w:t>for 500ms, followed by a blank screen for 250ms</w:t>
      </w:r>
      <w:r w:rsidR="00E239DD" w:rsidRPr="0064039A">
        <w:rPr>
          <w:rFonts w:ascii="Arial" w:hAnsi="Arial" w:cs="Arial"/>
          <w:sz w:val="24"/>
          <w:szCs w:val="24"/>
        </w:rPr>
        <w:t>. This is repeated up to 5 times</w:t>
      </w:r>
      <w:r w:rsidR="00852336" w:rsidRPr="0064039A">
        <w:rPr>
          <w:rFonts w:ascii="Arial" w:hAnsi="Arial" w:cs="Arial"/>
          <w:sz w:val="24"/>
          <w:szCs w:val="24"/>
        </w:rPr>
        <w:t xml:space="preserve"> to progressively unveil the </w:t>
      </w:r>
      <w:r w:rsidR="00FC30BC" w:rsidRPr="0064039A">
        <w:rPr>
          <w:rFonts w:ascii="Arial" w:hAnsi="Arial" w:cs="Arial"/>
          <w:sz w:val="24"/>
          <w:szCs w:val="24"/>
        </w:rPr>
        <w:t xml:space="preserve">image, each step </w:t>
      </w:r>
      <w:r w:rsidR="000A4BBB" w:rsidRPr="0064039A">
        <w:rPr>
          <w:rFonts w:ascii="Arial" w:hAnsi="Arial" w:cs="Arial"/>
          <w:sz w:val="24"/>
          <w:szCs w:val="24"/>
        </w:rPr>
        <w:t xml:space="preserve">adding high and low spatial </w:t>
      </w:r>
      <w:r w:rsidR="00982D62" w:rsidRPr="0064039A">
        <w:rPr>
          <w:rFonts w:ascii="Arial" w:hAnsi="Arial" w:cs="Arial"/>
          <w:sz w:val="24"/>
          <w:szCs w:val="24"/>
        </w:rPr>
        <w:t xml:space="preserve">frequency information. </w:t>
      </w:r>
      <w:r w:rsidR="00FC30BC" w:rsidRPr="0064039A">
        <w:rPr>
          <w:rFonts w:ascii="Arial" w:hAnsi="Arial" w:cs="Arial"/>
          <w:sz w:val="24"/>
          <w:szCs w:val="24"/>
        </w:rPr>
        <w:t>Participants are asked to press a button as soon as they recognize if the scene is the same or different</w:t>
      </w:r>
      <w:r w:rsidR="0001536B" w:rsidRPr="0064039A">
        <w:rPr>
          <w:rFonts w:ascii="Arial" w:hAnsi="Arial" w:cs="Arial"/>
          <w:sz w:val="24"/>
          <w:szCs w:val="24"/>
        </w:rPr>
        <w:t xml:space="preserve"> and </w:t>
      </w:r>
      <w:r w:rsidR="00EC555E" w:rsidRPr="0064039A">
        <w:rPr>
          <w:rFonts w:ascii="Arial" w:hAnsi="Arial" w:cs="Arial"/>
          <w:sz w:val="24"/>
          <w:szCs w:val="24"/>
        </w:rPr>
        <w:t>th</w:t>
      </w:r>
      <w:r w:rsidR="0001536B" w:rsidRPr="0064039A">
        <w:rPr>
          <w:rFonts w:ascii="Arial" w:hAnsi="Arial" w:cs="Arial"/>
          <w:sz w:val="24"/>
          <w:szCs w:val="24"/>
        </w:rPr>
        <w:t>en</w:t>
      </w:r>
      <w:r w:rsidR="00EC555E" w:rsidRPr="0064039A">
        <w:rPr>
          <w:rFonts w:ascii="Arial" w:hAnsi="Arial" w:cs="Arial"/>
          <w:sz w:val="24"/>
          <w:szCs w:val="24"/>
        </w:rPr>
        <w:t xml:space="preserve"> indicate their decision (same/different)</w:t>
      </w:r>
      <w:r w:rsidR="0001536B" w:rsidRPr="0064039A">
        <w:rPr>
          <w:rFonts w:ascii="Arial" w:hAnsi="Arial" w:cs="Arial"/>
          <w:sz w:val="24"/>
          <w:szCs w:val="24"/>
        </w:rPr>
        <w:t xml:space="preserve">. After another fixation cross, they are asked to </w:t>
      </w:r>
      <w:r w:rsidR="00A26760" w:rsidRPr="0064039A">
        <w:rPr>
          <w:rFonts w:ascii="Arial" w:hAnsi="Arial" w:cs="Arial"/>
          <w:sz w:val="24"/>
          <w:szCs w:val="24"/>
        </w:rPr>
        <w:t xml:space="preserve">rate the pictures in valence and arousal using 9-point </w:t>
      </w:r>
      <w:r w:rsidR="002E6853" w:rsidRPr="0064039A">
        <w:rPr>
          <w:rFonts w:ascii="Arial" w:hAnsi="Arial" w:cs="Arial"/>
          <w:sz w:val="24"/>
          <w:szCs w:val="24"/>
        </w:rPr>
        <w:t>self-assessment</w:t>
      </w:r>
      <w:r w:rsidR="00A26760" w:rsidRPr="0064039A">
        <w:rPr>
          <w:rFonts w:ascii="Arial" w:hAnsi="Arial" w:cs="Arial"/>
          <w:sz w:val="24"/>
          <w:szCs w:val="24"/>
        </w:rPr>
        <w:t xml:space="preserve"> maniki</w:t>
      </w:r>
      <w:r w:rsidR="002E6853" w:rsidRPr="0064039A">
        <w:rPr>
          <w:rFonts w:ascii="Arial" w:hAnsi="Arial" w:cs="Arial"/>
          <w:sz w:val="24"/>
          <w:szCs w:val="24"/>
        </w:rPr>
        <w:t>n</w:t>
      </w:r>
      <w:r w:rsidR="003245E8" w:rsidRPr="0064039A">
        <w:rPr>
          <w:rFonts w:ascii="Arial" w:hAnsi="Arial" w:cs="Arial"/>
          <w:sz w:val="24"/>
          <w:szCs w:val="24"/>
        </w:rPr>
        <w:t>s</w:t>
      </w:r>
      <w:r w:rsidR="002E6853" w:rsidRPr="0064039A">
        <w:rPr>
          <w:rFonts w:ascii="Arial" w:hAnsi="Arial" w:cs="Arial"/>
          <w:sz w:val="24"/>
          <w:szCs w:val="24"/>
        </w:rPr>
        <w:t xml:space="preserve">. </w:t>
      </w:r>
    </w:p>
    <w:p w14:paraId="2083820D" w14:textId="68FA2A9A" w:rsidR="003245E8" w:rsidRPr="0064039A" w:rsidRDefault="003245E8" w:rsidP="007D1A9A">
      <w:pPr>
        <w:ind w:firstLine="284"/>
        <w:rPr>
          <w:rFonts w:ascii="Arial" w:hAnsi="Arial" w:cs="Arial"/>
          <w:sz w:val="24"/>
          <w:szCs w:val="24"/>
        </w:rPr>
      </w:pPr>
      <w:r w:rsidRPr="0064039A">
        <w:rPr>
          <w:rFonts w:ascii="Arial" w:hAnsi="Arial" w:cs="Arial"/>
          <w:sz w:val="24"/>
          <w:szCs w:val="24"/>
        </w:rPr>
        <w:t xml:space="preserve">The Trust Game </w:t>
      </w:r>
      <w:r w:rsidR="00272468" w:rsidRPr="0064039A">
        <w:rPr>
          <w:rFonts w:ascii="Arial" w:hAnsi="Arial" w:cs="Arial"/>
          <w:sz w:val="24"/>
          <w:szCs w:val="24"/>
        </w:rPr>
        <w:t xml:space="preserve">(adapted from </w:t>
      </w:r>
      <w:proofErr w:type="spellStart"/>
      <w:r w:rsidR="00267EBC" w:rsidRPr="0064039A">
        <w:rPr>
          <w:rFonts w:ascii="Arial" w:hAnsi="Arial" w:cs="Arial"/>
          <w:sz w:val="24"/>
          <w:szCs w:val="24"/>
        </w:rPr>
        <w:t>Er</w:t>
      </w:r>
      <w:r w:rsidR="003840D5" w:rsidRPr="0064039A">
        <w:rPr>
          <w:rFonts w:ascii="Arial" w:hAnsi="Arial" w:cs="Arial"/>
          <w:sz w:val="24"/>
          <w:szCs w:val="24"/>
        </w:rPr>
        <w:t>kic</w:t>
      </w:r>
      <w:proofErr w:type="spellEnd"/>
      <w:r w:rsidR="001431DC" w:rsidRPr="0064039A">
        <w:rPr>
          <w:rFonts w:ascii="Arial" w:hAnsi="Arial" w:cs="Arial"/>
          <w:sz w:val="24"/>
          <w:szCs w:val="24"/>
        </w:rPr>
        <w:t xml:space="preserve"> </w:t>
      </w:r>
      <w:r w:rsidR="001431DC" w:rsidRPr="0064039A">
        <w:rPr>
          <w:rFonts w:ascii="Arial" w:hAnsi="Arial" w:cs="Arial"/>
          <w:sz w:val="24"/>
          <w:szCs w:val="24"/>
        </w:rPr>
        <w:fldChar w:fldCharType="begin">
          <w:fldData xml:space="preserve">PEVuZE5vdGU+PENpdGUgRXhjbHVkZUF1dGg9IjEiIEV4Y2x1ZGVZZWFyPSIxIiBIaWRkZW49IjEi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</w:fldData>
        </w:fldChar>
      </w:r>
      <w:r w:rsidR="001431DC" w:rsidRPr="0064039A">
        <w:rPr>
          <w:rFonts w:ascii="Arial" w:hAnsi="Arial" w:cs="Arial"/>
          <w:sz w:val="24"/>
          <w:szCs w:val="24"/>
        </w:rPr>
        <w:instrText xml:space="preserve"> ADDIN EN.CITE </w:instrText>
      </w:r>
      <w:r w:rsidR="001431DC" w:rsidRPr="0064039A">
        <w:rPr>
          <w:rFonts w:ascii="Arial" w:hAnsi="Arial" w:cs="Arial"/>
          <w:sz w:val="24"/>
          <w:szCs w:val="24"/>
        </w:rPr>
        <w:fldChar w:fldCharType="begin">
          <w:fldData xml:space="preserve">PEVuZE5vdGU+PENpdGUgRXhjbHVkZUF1dGg9IjEiIEV4Y2x1ZGVZZWFyPSIxIiBIaWRkZW49IjEi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</w:fldData>
        </w:fldChar>
      </w:r>
      <w:r w:rsidR="001431DC" w:rsidRPr="0064039A">
        <w:rPr>
          <w:rFonts w:ascii="Arial" w:hAnsi="Arial" w:cs="Arial"/>
          <w:sz w:val="24"/>
          <w:szCs w:val="24"/>
        </w:rPr>
        <w:instrText xml:space="preserve"> ADDIN EN.CITE.DATA </w:instrText>
      </w:r>
      <w:r w:rsidR="001431DC" w:rsidRPr="0064039A">
        <w:rPr>
          <w:rFonts w:ascii="Arial" w:hAnsi="Arial" w:cs="Arial"/>
          <w:sz w:val="24"/>
          <w:szCs w:val="24"/>
        </w:rPr>
      </w:r>
      <w:r w:rsidR="001431DC" w:rsidRPr="0064039A">
        <w:rPr>
          <w:rFonts w:ascii="Arial" w:hAnsi="Arial" w:cs="Arial"/>
          <w:sz w:val="24"/>
          <w:szCs w:val="24"/>
        </w:rPr>
        <w:fldChar w:fldCharType="end"/>
      </w:r>
      <w:r w:rsidR="001431DC" w:rsidRPr="0064039A">
        <w:rPr>
          <w:rFonts w:ascii="Arial" w:hAnsi="Arial" w:cs="Arial"/>
          <w:sz w:val="24"/>
          <w:szCs w:val="24"/>
        </w:rPr>
      </w:r>
      <w:r w:rsidR="001431DC" w:rsidRPr="0064039A">
        <w:rPr>
          <w:rFonts w:ascii="Arial" w:hAnsi="Arial" w:cs="Arial"/>
          <w:sz w:val="24"/>
          <w:szCs w:val="24"/>
        </w:rPr>
        <w:fldChar w:fldCharType="end"/>
      </w:r>
      <w:r w:rsidR="003840D5" w:rsidRPr="0064039A">
        <w:rPr>
          <w:rFonts w:ascii="Arial" w:hAnsi="Arial" w:cs="Arial"/>
          <w:sz w:val="24"/>
          <w:szCs w:val="24"/>
        </w:rPr>
        <w:t>et al., 2018)</w:t>
      </w:r>
      <w:r w:rsidR="00272468" w:rsidRPr="0064039A">
        <w:rPr>
          <w:rFonts w:ascii="Arial" w:hAnsi="Arial" w:cs="Arial"/>
          <w:sz w:val="24"/>
          <w:szCs w:val="24"/>
        </w:rPr>
        <w:t xml:space="preserve">, </w:t>
      </w:r>
      <w:r w:rsidRPr="0064039A">
        <w:rPr>
          <w:rFonts w:ascii="Arial" w:hAnsi="Arial" w:cs="Arial"/>
          <w:sz w:val="24"/>
          <w:szCs w:val="24"/>
        </w:rPr>
        <w:t xml:space="preserve">is </w:t>
      </w:r>
      <w:r w:rsidR="000F7B72" w:rsidRPr="0064039A">
        <w:rPr>
          <w:rFonts w:ascii="Arial" w:hAnsi="Arial" w:cs="Arial"/>
          <w:sz w:val="24"/>
          <w:szCs w:val="24"/>
        </w:rPr>
        <w:t>an interaction game that measures trust in interp</w:t>
      </w:r>
      <w:r w:rsidR="005770CC" w:rsidRPr="0064039A">
        <w:rPr>
          <w:rFonts w:ascii="Arial" w:hAnsi="Arial" w:cs="Arial"/>
          <w:sz w:val="24"/>
          <w:szCs w:val="24"/>
        </w:rPr>
        <w:t xml:space="preserve">ersonal interactions. </w:t>
      </w:r>
      <w:r w:rsidR="00931058" w:rsidRPr="0064039A">
        <w:rPr>
          <w:rFonts w:ascii="Arial" w:hAnsi="Arial" w:cs="Arial"/>
          <w:sz w:val="24"/>
          <w:szCs w:val="24"/>
        </w:rPr>
        <w:t>First, p</w:t>
      </w:r>
      <w:r w:rsidR="005770CC" w:rsidRPr="0064039A">
        <w:rPr>
          <w:rFonts w:ascii="Arial" w:hAnsi="Arial" w:cs="Arial"/>
          <w:sz w:val="24"/>
          <w:szCs w:val="24"/>
        </w:rPr>
        <w:t xml:space="preserve">articipants view </w:t>
      </w:r>
      <w:r w:rsidR="004563E8" w:rsidRPr="0064039A">
        <w:rPr>
          <w:rFonts w:ascii="Arial" w:hAnsi="Arial" w:cs="Arial"/>
          <w:sz w:val="24"/>
          <w:szCs w:val="24"/>
        </w:rPr>
        <w:t>four</w:t>
      </w:r>
      <w:r w:rsidR="005770CC" w:rsidRPr="0064039A">
        <w:rPr>
          <w:rFonts w:ascii="Arial" w:hAnsi="Arial" w:cs="Arial"/>
          <w:sz w:val="24"/>
          <w:szCs w:val="24"/>
        </w:rPr>
        <w:t xml:space="preserve"> image</w:t>
      </w:r>
      <w:r w:rsidR="004563E8" w:rsidRPr="0064039A">
        <w:rPr>
          <w:rFonts w:ascii="Arial" w:hAnsi="Arial" w:cs="Arial"/>
          <w:sz w:val="24"/>
          <w:szCs w:val="24"/>
        </w:rPr>
        <w:t>s</w:t>
      </w:r>
      <w:r w:rsidR="005770CC" w:rsidRPr="0064039A">
        <w:rPr>
          <w:rFonts w:ascii="Arial" w:hAnsi="Arial" w:cs="Arial"/>
          <w:sz w:val="24"/>
          <w:szCs w:val="24"/>
        </w:rPr>
        <w:t xml:space="preserve"> of a person with a neutral facial expression </w:t>
      </w:r>
      <w:r w:rsidR="004563E8" w:rsidRPr="0064039A">
        <w:rPr>
          <w:rFonts w:ascii="Arial" w:hAnsi="Arial" w:cs="Arial"/>
          <w:sz w:val="24"/>
          <w:szCs w:val="24"/>
        </w:rPr>
        <w:t xml:space="preserve">(trustee) </w:t>
      </w:r>
      <w:r w:rsidR="005770CC" w:rsidRPr="0064039A">
        <w:rPr>
          <w:rFonts w:ascii="Arial" w:hAnsi="Arial" w:cs="Arial"/>
          <w:sz w:val="24"/>
          <w:szCs w:val="24"/>
        </w:rPr>
        <w:t xml:space="preserve">and </w:t>
      </w:r>
      <w:r w:rsidR="004563E8" w:rsidRPr="0064039A">
        <w:rPr>
          <w:rFonts w:ascii="Arial" w:hAnsi="Arial" w:cs="Arial"/>
          <w:sz w:val="24"/>
          <w:szCs w:val="24"/>
        </w:rPr>
        <w:t xml:space="preserve">rate their sympathy. </w:t>
      </w:r>
      <w:r w:rsidR="00931058" w:rsidRPr="0064039A">
        <w:rPr>
          <w:rFonts w:ascii="Arial" w:hAnsi="Arial" w:cs="Arial"/>
          <w:sz w:val="24"/>
          <w:szCs w:val="24"/>
        </w:rPr>
        <w:t>Second,</w:t>
      </w:r>
      <w:r w:rsidR="004563E8" w:rsidRPr="0064039A">
        <w:rPr>
          <w:rFonts w:ascii="Arial" w:hAnsi="Arial" w:cs="Arial"/>
          <w:sz w:val="24"/>
          <w:szCs w:val="24"/>
        </w:rPr>
        <w:t xml:space="preserve"> they are aske</w:t>
      </w:r>
      <w:r w:rsidR="00931058" w:rsidRPr="0064039A">
        <w:rPr>
          <w:rFonts w:ascii="Arial" w:hAnsi="Arial" w:cs="Arial"/>
          <w:sz w:val="24"/>
          <w:szCs w:val="24"/>
        </w:rPr>
        <w:t xml:space="preserve">d to invest between 10 and 90 </w:t>
      </w:r>
      <w:r w:rsidR="009A1FA7" w:rsidRPr="0064039A">
        <w:rPr>
          <w:rFonts w:ascii="Arial" w:hAnsi="Arial" w:cs="Arial"/>
          <w:sz w:val="24"/>
          <w:szCs w:val="24"/>
        </w:rPr>
        <w:t xml:space="preserve">points </w:t>
      </w:r>
      <w:r w:rsidR="00931058" w:rsidRPr="0064039A">
        <w:rPr>
          <w:rFonts w:ascii="Arial" w:hAnsi="Arial" w:cs="Arial"/>
          <w:sz w:val="24"/>
          <w:szCs w:val="24"/>
        </w:rPr>
        <w:t>in the trustees, which is multiplied by 3 and can be partially returned to the participant.</w:t>
      </w:r>
      <w:r w:rsidR="00597C41" w:rsidRPr="0064039A">
        <w:rPr>
          <w:rFonts w:ascii="Arial" w:hAnsi="Arial" w:cs="Arial"/>
          <w:sz w:val="24"/>
          <w:szCs w:val="24"/>
        </w:rPr>
        <w:t xml:space="preserve"> After each round, </w:t>
      </w:r>
      <w:r w:rsidR="00546AE6" w:rsidRPr="0064039A">
        <w:rPr>
          <w:rFonts w:ascii="Arial" w:hAnsi="Arial" w:cs="Arial"/>
          <w:sz w:val="24"/>
          <w:szCs w:val="24"/>
        </w:rPr>
        <w:t xml:space="preserve">given and received points are displayed for </w:t>
      </w:r>
      <w:r w:rsidR="004472F2" w:rsidRPr="0064039A">
        <w:rPr>
          <w:rFonts w:ascii="Arial" w:hAnsi="Arial" w:cs="Arial"/>
          <w:sz w:val="24"/>
          <w:szCs w:val="24"/>
        </w:rPr>
        <w:t xml:space="preserve">10000ms. </w:t>
      </w:r>
      <w:r w:rsidR="00931058" w:rsidRPr="0064039A">
        <w:rPr>
          <w:rFonts w:ascii="Arial" w:hAnsi="Arial" w:cs="Arial"/>
          <w:sz w:val="24"/>
          <w:szCs w:val="24"/>
        </w:rPr>
        <w:t xml:space="preserve">Third, </w:t>
      </w:r>
      <w:r w:rsidR="009A1FA7" w:rsidRPr="0064039A">
        <w:rPr>
          <w:rFonts w:ascii="Arial" w:hAnsi="Arial" w:cs="Arial"/>
          <w:sz w:val="24"/>
          <w:szCs w:val="24"/>
        </w:rPr>
        <w:t>participants</w:t>
      </w:r>
      <w:r w:rsidR="00931058" w:rsidRPr="0064039A">
        <w:rPr>
          <w:rFonts w:ascii="Arial" w:hAnsi="Arial" w:cs="Arial"/>
          <w:sz w:val="24"/>
          <w:szCs w:val="24"/>
        </w:rPr>
        <w:t xml:space="preserve"> rate sympathy and fairness of the trustees</w:t>
      </w:r>
      <w:r w:rsidR="009A1FA7" w:rsidRPr="0064039A">
        <w:rPr>
          <w:rFonts w:ascii="Arial" w:hAnsi="Arial" w:cs="Arial"/>
          <w:sz w:val="24"/>
          <w:szCs w:val="24"/>
        </w:rPr>
        <w:t xml:space="preserve"> again</w:t>
      </w:r>
      <w:r w:rsidR="00931058" w:rsidRPr="0064039A">
        <w:rPr>
          <w:rFonts w:ascii="Arial" w:hAnsi="Arial" w:cs="Arial"/>
          <w:sz w:val="24"/>
          <w:szCs w:val="24"/>
        </w:rPr>
        <w:t xml:space="preserve">. Each rating is given on a 9-point-scale. </w:t>
      </w:r>
      <w:r w:rsidR="00503781" w:rsidRPr="0064039A">
        <w:rPr>
          <w:rFonts w:ascii="Arial" w:hAnsi="Arial" w:cs="Arial"/>
          <w:sz w:val="24"/>
          <w:szCs w:val="24"/>
        </w:rPr>
        <w:t xml:space="preserve">Points are returned in cents to participants as compensation, </w:t>
      </w:r>
    </w:p>
    <w:p w14:paraId="0A66DBBB" w14:textId="29293B79" w:rsidR="000D6E89" w:rsidRPr="0064039A" w:rsidRDefault="000D6E89" w:rsidP="007D1A9A">
      <w:pPr>
        <w:ind w:firstLine="284"/>
        <w:rPr>
          <w:rFonts w:ascii="Arial" w:hAnsi="Arial" w:cs="Arial"/>
          <w:sz w:val="24"/>
          <w:szCs w:val="24"/>
        </w:rPr>
      </w:pPr>
      <w:r w:rsidRPr="0064039A">
        <w:rPr>
          <w:rFonts w:ascii="Arial" w:hAnsi="Arial" w:cs="Arial"/>
          <w:sz w:val="24"/>
          <w:szCs w:val="24"/>
        </w:rPr>
        <w:t>The Beads task</w:t>
      </w:r>
      <w:r w:rsidR="00272468" w:rsidRPr="0064039A">
        <w:rPr>
          <w:rFonts w:ascii="Arial" w:hAnsi="Arial" w:cs="Arial"/>
          <w:sz w:val="24"/>
          <w:szCs w:val="24"/>
        </w:rPr>
        <w:t xml:space="preserve"> </w:t>
      </w:r>
      <w:r w:rsidR="00B34608" w:rsidRPr="0064039A">
        <w:rPr>
          <w:rFonts w:ascii="Arial" w:hAnsi="Arial" w:cs="Arial"/>
          <w:sz w:val="24"/>
          <w:szCs w:val="24"/>
        </w:rPr>
        <w:t>(Huq</w:t>
      </w:r>
      <w:r w:rsidR="00086B4F" w:rsidRPr="0064039A">
        <w:rPr>
          <w:rFonts w:ascii="Arial" w:hAnsi="Arial" w:cs="Arial"/>
          <w:sz w:val="24"/>
          <w:szCs w:val="24"/>
        </w:rPr>
        <w:t xml:space="preserve"> </w:t>
      </w:r>
      <w:r w:rsidR="00086B4F" w:rsidRPr="0064039A">
        <w:rPr>
          <w:rFonts w:ascii="Arial" w:hAnsi="Arial" w:cs="Arial"/>
          <w:sz w:val="24"/>
          <w:szCs w:val="24"/>
        </w:rPr>
        <w:fldChar w:fldCharType="begin"/>
      </w:r>
      <w:r w:rsidR="00086B4F" w:rsidRPr="0064039A">
        <w:rPr>
          <w:rFonts w:ascii="Arial" w:hAnsi="Arial" w:cs="Arial"/>
          <w:sz w:val="24"/>
          <w:szCs w:val="24"/>
        </w:rPr>
        <w:instrText xml:space="preserve"> ADDIN EN.CITE &lt;EndNote&gt;&lt;Cite ExcludeAuth="1" ExcludeYear="1" Hidden="1"&gt;&lt;Author&gt;Huq&lt;/Author&gt;&lt;Year&gt;1988&lt;/Year&gt;&lt;RecNum&gt;26&lt;/RecNum&gt;&lt;record&gt;&lt;rec-number&gt;26&lt;/rec-number&gt;&lt;foreign-keys&gt;&lt;key app="EN" db-id="zvs9xav03dpfese0vap5ztr62saxd50xaa09" timestamp="1665496307"&gt;26&lt;/key&gt;&lt;/foreign-keys&gt;&lt;ref-type name="Journal Article"&gt;17&lt;/ref-type&gt;&lt;contributors&gt;&lt;authors&gt;&lt;author&gt;Huq, S. F.&lt;/author&gt;&lt;author&gt;Garety, P. A.&lt;/author&gt;&lt;author&gt;Hemsley, D. R.&lt;/author&gt;&lt;/authors&gt;&lt;/contributors&gt;&lt;titles&gt;&lt;title&gt;Probabilistic judgements in deluded and non-deluded subjects&lt;/title&gt;&lt;secondary-title&gt;Q J Exp Psychol A&lt;/secondary-title&gt;&lt;/titles&gt;&lt;pages&gt;801-12&lt;/pages&gt;&lt;volume&gt;40&lt;/volume&gt;&lt;number&gt;4&lt;/number&gt;&lt;keywords&gt;&lt;keyword&gt;Adult&lt;/keyword&gt;&lt;keyword&gt;Delusions/*psychology&lt;/keyword&gt;&lt;keyword&gt;Female&lt;/keyword&gt;&lt;keyword&gt;Humans&lt;/keyword&gt;&lt;keyword&gt;*Judgment&lt;/keyword&gt;&lt;keyword&gt;Male&lt;/keyword&gt;&lt;keyword&gt;Mental Disorders/psychology&lt;/keyword&gt;&lt;keyword&gt;*Probability Learning&lt;/keyword&gt;&lt;keyword&gt;*Schizophrenic Psychology&lt;/keyword&gt;&lt;/keywords&gt;&lt;dates&gt;&lt;year&gt;1988&lt;/year&gt;&lt;pub-dates&gt;&lt;date&gt;Nov&lt;/date&gt;&lt;/pub-dates&gt;&lt;/dates&gt;&lt;isbn&gt;0272-4987 (Print)&amp;#xD;0272-4987 (Linking)&lt;/isbn&gt;&lt;accession-num&gt;3212213&lt;/accession-num&gt;&lt;urls&gt;&lt;related-urls&gt;&lt;url&gt;https://www.ncbi.nlm.nih.gov/pubmed/3212213&lt;/url&gt;&lt;/related-urls&gt;&lt;/urls&gt;&lt;electronic-resource-num&gt;10.1080/14640748808402300&lt;/electronic-resource-num&gt;&lt;remote-database-name&gt;Medline&lt;/remote-database-name&gt;&lt;remote-database-provider&gt;NLM&lt;/remote-database-provider&gt;&lt;/record&gt;&lt;/Cite&gt;&lt;/EndNote&gt;</w:instrText>
      </w:r>
      <w:r w:rsidR="00086B4F" w:rsidRPr="0064039A">
        <w:rPr>
          <w:rFonts w:ascii="Arial" w:hAnsi="Arial" w:cs="Arial"/>
          <w:sz w:val="24"/>
          <w:szCs w:val="24"/>
        </w:rPr>
        <w:fldChar w:fldCharType="end"/>
      </w:r>
      <w:r w:rsidR="00B34608" w:rsidRPr="0064039A">
        <w:rPr>
          <w:rFonts w:ascii="Arial" w:hAnsi="Arial" w:cs="Arial"/>
          <w:sz w:val="24"/>
          <w:szCs w:val="24"/>
        </w:rPr>
        <w:t xml:space="preserve">et al., 1988) in a one-round version is used to measure </w:t>
      </w:r>
      <w:r w:rsidR="007A004D" w:rsidRPr="0064039A">
        <w:rPr>
          <w:rFonts w:ascii="Arial" w:hAnsi="Arial" w:cs="Arial"/>
          <w:sz w:val="24"/>
          <w:szCs w:val="24"/>
        </w:rPr>
        <w:t xml:space="preserve">the jumping to conclusions bias. </w:t>
      </w:r>
      <w:r w:rsidR="00533B48" w:rsidRPr="0064039A">
        <w:rPr>
          <w:rFonts w:ascii="Arial" w:hAnsi="Arial" w:cs="Arial"/>
          <w:sz w:val="24"/>
          <w:szCs w:val="24"/>
        </w:rPr>
        <w:t xml:space="preserve">One of two </w:t>
      </w:r>
      <w:r w:rsidR="007A004D" w:rsidRPr="0064039A">
        <w:rPr>
          <w:rFonts w:ascii="Arial" w:hAnsi="Arial" w:cs="Arial"/>
          <w:sz w:val="24"/>
          <w:szCs w:val="24"/>
        </w:rPr>
        <w:t>jars containing 80 red and 20 blue beads, or 20 red and 80 blue beads each</w:t>
      </w:r>
      <w:r w:rsidR="00E06797" w:rsidRPr="0064039A">
        <w:rPr>
          <w:rFonts w:ascii="Arial" w:hAnsi="Arial" w:cs="Arial"/>
          <w:sz w:val="24"/>
          <w:szCs w:val="24"/>
        </w:rPr>
        <w:t xml:space="preserve"> </w:t>
      </w:r>
      <w:r w:rsidR="00533B48" w:rsidRPr="0064039A">
        <w:rPr>
          <w:rFonts w:ascii="Arial" w:hAnsi="Arial" w:cs="Arial"/>
          <w:sz w:val="24"/>
          <w:szCs w:val="24"/>
        </w:rPr>
        <w:t>is selected</w:t>
      </w:r>
      <w:r w:rsidR="00A6795D" w:rsidRPr="0064039A">
        <w:rPr>
          <w:rFonts w:ascii="Arial" w:hAnsi="Arial" w:cs="Arial"/>
          <w:sz w:val="24"/>
          <w:szCs w:val="24"/>
        </w:rPr>
        <w:t xml:space="preserve"> without the participant’s knowledge. </w:t>
      </w:r>
      <w:r w:rsidR="00533B48" w:rsidRPr="0064039A">
        <w:rPr>
          <w:rFonts w:ascii="Arial" w:hAnsi="Arial" w:cs="Arial"/>
          <w:sz w:val="24"/>
          <w:szCs w:val="24"/>
        </w:rPr>
        <w:t>Participants</w:t>
      </w:r>
      <w:r w:rsidR="00A6795D" w:rsidRPr="0064039A">
        <w:rPr>
          <w:rFonts w:ascii="Arial" w:hAnsi="Arial" w:cs="Arial"/>
          <w:sz w:val="24"/>
          <w:szCs w:val="24"/>
        </w:rPr>
        <w:t xml:space="preserve"> are asked to identify the chosen jar by drawing </w:t>
      </w:r>
      <w:r w:rsidR="007979DD" w:rsidRPr="0064039A">
        <w:rPr>
          <w:rFonts w:ascii="Arial" w:hAnsi="Arial" w:cs="Arial"/>
          <w:sz w:val="24"/>
          <w:szCs w:val="24"/>
        </w:rPr>
        <w:t xml:space="preserve">beads from the jar which are then presented. After each bead, they are asked to either decide </w:t>
      </w:r>
      <w:r w:rsidR="00876B10" w:rsidRPr="0064039A">
        <w:rPr>
          <w:rFonts w:ascii="Arial" w:hAnsi="Arial" w:cs="Arial"/>
          <w:sz w:val="24"/>
          <w:szCs w:val="24"/>
        </w:rPr>
        <w:t xml:space="preserve">on the jar if they think they </w:t>
      </w:r>
      <w:r w:rsidR="000C729F" w:rsidRPr="0064039A">
        <w:rPr>
          <w:rFonts w:ascii="Arial" w:hAnsi="Arial" w:cs="Arial"/>
          <w:sz w:val="24"/>
          <w:szCs w:val="24"/>
        </w:rPr>
        <w:t>identified</w:t>
      </w:r>
      <w:r w:rsidR="00876B10" w:rsidRPr="0064039A">
        <w:rPr>
          <w:rFonts w:ascii="Arial" w:hAnsi="Arial" w:cs="Arial"/>
          <w:sz w:val="24"/>
          <w:szCs w:val="24"/>
        </w:rPr>
        <w:t xml:space="preserve"> the correct </w:t>
      </w:r>
      <w:r w:rsidR="00981050" w:rsidRPr="0064039A">
        <w:rPr>
          <w:rFonts w:ascii="Arial" w:hAnsi="Arial" w:cs="Arial"/>
          <w:sz w:val="24"/>
          <w:szCs w:val="24"/>
        </w:rPr>
        <w:t>jar or</w:t>
      </w:r>
      <w:r w:rsidR="00876B10" w:rsidRPr="0064039A">
        <w:rPr>
          <w:rFonts w:ascii="Arial" w:hAnsi="Arial" w:cs="Arial"/>
          <w:sz w:val="24"/>
          <w:szCs w:val="24"/>
        </w:rPr>
        <w:t xml:space="preserve"> draw another </w:t>
      </w:r>
      <w:r w:rsidR="00981050" w:rsidRPr="0064039A">
        <w:rPr>
          <w:rFonts w:ascii="Arial" w:hAnsi="Arial" w:cs="Arial"/>
          <w:sz w:val="24"/>
          <w:szCs w:val="24"/>
        </w:rPr>
        <w:t>bead</w:t>
      </w:r>
      <w:r w:rsidR="00876B10" w:rsidRPr="0064039A">
        <w:rPr>
          <w:rFonts w:ascii="Arial" w:hAnsi="Arial" w:cs="Arial"/>
          <w:sz w:val="24"/>
          <w:szCs w:val="24"/>
        </w:rPr>
        <w:t xml:space="preserve">. Previously drawn beads are presented in the </w:t>
      </w:r>
      <w:r w:rsidR="00981050" w:rsidRPr="0064039A">
        <w:rPr>
          <w:rFonts w:ascii="Arial" w:hAnsi="Arial" w:cs="Arial"/>
          <w:sz w:val="24"/>
          <w:szCs w:val="24"/>
        </w:rPr>
        <w:t>upper right</w:t>
      </w:r>
      <w:r w:rsidR="007406B5" w:rsidRPr="0064039A">
        <w:rPr>
          <w:rFonts w:ascii="Arial" w:hAnsi="Arial" w:cs="Arial"/>
          <w:sz w:val="24"/>
          <w:szCs w:val="24"/>
        </w:rPr>
        <w:t xml:space="preserve"> </w:t>
      </w:r>
      <w:r w:rsidR="00876B10" w:rsidRPr="0064039A">
        <w:rPr>
          <w:rFonts w:ascii="Arial" w:hAnsi="Arial" w:cs="Arial"/>
          <w:sz w:val="24"/>
          <w:szCs w:val="24"/>
        </w:rPr>
        <w:t xml:space="preserve">corner of the screen. </w:t>
      </w:r>
    </w:p>
    <w:p w14:paraId="692528E5" w14:textId="77777777" w:rsidR="007406B5" w:rsidRPr="0064039A" w:rsidRDefault="007406B5" w:rsidP="007D1A9A">
      <w:pPr>
        <w:ind w:firstLine="284"/>
        <w:rPr>
          <w:rFonts w:ascii="Arial" w:hAnsi="Arial" w:cs="Arial"/>
          <w:sz w:val="24"/>
          <w:szCs w:val="24"/>
        </w:rPr>
      </w:pPr>
    </w:p>
    <w:p w14:paraId="7E2D0042" w14:textId="7AF50B73" w:rsidR="003245E8" w:rsidRPr="0064039A" w:rsidRDefault="007406B5" w:rsidP="009D1317">
      <w:pPr>
        <w:ind w:firstLine="284"/>
        <w:rPr>
          <w:rFonts w:ascii="Arial" w:hAnsi="Arial" w:cs="Arial"/>
          <w:b/>
          <w:bCs/>
          <w:sz w:val="24"/>
          <w:szCs w:val="24"/>
        </w:rPr>
      </w:pPr>
      <w:r w:rsidRPr="0064039A">
        <w:rPr>
          <w:rFonts w:ascii="Arial" w:hAnsi="Arial" w:cs="Arial"/>
          <w:sz w:val="24"/>
          <w:szCs w:val="24"/>
        </w:rPr>
        <w:t xml:space="preserve">Further questionnaires </w:t>
      </w:r>
      <w:r w:rsidR="00765D5C" w:rsidRPr="0064039A">
        <w:rPr>
          <w:rFonts w:ascii="Arial" w:hAnsi="Arial" w:cs="Arial"/>
          <w:sz w:val="24"/>
          <w:szCs w:val="24"/>
        </w:rPr>
        <w:t xml:space="preserve">that will be presented </w:t>
      </w:r>
      <w:r w:rsidR="00541A6E" w:rsidRPr="0064039A">
        <w:rPr>
          <w:rFonts w:ascii="Arial" w:hAnsi="Arial" w:cs="Arial"/>
          <w:sz w:val="24"/>
          <w:szCs w:val="24"/>
        </w:rPr>
        <w:t xml:space="preserve">elsewhere </w:t>
      </w:r>
      <w:r w:rsidR="00A8227A" w:rsidRPr="0064039A">
        <w:rPr>
          <w:rFonts w:ascii="Arial" w:hAnsi="Arial" w:cs="Arial"/>
          <w:sz w:val="24"/>
          <w:szCs w:val="24"/>
        </w:rPr>
        <w:t xml:space="preserve">include the </w:t>
      </w:r>
      <w:r w:rsidR="0048464A" w:rsidRPr="0064039A">
        <w:rPr>
          <w:rFonts w:ascii="Arial" w:hAnsi="Arial" w:cs="Arial"/>
          <w:sz w:val="24"/>
          <w:szCs w:val="24"/>
        </w:rPr>
        <w:t>Emotion Regulation</w:t>
      </w:r>
      <w:r w:rsidR="00F53E32" w:rsidRPr="0064039A">
        <w:rPr>
          <w:rFonts w:ascii="Arial" w:hAnsi="Arial" w:cs="Arial"/>
          <w:sz w:val="24"/>
          <w:szCs w:val="24"/>
        </w:rPr>
        <w:t xml:space="preserve"> Questionnaire </w:t>
      </w:r>
      <w:r w:rsidR="008A7E52" w:rsidRPr="0064039A">
        <w:rPr>
          <w:rFonts w:ascii="Arial" w:hAnsi="Arial" w:cs="Arial"/>
          <w:sz w:val="24"/>
          <w:szCs w:val="24"/>
        </w:rPr>
        <w:fldChar w:fldCharType="begin"/>
      </w:r>
      <w:r w:rsidR="00086B4F" w:rsidRPr="0064039A">
        <w:rPr>
          <w:rFonts w:ascii="Arial" w:hAnsi="Arial" w:cs="Arial"/>
          <w:sz w:val="24"/>
          <w:szCs w:val="24"/>
        </w:rPr>
        <w:instrText xml:space="preserve"> ADDIN EN.CITE &lt;EndNote&gt;&lt;Cite&gt;&lt;Author&gt;Abler&lt;/Author&gt;&lt;Year&gt;2009&lt;/Year&gt;&lt;RecNum&gt;93&lt;/RecNum&gt;&lt;DisplayText&gt;(Abler and Kessler, 2009)&lt;/DisplayText&gt;&lt;record&gt;&lt;rec-number&gt;93&lt;/rec-number&gt;&lt;foreign-keys&gt;&lt;key app="EN" db-id="zvs9xav03dpfese0vap5ztr62saxd50xaa09" timestamp="1710263168"&gt;93&lt;/key&gt;&lt;/foreign-keys&gt;&lt;ref-type name="Journal Article"&gt;17&lt;/ref-type&gt;&lt;contributors&gt;&lt;authors&gt;&lt;author&gt;Abler, Birgit&lt;/author&gt;&lt;author&gt;Kessler, Henrik&lt;/author&gt;&lt;/authors&gt;&lt;/contributors&gt;&lt;titles&gt;&lt;title&gt;Emotion regulation questionnaire–Eine deutschsprachige Fassung des ERQ von Gross und John&lt;/title&gt;&lt;secondary-title&gt;Diagnostica&lt;/secondary-title&gt;&lt;/titles&gt;&lt;periodical&gt;&lt;full-title&gt;Diagnostica&lt;/full-title&gt;&lt;/periodical&gt;&lt;pages&gt;144-152&lt;/pages&gt;&lt;volume&gt;55&lt;/volume&gt;&lt;number&gt;3&lt;/number&gt;&lt;dates&gt;&lt;year&gt;2009&lt;/year&gt;&lt;/dates&gt;&lt;isbn&gt;0012-1924&lt;/isbn&gt;&lt;urls&gt;&lt;/urls&gt;&lt;/record&gt;&lt;/Cite&gt;&lt;/EndNote&gt;</w:instrText>
      </w:r>
      <w:r w:rsidR="008A7E52" w:rsidRPr="0064039A">
        <w:rPr>
          <w:rFonts w:ascii="Arial" w:hAnsi="Arial" w:cs="Arial"/>
          <w:sz w:val="24"/>
          <w:szCs w:val="24"/>
        </w:rPr>
        <w:fldChar w:fldCharType="separate"/>
      </w:r>
      <w:r w:rsidR="00086B4F" w:rsidRPr="0064039A">
        <w:rPr>
          <w:rFonts w:ascii="Arial" w:hAnsi="Arial" w:cs="Arial"/>
          <w:noProof/>
          <w:sz w:val="24"/>
          <w:szCs w:val="24"/>
        </w:rPr>
        <w:t>(Abler and Kessler, 2009)</w:t>
      </w:r>
      <w:r w:rsidR="008A7E52" w:rsidRPr="0064039A">
        <w:rPr>
          <w:rFonts w:ascii="Arial" w:hAnsi="Arial" w:cs="Arial"/>
          <w:sz w:val="24"/>
          <w:szCs w:val="24"/>
        </w:rPr>
        <w:fldChar w:fldCharType="end"/>
      </w:r>
      <w:r w:rsidR="005F4428" w:rsidRPr="0064039A">
        <w:rPr>
          <w:rFonts w:ascii="Arial" w:hAnsi="Arial" w:cs="Arial"/>
          <w:sz w:val="24"/>
          <w:szCs w:val="24"/>
        </w:rPr>
        <w:t xml:space="preserve">, </w:t>
      </w:r>
      <w:r w:rsidR="00247B7A" w:rsidRPr="0064039A">
        <w:rPr>
          <w:rFonts w:ascii="Arial" w:hAnsi="Arial" w:cs="Arial"/>
          <w:sz w:val="24"/>
          <w:szCs w:val="24"/>
        </w:rPr>
        <w:t>Autism-Spectrum Questionnaire</w:t>
      </w:r>
      <w:r w:rsidR="00A8227A" w:rsidRPr="0064039A">
        <w:rPr>
          <w:rFonts w:ascii="Arial" w:hAnsi="Arial" w:cs="Arial"/>
          <w:sz w:val="24"/>
          <w:szCs w:val="24"/>
        </w:rPr>
        <w:t xml:space="preserve"> </w:t>
      </w:r>
      <w:r w:rsidR="00833A23" w:rsidRPr="0064039A">
        <w:rPr>
          <w:rFonts w:ascii="Arial" w:hAnsi="Arial" w:cs="Arial"/>
          <w:sz w:val="24"/>
          <w:szCs w:val="24"/>
        </w:rPr>
        <w:fldChar w:fldCharType="begin"/>
      </w:r>
      <w:r w:rsidR="00833A23" w:rsidRPr="0064039A">
        <w:rPr>
          <w:rFonts w:ascii="Arial" w:hAnsi="Arial" w:cs="Arial"/>
          <w:sz w:val="24"/>
          <w:szCs w:val="24"/>
        </w:rPr>
        <w:instrText xml:space="preserve"> ADDIN EN.CITE &lt;EndNote&gt;&lt;Cite&gt;&lt;Author&gt;Freitag&lt;/Author&gt;&lt;Year&gt;2007&lt;/Year&gt;&lt;RecNum&gt;94&lt;/RecNum&gt;&lt;DisplayText&gt;(Freitag et al., 2007)&lt;/DisplayText&gt;&lt;record&gt;&lt;rec-number&gt;94&lt;/rec-number&gt;&lt;foreign-keys&gt;&lt;key app="EN" db-id="zvs9xav03dpfese0vap5ztr62saxd50xaa09" timestamp="1710263262"&gt;94&lt;/key&gt;&lt;/foreign-keys&gt;&lt;ref-type name="Journal Article"&gt;17&lt;/ref-type&gt;&lt;contributors&gt;&lt;authors&gt;&lt;author&gt;Freitag, Christine M&lt;/author&gt;&lt;author&gt;Retz-Junginger, Petra&lt;/author&gt;&lt;author&gt;Retz, Wolfgang&lt;/author&gt;&lt;author&gt;Seitz, Christiane&lt;/author&gt;&lt;author&gt;Palmason, Haukur&lt;/author&gt;&lt;author&gt;Meyer, Jobst&lt;/author&gt;&lt;author&gt;Rösler, Michael&lt;/author&gt;&lt;author&gt;von Gontard, Alexander&lt;/author&gt;&lt;/authors&gt;&lt;/contributors&gt;&lt;titles&gt;&lt;title&gt;Evaluation der deutschen version des Autismus-Spektrum-Quotienten (AQ)-die Kurzversion AQ-k&lt;/title&gt;&lt;secondary-title&gt;Zeitschrift für klinische Psychologie und Psychotherapie&lt;/secondary-title&gt;&lt;/titles&gt;&lt;periodical&gt;&lt;full-title&gt;Zeitschrift für klinische Psychologie und Psychotherapie&lt;/full-title&gt;&lt;/periodical&gt;&lt;pages&gt;280-289&lt;/pages&gt;&lt;volume&gt;36&lt;/volume&gt;&lt;number&gt;4&lt;/number&gt;&lt;dates&gt;&lt;year&gt;2007&lt;/year&gt;&lt;/dates&gt;&lt;isbn&gt;1616-3443&lt;/isbn&gt;&lt;urls&gt;&lt;/urls&gt;&lt;/record&gt;&lt;/Cite&gt;&lt;/EndNote&gt;</w:instrText>
      </w:r>
      <w:r w:rsidR="00833A23" w:rsidRPr="0064039A">
        <w:rPr>
          <w:rFonts w:ascii="Arial" w:hAnsi="Arial" w:cs="Arial"/>
          <w:sz w:val="24"/>
          <w:szCs w:val="24"/>
        </w:rPr>
        <w:fldChar w:fldCharType="separate"/>
      </w:r>
      <w:r w:rsidR="00833A23" w:rsidRPr="0064039A">
        <w:rPr>
          <w:rFonts w:ascii="Arial" w:hAnsi="Arial" w:cs="Arial"/>
          <w:noProof/>
          <w:sz w:val="24"/>
          <w:szCs w:val="24"/>
        </w:rPr>
        <w:t>(Freitag et al., 2007)</w:t>
      </w:r>
      <w:r w:rsidR="00833A23" w:rsidRPr="0064039A">
        <w:rPr>
          <w:rFonts w:ascii="Arial" w:hAnsi="Arial" w:cs="Arial"/>
          <w:sz w:val="24"/>
          <w:szCs w:val="24"/>
        </w:rPr>
        <w:fldChar w:fldCharType="end"/>
      </w:r>
      <w:r w:rsidR="005F4428" w:rsidRPr="0064039A">
        <w:rPr>
          <w:rFonts w:ascii="Arial" w:hAnsi="Arial" w:cs="Arial"/>
          <w:sz w:val="24"/>
          <w:szCs w:val="24"/>
        </w:rPr>
        <w:t xml:space="preserve">, </w:t>
      </w:r>
      <w:r w:rsidR="001375CD" w:rsidRPr="0064039A">
        <w:rPr>
          <w:rFonts w:ascii="Arial" w:hAnsi="Arial" w:cs="Arial"/>
          <w:sz w:val="24"/>
          <w:szCs w:val="24"/>
        </w:rPr>
        <w:t xml:space="preserve">Impulsive Behaviour Scale </w:t>
      </w:r>
      <w:r w:rsidR="00D07BA4" w:rsidRPr="0064039A">
        <w:rPr>
          <w:rFonts w:ascii="Arial" w:hAnsi="Arial" w:cs="Arial"/>
          <w:sz w:val="24"/>
          <w:szCs w:val="24"/>
        </w:rPr>
        <w:fldChar w:fldCharType="begin"/>
      </w:r>
      <w:r w:rsidR="00D07BA4" w:rsidRPr="0064039A">
        <w:rPr>
          <w:rFonts w:ascii="Arial" w:hAnsi="Arial" w:cs="Arial"/>
          <w:sz w:val="24"/>
          <w:szCs w:val="24"/>
        </w:rPr>
        <w:instrText xml:space="preserve"> ADDIN EN.CITE &lt;EndNote&gt;&lt;Cite&gt;&lt;Author&gt;Kovaleva&lt;/Author&gt;&lt;Year&gt;2012&lt;/Year&gt;&lt;RecNum&gt;96&lt;/RecNum&gt;&lt;DisplayText&gt;(Kovaleva et al., 2012)&lt;/DisplayText&gt;&lt;record&gt;&lt;rec-number&gt;96&lt;/rec-number&gt;&lt;foreign-keys&gt;&lt;key app="EN" db-id="zvs9xav03dpfese0vap5ztr62saxd50xaa09" timestamp="1710263372"&gt;96&lt;/key&gt;&lt;/foreign-keys&gt;&lt;ref-type name="Report"&gt;27&lt;/ref-type&gt;&lt;contributors&gt;&lt;authors&gt;&lt;author&gt;Kovaleva, Anastassyia&lt;/author&gt;&lt;author&gt;Beierlein, Constanze&lt;/author&gt;&lt;author&gt;Kemper, Christoph&lt;/author&gt;&lt;author&gt;Rammstedt, Beatrice&lt;/author&gt;&lt;/authors&gt;&lt;/contributors&gt;&lt;titles&gt;&lt;title&gt;Eine Kurzskala zur Messung von Impulsivität nach dem UPPS-Ansatz: Die Skala Impulsives-Verhalten-8 (I-8)&lt;/title&gt;&lt;/titles&gt;&lt;dates&gt;&lt;year&gt;2012&lt;/year&gt;&lt;/dates&gt;&lt;publisher&gt;Gesis&lt;/publisher&gt;&lt;urls&gt;&lt;/urls&gt;&lt;/record&gt;&lt;/Cite&gt;&lt;/EndNote&gt;</w:instrText>
      </w:r>
      <w:r w:rsidR="00D07BA4" w:rsidRPr="0064039A">
        <w:rPr>
          <w:rFonts w:ascii="Arial" w:hAnsi="Arial" w:cs="Arial"/>
          <w:sz w:val="24"/>
          <w:szCs w:val="24"/>
        </w:rPr>
        <w:fldChar w:fldCharType="separate"/>
      </w:r>
      <w:r w:rsidR="00D07BA4" w:rsidRPr="0064039A">
        <w:rPr>
          <w:rFonts w:ascii="Arial" w:hAnsi="Arial" w:cs="Arial"/>
          <w:noProof/>
          <w:sz w:val="24"/>
          <w:szCs w:val="24"/>
        </w:rPr>
        <w:t>(Kovaleva et al., 2012)</w:t>
      </w:r>
      <w:r w:rsidR="00D07BA4" w:rsidRPr="0064039A">
        <w:rPr>
          <w:rFonts w:ascii="Arial" w:hAnsi="Arial" w:cs="Arial"/>
          <w:sz w:val="24"/>
          <w:szCs w:val="24"/>
        </w:rPr>
        <w:fldChar w:fldCharType="end"/>
      </w:r>
      <w:r w:rsidR="005F4428" w:rsidRPr="0064039A">
        <w:rPr>
          <w:rFonts w:ascii="Arial" w:hAnsi="Arial" w:cs="Arial"/>
          <w:sz w:val="24"/>
          <w:szCs w:val="24"/>
        </w:rPr>
        <w:t>, B</w:t>
      </w:r>
      <w:r w:rsidR="00AF52F3" w:rsidRPr="0064039A">
        <w:rPr>
          <w:rFonts w:ascii="Arial" w:hAnsi="Arial" w:cs="Arial"/>
          <w:sz w:val="24"/>
          <w:szCs w:val="24"/>
        </w:rPr>
        <w:t>ehavioural Inhibition System/</w:t>
      </w:r>
      <w:proofErr w:type="spellStart"/>
      <w:r w:rsidR="00AF52F3" w:rsidRPr="0064039A">
        <w:rPr>
          <w:rFonts w:ascii="Arial" w:hAnsi="Arial" w:cs="Arial"/>
          <w:sz w:val="24"/>
          <w:szCs w:val="24"/>
        </w:rPr>
        <w:t>Behavioral</w:t>
      </w:r>
      <w:proofErr w:type="spellEnd"/>
      <w:r w:rsidR="00AF52F3" w:rsidRPr="0064039A">
        <w:rPr>
          <w:rFonts w:ascii="Arial" w:hAnsi="Arial" w:cs="Arial"/>
          <w:sz w:val="24"/>
          <w:szCs w:val="24"/>
        </w:rPr>
        <w:t xml:space="preserve"> Activation System Scal</w:t>
      </w:r>
      <w:r w:rsidR="00A86265" w:rsidRPr="0064039A">
        <w:rPr>
          <w:rFonts w:ascii="Arial" w:hAnsi="Arial" w:cs="Arial"/>
          <w:sz w:val="24"/>
          <w:szCs w:val="24"/>
        </w:rPr>
        <w:t xml:space="preserve">es </w:t>
      </w:r>
      <w:r w:rsidR="00AD59DE" w:rsidRPr="0064039A">
        <w:rPr>
          <w:rFonts w:ascii="Arial" w:hAnsi="Arial" w:cs="Arial"/>
          <w:sz w:val="24"/>
          <w:szCs w:val="24"/>
        </w:rPr>
        <w:fldChar w:fldCharType="begin"/>
      </w:r>
      <w:r w:rsidR="00AD59DE" w:rsidRPr="0064039A">
        <w:rPr>
          <w:rFonts w:ascii="Arial" w:hAnsi="Arial" w:cs="Arial"/>
          <w:sz w:val="24"/>
          <w:szCs w:val="24"/>
        </w:rPr>
        <w:instrText xml:space="preserve"> ADDIN EN.CITE &lt;EndNote&gt;&lt;Cite&gt;&lt;Author&gt;Strobel&lt;/Author&gt;&lt;Year&gt;2001&lt;/Year&gt;&lt;RecNum&gt;98&lt;/RecNum&gt;&lt;DisplayText&gt;(Strobel et al., 2001)&lt;/DisplayText&gt;&lt;record&gt;&lt;rec-number&gt;98&lt;/rec-number&gt;&lt;foreign-keys&gt;&lt;key app="EN" db-id="zvs9xav03dpfese0vap5ztr62saxd50xaa09" timestamp="1710263487"&gt;98&lt;/key&gt;&lt;/foreign-keys&gt;&lt;ref-type name="Journal Article"&gt;17&lt;/ref-type&gt;&lt;contributors&gt;&lt;authors&gt;&lt;author&gt;Strobel, Alexander&lt;/author&gt;&lt;author&gt;Beauducel, André&lt;/author&gt;&lt;author&gt;Debener, Stefan&lt;/author&gt;&lt;author&gt;Brocke, Burkhard&lt;/author&gt;&lt;/authors&gt;&lt;/contributors&gt;&lt;auth-address&gt;Strobel, Alexander: TU Dresden, Inst für Psychologie II, Dresden, Germany, D-01062&lt;/auth-address&gt;&lt;titles&gt;&lt;title&gt;Eine deutschsprachige Version des BIS/BAS-Fragebogens von Carver und White. [A German version of Carver and White&amp;apos;s BIS/BAS scales.]&lt;/title&gt;&lt;secondary-title&gt;Zeitschrift für Differentielle und Diagnostische Psychologie&lt;/secondary-title&gt;&lt;/titles&gt;&lt;periodical&gt;&lt;full-title&gt;Zeitschrift für Differentielle und Diagnostische Psychologie&lt;/full-title&gt;&lt;/periodical&gt;&lt;pages&gt;216-227&lt;/pages&gt;&lt;volume&gt;22&lt;/volume&gt;&lt;number&gt;3&lt;/number&gt;&lt;keywords&gt;&lt;keyword&gt;*Foreign Language Translation&lt;/keyword&gt;&lt;keyword&gt;*Individual Differences&lt;/keyword&gt;&lt;keyword&gt;*Personality Traits&lt;/keyword&gt;&lt;keyword&gt;*Rating Scales&lt;/keyword&gt;&lt;keyword&gt;*Test Forms&lt;/keyword&gt;&lt;keyword&gt;Behavioral Inhibition&lt;/keyword&gt;&lt;keyword&gt;Behavioral Inhibition System&lt;/keyword&gt;&lt;/keywords&gt;&lt;dates&gt;&lt;year&gt;2001&lt;/year&gt;&lt;/dates&gt;&lt;pub-location&gt;Germany&lt;/pub-location&gt;&lt;publisher&gt;Hogrefe &amp;amp; Huber Publishers&lt;/publisher&gt;&lt;isbn&gt;0170-1789(Print)&lt;/isbn&gt;&lt;urls&gt;&lt;/urls&gt;&lt;electronic-resource-num&gt;10.1024/0170-1789.22.3.216&lt;/electronic-resource-num&gt;&lt;/record&gt;&lt;/Cite&gt;&lt;/EndNote&gt;</w:instrText>
      </w:r>
      <w:r w:rsidR="00AD59DE" w:rsidRPr="0064039A">
        <w:rPr>
          <w:rFonts w:ascii="Arial" w:hAnsi="Arial" w:cs="Arial"/>
          <w:sz w:val="24"/>
          <w:szCs w:val="24"/>
        </w:rPr>
        <w:fldChar w:fldCharType="separate"/>
      </w:r>
      <w:r w:rsidR="00AD59DE" w:rsidRPr="0064039A">
        <w:rPr>
          <w:rFonts w:ascii="Arial" w:hAnsi="Arial" w:cs="Arial"/>
          <w:noProof/>
          <w:sz w:val="24"/>
          <w:szCs w:val="24"/>
        </w:rPr>
        <w:t>(Strobel et al., 2001)</w:t>
      </w:r>
      <w:r w:rsidR="00AD59DE" w:rsidRPr="0064039A">
        <w:rPr>
          <w:rFonts w:ascii="Arial" w:hAnsi="Arial" w:cs="Arial"/>
          <w:sz w:val="24"/>
          <w:szCs w:val="24"/>
        </w:rPr>
        <w:fldChar w:fldCharType="end"/>
      </w:r>
      <w:r w:rsidR="00494136" w:rsidRPr="0064039A">
        <w:rPr>
          <w:rFonts w:ascii="Arial" w:hAnsi="Arial" w:cs="Arial"/>
          <w:sz w:val="24"/>
          <w:szCs w:val="24"/>
        </w:rPr>
        <w:t xml:space="preserve">, Interpersonal Reactivity Index </w:t>
      </w:r>
      <w:r w:rsidR="00F0676F" w:rsidRPr="0064039A">
        <w:rPr>
          <w:rFonts w:ascii="Arial" w:hAnsi="Arial" w:cs="Arial"/>
          <w:sz w:val="24"/>
          <w:szCs w:val="24"/>
        </w:rPr>
        <w:fldChar w:fldCharType="begin"/>
      </w:r>
      <w:r w:rsidR="00F0676F" w:rsidRPr="0064039A">
        <w:rPr>
          <w:rFonts w:ascii="Arial" w:hAnsi="Arial" w:cs="Arial"/>
          <w:sz w:val="24"/>
          <w:szCs w:val="24"/>
        </w:rPr>
        <w:instrText xml:space="preserve"> ADDIN EN.CITE &lt;EndNote&gt;&lt;Cite&gt;&lt;Author&gt;Paulus&lt;/Author&gt;&lt;Year&gt;2009&lt;/Year&gt;&lt;RecNum&gt;99&lt;/RecNum&gt;&lt;DisplayText&gt;(Paulus, 2009)&lt;/DisplayText&gt;&lt;record&gt;&lt;rec-number&gt;99&lt;/rec-number&gt;&lt;foreign-keys&gt;&lt;key app="EN" db-id="zvs9xav03dpfese0vap5ztr62saxd50xaa09" timestamp="1710263615"&gt;99&lt;/key&gt;&lt;/foreign-keys&gt;&lt;ref-type name="Journal Article"&gt;17&lt;/ref-type&gt;&lt;contributors&gt;&lt;authors&gt;&lt;author&gt;Paulus, Christoph&lt;/author&gt;&lt;/authors&gt;&lt;/contributors&gt;&lt;titles&gt;&lt;title&gt;Der Saarbrücker Persönlichkeitsfragebogen SPF (IRI) zur messung von empathie: psychometrische evaluation der deutschen version des interpersonal reactivity index&lt;/title&gt;&lt;/titles&gt;&lt;dates&gt;&lt;year&gt;2009&lt;/year&gt;&lt;/dates&gt;&lt;urls&gt;&lt;/urls&gt;&lt;electronic-resource-num&gt;https://doi.org/10.23668/psycharchives.9249&lt;/electronic-resource-num&gt;&lt;/record&gt;&lt;/Cite&gt;&lt;/EndNote&gt;</w:instrText>
      </w:r>
      <w:r w:rsidR="00F0676F" w:rsidRPr="0064039A">
        <w:rPr>
          <w:rFonts w:ascii="Arial" w:hAnsi="Arial" w:cs="Arial"/>
          <w:sz w:val="24"/>
          <w:szCs w:val="24"/>
        </w:rPr>
        <w:fldChar w:fldCharType="separate"/>
      </w:r>
      <w:r w:rsidR="00F0676F" w:rsidRPr="0064039A">
        <w:rPr>
          <w:rFonts w:ascii="Arial" w:hAnsi="Arial" w:cs="Arial"/>
          <w:noProof/>
          <w:sz w:val="24"/>
          <w:szCs w:val="24"/>
        </w:rPr>
        <w:t>(Paulus, 2009)</w:t>
      </w:r>
      <w:r w:rsidR="00F0676F" w:rsidRPr="0064039A">
        <w:rPr>
          <w:rFonts w:ascii="Arial" w:hAnsi="Arial" w:cs="Arial"/>
          <w:sz w:val="24"/>
          <w:szCs w:val="24"/>
        </w:rPr>
        <w:fldChar w:fldCharType="end"/>
      </w:r>
      <w:r w:rsidR="00F0676F" w:rsidRPr="0064039A">
        <w:rPr>
          <w:rFonts w:ascii="Arial" w:hAnsi="Arial" w:cs="Arial"/>
          <w:sz w:val="24"/>
          <w:szCs w:val="24"/>
        </w:rPr>
        <w:t xml:space="preserve">, </w:t>
      </w:r>
      <w:r w:rsidR="00394EF3" w:rsidRPr="0064039A">
        <w:rPr>
          <w:rFonts w:ascii="Arial" w:hAnsi="Arial" w:cs="Arial"/>
          <w:sz w:val="24"/>
          <w:szCs w:val="24"/>
        </w:rPr>
        <w:t xml:space="preserve">Schizotypal Personality Questionnaire </w:t>
      </w:r>
      <w:r w:rsidR="007123D0" w:rsidRPr="0064039A">
        <w:rPr>
          <w:rFonts w:ascii="Arial" w:hAnsi="Arial" w:cs="Arial"/>
          <w:sz w:val="24"/>
          <w:szCs w:val="24"/>
        </w:rPr>
        <w:fldChar w:fldCharType="begin"/>
      </w:r>
      <w:r w:rsidR="007123D0" w:rsidRPr="0064039A">
        <w:rPr>
          <w:rFonts w:ascii="Arial" w:hAnsi="Arial" w:cs="Arial"/>
          <w:sz w:val="24"/>
          <w:szCs w:val="24"/>
        </w:rPr>
        <w:instrText xml:space="preserve"> ADDIN EN.CITE &lt;EndNote&gt;&lt;Cite&gt;&lt;Author&gt;Klein&lt;/Author&gt;&lt;Year&gt;1997&lt;/Year&gt;&lt;RecNum&gt;100&lt;/RecNum&gt;&lt;DisplayText&gt;(Klein et al., 1997)&lt;/DisplayText&gt;&lt;record&gt;&lt;rec-number&gt;100&lt;/rec-number&gt;&lt;foreign-keys&gt;&lt;key app="EN" db-id="zvs9xav03dpfese0vap5ztr62saxd50xaa09" timestamp="1710263732"&gt;100&lt;/key&gt;&lt;/foreign-keys&gt;&lt;ref-type name="Journal Article"&gt;17&lt;/ref-type&gt;&lt;contributors&gt;&lt;authors&gt;&lt;author&gt;Klein, Christoph&lt;/author&gt;&lt;author&gt;Andresen, Burghard&lt;/author&gt;&lt;author&gt;Jahn, Thomas&lt;/author&gt;&lt;/authors&gt;&lt;/contributors&gt;&lt;titles&gt;&lt;title&gt;Erfassung der schizotypen Persönlichkeit nach DSM-III-R: Psychometrische Eigenschaften einer autorisierten deutschsprachigen Übersetzung des &amp;quot;Schizotypal Personality Questionnaire&amp;quot; (SPQ) von Raine. [Psychometric assessment of the schizotypal personality according to DSM-III-R criteria: Psychometric properties of an authorized German translation of Raine&amp;apos;s &amp;quot;Schizotypal Personality Questionnaire&amp;quot; (SPQ).]&lt;/title&gt;&lt;secondary-title&gt;Diagnostica&lt;/secondary-title&gt;&lt;/titles&gt;&lt;periodical&gt;&lt;full-title&gt;Diagnostica&lt;/full-title&gt;&lt;/periodical&gt;&lt;pages&gt;347-369&lt;/pages&gt;&lt;volume&gt;43&lt;/volume&gt;&lt;number&gt;4&lt;/number&gt;&lt;keywords&gt;&lt;keyword&gt;*Factor Structure&lt;/keyword&gt;&lt;keyword&gt;*Foreign Language Translation&lt;/keyword&gt;&lt;keyword&gt;*Questionnaires&lt;/keyword&gt;&lt;keyword&gt;*Schizotypal Personality Disorder&lt;/keyword&gt;&lt;keyword&gt;Test Reliability&lt;/keyword&gt;&lt;/keywords&gt;&lt;dates&gt;&lt;year&gt;1997&lt;/year&gt;&lt;/dates&gt;&lt;pub-location&gt;Germany&lt;/pub-location&gt;&lt;publisher&gt;Hogrefe Verlag GmbH &amp;amp; Co. KG&lt;/publisher&gt;&lt;isbn&gt;2190-622X(Electronic),0012-1924(Print)&lt;/isbn&gt;&lt;urls&gt;&lt;/urls&gt;&lt;/record&gt;&lt;/Cite&gt;&lt;/EndNote&gt;</w:instrText>
      </w:r>
      <w:r w:rsidR="007123D0" w:rsidRPr="0064039A">
        <w:rPr>
          <w:rFonts w:ascii="Arial" w:hAnsi="Arial" w:cs="Arial"/>
          <w:sz w:val="24"/>
          <w:szCs w:val="24"/>
        </w:rPr>
        <w:fldChar w:fldCharType="separate"/>
      </w:r>
      <w:r w:rsidR="007123D0" w:rsidRPr="0064039A">
        <w:rPr>
          <w:rFonts w:ascii="Arial" w:hAnsi="Arial" w:cs="Arial"/>
          <w:noProof/>
          <w:sz w:val="24"/>
          <w:szCs w:val="24"/>
        </w:rPr>
        <w:t>(Klein et al., 1997)</w:t>
      </w:r>
      <w:r w:rsidR="007123D0" w:rsidRPr="0064039A">
        <w:rPr>
          <w:rFonts w:ascii="Arial" w:hAnsi="Arial" w:cs="Arial"/>
          <w:sz w:val="24"/>
          <w:szCs w:val="24"/>
        </w:rPr>
        <w:fldChar w:fldCharType="end"/>
      </w:r>
      <w:r w:rsidR="007123D0" w:rsidRPr="0064039A">
        <w:rPr>
          <w:rFonts w:ascii="Arial" w:hAnsi="Arial" w:cs="Arial"/>
          <w:sz w:val="24"/>
          <w:szCs w:val="24"/>
        </w:rPr>
        <w:t xml:space="preserve">, </w:t>
      </w:r>
      <w:r w:rsidR="00582080" w:rsidRPr="0064039A">
        <w:rPr>
          <w:rFonts w:ascii="Arial" w:hAnsi="Arial" w:cs="Arial"/>
          <w:sz w:val="24"/>
          <w:szCs w:val="24"/>
        </w:rPr>
        <w:t xml:space="preserve">Social Phobia and Anxiety Questionnaire </w:t>
      </w:r>
      <w:r w:rsidR="007769D7" w:rsidRPr="0064039A">
        <w:rPr>
          <w:rFonts w:ascii="Arial" w:hAnsi="Arial" w:cs="Arial"/>
          <w:sz w:val="24"/>
          <w:szCs w:val="24"/>
        </w:rPr>
        <w:fldChar w:fldCharType="begin"/>
      </w:r>
      <w:r w:rsidR="007769D7" w:rsidRPr="0064039A">
        <w:rPr>
          <w:rFonts w:ascii="Arial" w:hAnsi="Arial" w:cs="Arial"/>
          <w:sz w:val="24"/>
          <w:szCs w:val="24"/>
        </w:rPr>
        <w:instrText xml:space="preserve"> ADDIN EN.CITE &lt;EndNote&gt;&lt;Cite&gt;&lt;Author&gt;Fydrich&lt;/Author&gt;&lt;Year&gt;2002&lt;/Year&gt;&lt;RecNum&gt;102&lt;/RecNum&gt;&lt;DisplayText&gt;(Fydrich, 2002)&lt;/DisplayText&gt;&lt;record&gt;&lt;rec-number&gt;102&lt;/rec-number&gt;&lt;foreign-keys&gt;&lt;key app="EN" db-id="zvs9xav03dpfese0vap5ztr62saxd50xaa09" timestamp="1710264237"&gt;102&lt;/key&gt;&lt;/foreign-keys&gt;&lt;ref-type name="Book Section"&gt;5&lt;/ref-type&gt;&lt;contributors&gt;&lt;authors&gt;&lt;author&gt;Fydrich, Thomas&lt;/author&gt;&lt;/authors&gt;&lt;secondary-authors&gt;&lt;author&gt;Brähler, E., Schumacher, J., Strauß, B.&lt;/author&gt;&lt;/secondary-authors&gt;&lt;/contributors&gt;&lt;titles&gt;&lt;title&gt;SPAI - Soziale Phobie und Angst Inventar.&lt;/title&gt;&lt;secondary-title&gt;Diagnostische Verfahren in der Psychotherapie&lt;/secondary-title&gt;&lt;/titles&gt;&lt;pages&gt;335-338&lt;/pages&gt;&lt;dates&gt;&lt;year&gt;2002&lt;/year&gt;&lt;/dates&gt;&lt;pub-location&gt;Göttingen&lt;/pub-location&gt;&lt;publisher&gt;Hogrefe&lt;/publisher&gt;&lt;urls&gt;&lt;/urls&gt;&lt;/record&gt;&lt;/Cite&gt;&lt;/EndNote&gt;</w:instrText>
      </w:r>
      <w:r w:rsidR="007769D7" w:rsidRPr="0064039A">
        <w:rPr>
          <w:rFonts w:ascii="Arial" w:hAnsi="Arial" w:cs="Arial"/>
          <w:sz w:val="24"/>
          <w:szCs w:val="24"/>
        </w:rPr>
        <w:fldChar w:fldCharType="separate"/>
      </w:r>
      <w:r w:rsidR="007769D7" w:rsidRPr="0064039A">
        <w:rPr>
          <w:rFonts w:ascii="Arial" w:hAnsi="Arial" w:cs="Arial"/>
          <w:noProof/>
          <w:sz w:val="24"/>
          <w:szCs w:val="24"/>
        </w:rPr>
        <w:t>(Fydrich, 2002)</w:t>
      </w:r>
      <w:r w:rsidR="007769D7" w:rsidRPr="0064039A">
        <w:rPr>
          <w:rFonts w:ascii="Arial" w:hAnsi="Arial" w:cs="Arial"/>
          <w:sz w:val="24"/>
          <w:szCs w:val="24"/>
        </w:rPr>
        <w:fldChar w:fldCharType="end"/>
      </w:r>
      <w:r w:rsidR="007769D7" w:rsidRPr="0064039A">
        <w:rPr>
          <w:rFonts w:ascii="Arial" w:hAnsi="Arial" w:cs="Arial"/>
          <w:sz w:val="24"/>
          <w:szCs w:val="24"/>
        </w:rPr>
        <w:t xml:space="preserve"> </w:t>
      </w:r>
      <w:r w:rsidR="00137239" w:rsidRPr="0064039A">
        <w:rPr>
          <w:rFonts w:ascii="Arial" w:hAnsi="Arial" w:cs="Arial"/>
          <w:sz w:val="24"/>
          <w:szCs w:val="24"/>
        </w:rPr>
        <w:t xml:space="preserve">and </w:t>
      </w:r>
      <w:r w:rsidR="0041117B" w:rsidRPr="0064039A">
        <w:rPr>
          <w:rFonts w:ascii="Arial" w:hAnsi="Arial" w:cs="Arial"/>
          <w:sz w:val="24"/>
          <w:szCs w:val="24"/>
        </w:rPr>
        <w:t xml:space="preserve">Short Scale for </w:t>
      </w:r>
      <w:r w:rsidR="00541A6E" w:rsidRPr="0064039A">
        <w:rPr>
          <w:rFonts w:ascii="Arial" w:hAnsi="Arial" w:cs="Arial"/>
          <w:sz w:val="24"/>
          <w:szCs w:val="24"/>
        </w:rPr>
        <w:t xml:space="preserve">Interpersonal Trust </w:t>
      </w:r>
      <w:r w:rsidR="00EE66C5" w:rsidRPr="0064039A">
        <w:rPr>
          <w:rFonts w:ascii="Arial" w:hAnsi="Arial" w:cs="Arial"/>
          <w:sz w:val="24"/>
          <w:szCs w:val="24"/>
        </w:rPr>
        <w:fldChar w:fldCharType="begin"/>
      </w:r>
      <w:r w:rsidR="00EE66C5" w:rsidRPr="0064039A">
        <w:rPr>
          <w:rFonts w:ascii="Arial" w:hAnsi="Arial" w:cs="Arial"/>
          <w:sz w:val="24"/>
          <w:szCs w:val="24"/>
        </w:rPr>
        <w:instrText xml:space="preserve"> ADDIN EN.CITE &lt;EndNote&gt;&lt;Cite&gt;&lt;Author&gt;Beierlein&lt;/Author&gt;&lt;Year&gt;2014&lt;/Year&gt;&lt;RecNum&gt;103&lt;/RecNum&gt;&lt;DisplayText&gt;(Beierlein, 2014)&lt;/DisplayText&gt;&lt;record&gt;&lt;rec-number&gt;103&lt;/rec-number&gt;&lt;foreign-keys&gt;&lt;key app="EN" db-id="zvs9xav03dpfese0vap5ztr62saxd50xaa09" timestamp="1710264533"&gt;103&lt;/key&gt;&lt;/foreign-keys&gt;&lt;ref-type name="Catalog"&gt;8&lt;/ref-type&gt;&lt;contributors&gt;&lt;authors&gt;&lt;author&gt;Beierlein, C., Kemper, C., Kovaleva, A. J., &amp;amp; Rammstedt, B.&lt;/author&gt;&lt;/authors&gt;&lt;/contributors&gt;&lt;titles&gt;&lt;title&gt;Interpersonales Vertrauen (KUSIV3).&lt;/title&gt;&lt;secondary-title&gt;Zusammenstellung sozialwissenschaftlicher Items und Skalen (ZIS)&lt;/secondary-title&gt;&lt;/titles&gt;&lt;dates&gt;&lt;year&gt;2014&lt;/year&gt;&lt;/dates&gt;&lt;urls&gt;&lt;/urls&gt;&lt;electronic-resource-num&gt;https://doi.org/10.6102/zis37&lt;/electronic-resource-num&gt;&lt;/record&gt;&lt;/Cite&gt;&lt;/EndNote&gt;</w:instrText>
      </w:r>
      <w:r w:rsidR="00EE66C5" w:rsidRPr="0064039A">
        <w:rPr>
          <w:rFonts w:ascii="Arial" w:hAnsi="Arial" w:cs="Arial"/>
          <w:sz w:val="24"/>
          <w:szCs w:val="24"/>
        </w:rPr>
        <w:fldChar w:fldCharType="separate"/>
      </w:r>
      <w:r w:rsidR="00EE66C5" w:rsidRPr="0064039A">
        <w:rPr>
          <w:rFonts w:ascii="Arial" w:hAnsi="Arial" w:cs="Arial"/>
          <w:noProof/>
          <w:sz w:val="24"/>
          <w:szCs w:val="24"/>
        </w:rPr>
        <w:t>(Beierlein, 2014)</w:t>
      </w:r>
      <w:r w:rsidR="00EE66C5" w:rsidRPr="0064039A">
        <w:rPr>
          <w:rFonts w:ascii="Arial" w:hAnsi="Arial" w:cs="Arial"/>
          <w:sz w:val="24"/>
          <w:szCs w:val="24"/>
        </w:rPr>
        <w:fldChar w:fldCharType="end"/>
      </w:r>
      <w:r w:rsidR="00EE66C5" w:rsidRPr="0064039A">
        <w:rPr>
          <w:rFonts w:ascii="Arial" w:hAnsi="Arial" w:cs="Arial"/>
          <w:sz w:val="24"/>
          <w:szCs w:val="24"/>
        </w:rPr>
        <w:t xml:space="preserve">. </w:t>
      </w:r>
    </w:p>
    <w:p w14:paraId="6DB5107A" w14:textId="77777777" w:rsidR="005A57FA" w:rsidRPr="0064039A" w:rsidRDefault="00EA693B" w:rsidP="00CB12AF">
      <w:pPr>
        <w:rPr>
          <w:rFonts w:ascii="Arial" w:hAnsi="Arial" w:cs="Arial"/>
          <w:i/>
          <w:sz w:val="20"/>
          <w:szCs w:val="20"/>
          <w:lang w:eastAsia="de-DE"/>
        </w:rPr>
      </w:pPr>
      <w:r w:rsidRPr="0064039A">
        <w:rPr>
          <w:rFonts w:ascii="Arial" w:hAnsi="Arial" w:cs="Arial"/>
          <w:b/>
          <w:bCs/>
          <w:sz w:val="24"/>
          <w:szCs w:val="24"/>
        </w:rPr>
        <w:br w:type="page"/>
      </w:r>
    </w:p>
    <w:tbl>
      <w:tblPr>
        <w:tblpPr w:leftFromText="141" w:rightFromText="141" w:vertAnchor="page" w:horzAnchor="margin" w:tblpY="901"/>
        <w:tblW w:w="14175" w:type="dxa"/>
        <w:tblBorders>
          <w:top w:val="single" w:sz="4" w:space="0" w:color="A6A6A6"/>
          <w:left w:val="single" w:sz="4" w:space="0" w:color="A6A6A6"/>
          <w:bottom w:val="single" w:sz="4" w:space="0" w:color="A6A6A6"/>
          <w:right w:val="single" w:sz="4" w:space="0" w:color="A6A6A6"/>
          <w:insideH w:val="single" w:sz="4" w:space="0" w:color="A6A6A6"/>
          <w:insideV w:val="single" w:sz="4" w:space="0" w:color="A6A6A6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985"/>
        <w:gridCol w:w="1559"/>
        <w:gridCol w:w="992"/>
        <w:gridCol w:w="1418"/>
        <w:gridCol w:w="1843"/>
        <w:gridCol w:w="1134"/>
        <w:gridCol w:w="2126"/>
        <w:gridCol w:w="1559"/>
        <w:gridCol w:w="1559"/>
      </w:tblGrid>
      <w:tr w:rsidR="005A57FA" w:rsidRPr="0064039A" w14:paraId="59642738" w14:textId="77777777" w:rsidTr="005A57FA">
        <w:trPr>
          <w:cantSplit/>
          <w:trHeight w:val="170"/>
        </w:trPr>
        <w:tc>
          <w:tcPr>
            <w:tcW w:w="14175" w:type="dxa"/>
            <w:gridSpan w:val="9"/>
            <w:tcBorders>
              <w:top w:val="nil"/>
              <w:left w:val="nil"/>
              <w:bottom w:val="single" w:sz="4" w:space="0" w:color="A6A6A6"/>
              <w:right w:val="nil"/>
            </w:tcBorders>
            <w:shd w:val="clear" w:color="auto" w:fill="auto"/>
            <w:vAlign w:val="center"/>
          </w:tcPr>
          <w:p w14:paraId="5646136D" w14:textId="77777777" w:rsidR="005A57FA" w:rsidRPr="0064039A" w:rsidRDefault="005A57FA" w:rsidP="005A57FA">
            <w:pPr>
              <w:spacing w:after="320" w:line="640" w:lineRule="atLeast"/>
              <w:ind w:right="60"/>
              <w:rPr>
                <w:rFonts w:ascii="Arial" w:hAnsi="Arial" w:cs="Arial"/>
                <w:b/>
                <w:i/>
                <w:iCs/>
                <w:color w:val="808080"/>
                <w:sz w:val="20"/>
                <w:szCs w:val="20"/>
              </w:rPr>
            </w:pPr>
            <w:r w:rsidRPr="0064039A">
              <w:rPr>
                <w:rFonts w:ascii="Arial" w:hAnsi="Arial" w:cs="Arial"/>
                <w:b/>
                <w:iCs/>
                <w:color w:val="auto"/>
                <w:sz w:val="20"/>
                <w:szCs w:val="20"/>
              </w:rPr>
              <w:t xml:space="preserve">  </w:t>
            </w:r>
            <w:bookmarkStart w:id="0" w:name="_Hlk98272142"/>
            <w:r w:rsidRPr="0064039A">
              <w:rPr>
                <w:rFonts w:ascii="Arial" w:hAnsi="Arial" w:cs="Arial"/>
                <w:b/>
                <w:iCs/>
                <w:color w:val="808080"/>
                <w:sz w:val="20"/>
                <w:szCs w:val="20"/>
              </w:rPr>
              <w:t xml:space="preserve">TABLE S1 </w:t>
            </w:r>
            <w:r w:rsidRPr="0064039A">
              <w:rPr>
                <w:rFonts w:ascii="Arial" w:hAnsi="Arial" w:cs="Arial"/>
                <w:b/>
                <w:color w:val="808080"/>
                <w:sz w:val="20"/>
                <w:szCs w:val="20"/>
              </w:rPr>
              <w:t>Coefficients of multiple regressions of schizotypy scores on negative bias</w:t>
            </w:r>
          </w:p>
        </w:tc>
      </w:tr>
      <w:tr w:rsidR="005A57FA" w:rsidRPr="0064039A" w14:paraId="027A5D14" w14:textId="77777777" w:rsidTr="005A57FA">
        <w:trPr>
          <w:cantSplit/>
        </w:trPr>
        <w:tc>
          <w:tcPr>
            <w:tcW w:w="3544" w:type="dxa"/>
            <w:gridSpan w:val="2"/>
            <w:vMerge w:val="restart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808080"/>
            <w:vAlign w:val="center"/>
          </w:tcPr>
          <w:p w14:paraId="72417B63" w14:textId="77777777" w:rsidR="005A57FA" w:rsidRPr="0064039A" w:rsidRDefault="005A57FA" w:rsidP="005A57FA">
            <w:pPr>
              <w:spacing w:line="320" w:lineRule="atLeast"/>
              <w:ind w:left="60" w:right="60"/>
              <w:rPr>
                <w:rFonts w:ascii="Arial" w:hAnsi="Arial" w:cs="Arial"/>
                <w:b/>
                <w:bCs/>
                <w:color w:val="FFFFFF"/>
                <w:sz w:val="20"/>
                <w:szCs w:val="20"/>
              </w:rPr>
            </w:pPr>
            <w:r w:rsidRPr="0064039A">
              <w:rPr>
                <w:rFonts w:ascii="Arial" w:hAnsi="Arial" w:cs="Arial"/>
                <w:b/>
                <w:bCs/>
                <w:color w:val="FFFFFF"/>
                <w:sz w:val="20"/>
                <w:szCs w:val="20"/>
              </w:rPr>
              <w:t>misclassification</w:t>
            </w:r>
          </w:p>
          <w:p w14:paraId="55278252" w14:textId="77777777" w:rsidR="005A57FA" w:rsidRPr="0064039A" w:rsidRDefault="005A57FA" w:rsidP="005A57FA">
            <w:pPr>
              <w:spacing w:line="320" w:lineRule="atLeast"/>
              <w:ind w:left="60" w:right="60"/>
              <w:rPr>
                <w:rFonts w:ascii="Arial" w:hAnsi="Arial" w:cs="Arial"/>
                <w:b/>
                <w:bCs/>
                <w:color w:val="FFFFFF"/>
                <w:sz w:val="20"/>
                <w:szCs w:val="20"/>
              </w:rPr>
            </w:pPr>
            <w:r w:rsidRPr="0064039A">
              <w:rPr>
                <w:rFonts w:ascii="Arial" w:hAnsi="Arial" w:cs="Arial"/>
                <w:b/>
                <w:bCs/>
                <w:color w:val="FFFFFF"/>
                <w:sz w:val="20"/>
                <w:szCs w:val="20"/>
              </w:rPr>
              <w:t>type</w:t>
            </w:r>
          </w:p>
        </w:tc>
        <w:tc>
          <w:tcPr>
            <w:tcW w:w="2410" w:type="dxa"/>
            <w:gridSpan w:val="2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808080"/>
            <w:vAlign w:val="center"/>
          </w:tcPr>
          <w:p w14:paraId="67BF5948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b/>
                <w:bCs/>
                <w:color w:val="FFFFFF"/>
                <w:sz w:val="20"/>
                <w:szCs w:val="20"/>
              </w:rPr>
            </w:pPr>
            <w:r w:rsidRPr="0064039A">
              <w:rPr>
                <w:rFonts w:ascii="Arial" w:hAnsi="Arial" w:cs="Arial"/>
                <w:b/>
                <w:bCs/>
                <w:color w:val="FFFFFF"/>
                <w:sz w:val="20"/>
                <w:szCs w:val="20"/>
              </w:rPr>
              <w:t>unstandardised</w:t>
            </w:r>
          </w:p>
          <w:p w14:paraId="32D102AA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b/>
                <w:bCs/>
                <w:color w:val="FFFFFF"/>
                <w:sz w:val="20"/>
                <w:szCs w:val="20"/>
              </w:rPr>
            </w:pPr>
            <w:r w:rsidRPr="0064039A">
              <w:rPr>
                <w:rFonts w:ascii="Arial" w:hAnsi="Arial" w:cs="Arial"/>
                <w:b/>
                <w:bCs/>
                <w:color w:val="FFFFFF"/>
                <w:sz w:val="20"/>
                <w:szCs w:val="20"/>
              </w:rPr>
              <w:t>coefficients</w:t>
            </w:r>
          </w:p>
        </w:tc>
        <w:tc>
          <w:tcPr>
            <w:tcW w:w="1843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808080"/>
            <w:vAlign w:val="center"/>
          </w:tcPr>
          <w:p w14:paraId="175FEFA1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b/>
                <w:bCs/>
                <w:color w:val="FFFFFF"/>
                <w:sz w:val="20"/>
                <w:szCs w:val="20"/>
              </w:rPr>
            </w:pPr>
            <w:r w:rsidRPr="0064039A">
              <w:rPr>
                <w:rFonts w:ascii="Arial" w:hAnsi="Arial" w:cs="Arial"/>
                <w:b/>
                <w:bCs/>
                <w:color w:val="FFFFFF"/>
                <w:sz w:val="20"/>
                <w:szCs w:val="20"/>
              </w:rPr>
              <w:t>standardised</w:t>
            </w:r>
          </w:p>
          <w:p w14:paraId="5678ABFC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b/>
                <w:bCs/>
                <w:color w:val="FFFFFF"/>
                <w:sz w:val="20"/>
                <w:szCs w:val="20"/>
              </w:rPr>
            </w:pPr>
            <w:r w:rsidRPr="0064039A">
              <w:rPr>
                <w:rFonts w:ascii="Arial" w:hAnsi="Arial" w:cs="Arial"/>
                <w:b/>
                <w:bCs/>
                <w:color w:val="FFFFFF"/>
                <w:sz w:val="20"/>
                <w:szCs w:val="20"/>
              </w:rPr>
              <w:t>coefficients</w:t>
            </w:r>
          </w:p>
        </w:tc>
        <w:tc>
          <w:tcPr>
            <w:tcW w:w="1134" w:type="dxa"/>
            <w:vMerge w:val="restart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808080"/>
            <w:vAlign w:val="center"/>
          </w:tcPr>
          <w:p w14:paraId="6E6ABABC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b/>
                <w:bCs/>
                <w:i/>
                <w:iCs/>
                <w:color w:val="FFFFFF"/>
                <w:sz w:val="20"/>
                <w:szCs w:val="20"/>
              </w:rPr>
            </w:pPr>
            <w:r w:rsidRPr="0064039A">
              <w:rPr>
                <w:rFonts w:ascii="Arial" w:hAnsi="Arial" w:cs="Arial"/>
                <w:b/>
                <w:bCs/>
                <w:i/>
                <w:iCs/>
                <w:color w:val="FFFFFF"/>
                <w:sz w:val="20"/>
                <w:szCs w:val="20"/>
              </w:rPr>
              <w:t>t</w:t>
            </w:r>
          </w:p>
        </w:tc>
        <w:tc>
          <w:tcPr>
            <w:tcW w:w="2126" w:type="dxa"/>
            <w:vMerge w:val="restart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808080"/>
            <w:vAlign w:val="center"/>
          </w:tcPr>
          <w:p w14:paraId="0F8AB67C" w14:textId="77777777" w:rsidR="005A57FA" w:rsidRPr="0064039A" w:rsidRDefault="005A57FA" w:rsidP="005A57FA">
            <w:pPr>
              <w:jc w:val="center"/>
              <w:rPr>
                <w:rFonts w:ascii="Arial" w:hAnsi="Arial" w:cs="Arial"/>
                <w:b/>
                <w:bCs/>
                <w:color w:val="FFFFFF"/>
                <w:sz w:val="20"/>
                <w:szCs w:val="20"/>
              </w:rPr>
            </w:pPr>
            <w:r w:rsidRPr="0064039A">
              <w:rPr>
                <w:rFonts w:ascii="Arial" w:hAnsi="Arial" w:cs="Arial"/>
                <w:b/>
                <w:bCs/>
                <w:i/>
                <w:iCs/>
                <w:color w:val="FFFFFF"/>
                <w:sz w:val="20"/>
                <w:szCs w:val="20"/>
              </w:rPr>
              <w:t>p</w:t>
            </w:r>
          </w:p>
        </w:tc>
        <w:tc>
          <w:tcPr>
            <w:tcW w:w="3118" w:type="dxa"/>
            <w:gridSpan w:val="2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808080"/>
            <w:vAlign w:val="center"/>
          </w:tcPr>
          <w:p w14:paraId="57877402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b/>
                <w:bCs/>
                <w:color w:val="FFFFFF"/>
                <w:sz w:val="20"/>
                <w:szCs w:val="20"/>
              </w:rPr>
            </w:pPr>
            <w:r w:rsidRPr="0064039A">
              <w:rPr>
                <w:rFonts w:ascii="Arial" w:hAnsi="Arial" w:cs="Arial"/>
                <w:b/>
                <w:bCs/>
                <w:color w:val="FFFFFF"/>
                <w:sz w:val="20"/>
                <w:szCs w:val="20"/>
              </w:rPr>
              <w:t>95.0% CI</w:t>
            </w:r>
          </w:p>
        </w:tc>
      </w:tr>
      <w:tr w:rsidR="005A57FA" w:rsidRPr="0064039A" w14:paraId="346FB48A" w14:textId="77777777" w:rsidTr="005A57FA">
        <w:trPr>
          <w:cantSplit/>
        </w:trPr>
        <w:tc>
          <w:tcPr>
            <w:tcW w:w="3544" w:type="dxa"/>
            <w:gridSpan w:val="2"/>
            <w:vMerge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6A6A6"/>
            <w:vAlign w:val="bottom"/>
          </w:tcPr>
          <w:p w14:paraId="2B516E68" w14:textId="77777777" w:rsidR="005A57FA" w:rsidRPr="0064039A" w:rsidRDefault="005A57FA" w:rsidP="005A57FA">
            <w:pPr>
              <w:rPr>
                <w:rFonts w:ascii="Arial" w:hAnsi="Arial" w:cs="Arial"/>
                <w:b/>
                <w:bCs/>
                <w:color w:val="FFFFFF"/>
                <w:sz w:val="20"/>
                <w:szCs w:val="20"/>
              </w:rPr>
            </w:pPr>
          </w:p>
        </w:tc>
        <w:tc>
          <w:tcPr>
            <w:tcW w:w="992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808080"/>
            <w:vAlign w:val="center"/>
          </w:tcPr>
          <w:p w14:paraId="6E0550B7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b/>
                <w:bCs/>
                <w:color w:val="FFFFFF"/>
                <w:sz w:val="20"/>
                <w:szCs w:val="20"/>
              </w:rPr>
            </w:pPr>
            <w:r w:rsidRPr="0064039A">
              <w:rPr>
                <w:rFonts w:ascii="Arial" w:hAnsi="Arial" w:cs="Arial"/>
                <w:b/>
                <w:bCs/>
                <w:color w:val="FFFFFF"/>
                <w:sz w:val="20"/>
                <w:szCs w:val="20"/>
              </w:rPr>
              <w:t>B</w:t>
            </w:r>
          </w:p>
        </w:tc>
        <w:tc>
          <w:tcPr>
            <w:tcW w:w="1418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808080"/>
            <w:vAlign w:val="center"/>
          </w:tcPr>
          <w:p w14:paraId="5CF67184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b/>
                <w:bCs/>
                <w:color w:val="FFFFFF"/>
                <w:sz w:val="20"/>
                <w:szCs w:val="20"/>
              </w:rPr>
            </w:pPr>
            <w:r w:rsidRPr="0064039A">
              <w:rPr>
                <w:rFonts w:ascii="Arial" w:hAnsi="Arial" w:cs="Arial"/>
                <w:b/>
                <w:bCs/>
                <w:color w:val="FFFFFF"/>
                <w:sz w:val="20"/>
                <w:szCs w:val="20"/>
              </w:rPr>
              <w:t>Std. Error</w:t>
            </w:r>
          </w:p>
        </w:tc>
        <w:tc>
          <w:tcPr>
            <w:tcW w:w="1843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808080"/>
            <w:vAlign w:val="center"/>
          </w:tcPr>
          <w:p w14:paraId="756DCAAA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b/>
                <w:bCs/>
                <w:color w:val="FFFFFF"/>
                <w:sz w:val="20"/>
                <w:szCs w:val="20"/>
              </w:rPr>
            </w:pPr>
            <w:r w:rsidRPr="0064039A">
              <w:rPr>
                <w:rFonts w:ascii="Arial" w:hAnsi="Arial" w:cs="Arial"/>
                <w:b/>
                <w:bCs/>
                <w:color w:val="FFFFFF"/>
                <w:sz w:val="20"/>
                <w:szCs w:val="20"/>
              </w:rPr>
              <w:t>Beta</w:t>
            </w:r>
          </w:p>
        </w:tc>
        <w:tc>
          <w:tcPr>
            <w:tcW w:w="1134" w:type="dxa"/>
            <w:vMerge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808080"/>
            <w:vAlign w:val="bottom"/>
          </w:tcPr>
          <w:p w14:paraId="1004C350" w14:textId="77777777" w:rsidR="005A57FA" w:rsidRPr="0064039A" w:rsidRDefault="005A57FA" w:rsidP="005A57FA">
            <w:pPr>
              <w:rPr>
                <w:rFonts w:ascii="Arial" w:hAnsi="Arial" w:cs="Arial"/>
                <w:b/>
                <w:bCs/>
                <w:color w:val="FFFFFF"/>
                <w:sz w:val="20"/>
                <w:szCs w:val="20"/>
              </w:rPr>
            </w:pPr>
          </w:p>
        </w:tc>
        <w:tc>
          <w:tcPr>
            <w:tcW w:w="2126" w:type="dxa"/>
            <w:vMerge/>
            <w:tcBorders>
              <w:left w:val="single" w:sz="4" w:space="0" w:color="A6A6A6"/>
              <w:bottom w:val="nil"/>
              <w:right w:val="single" w:sz="4" w:space="0" w:color="A6A6A6"/>
            </w:tcBorders>
            <w:shd w:val="clear" w:color="auto" w:fill="808080"/>
            <w:vAlign w:val="center"/>
          </w:tcPr>
          <w:p w14:paraId="21C588BD" w14:textId="77777777" w:rsidR="005A57FA" w:rsidRPr="0064039A" w:rsidRDefault="005A57FA" w:rsidP="005A57FA">
            <w:pPr>
              <w:jc w:val="center"/>
              <w:rPr>
                <w:rFonts w:ascii="Arial" w:hAnsi="Arial" w:cs="Arial"/>
                <w:b/>
                <w:bCs/>
                <w:i/>
                <w:iCs/>
                <w:color w:val="FFFFFF"/>
                <w:sz w:val="20"/>
                <w:szCs w:val="20"/>
              </w:rPr>
            </w:pPr>
          </w:p>
        </w:tc>
        <w:tc>
          <w:tcPr>
            <w:tcW w:w="1559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808080"/>
            <w:vAlign w:val="center"/>
          </w:tcPr>
          <w:p w14:paraId="321B88BD" w14:textId="77777777" w:rsidR="005A57FA" w:rsidRPr="0064039A" w:rsidRDefault="005A57FA" w:rsidP="005A57FA">
            <w:pPr>
              <w:jc w:val="center"/>
              <w:rPr>
                <w:rFonts w:ascii="Arial" w:hAnsi="Arial" w:cs="Arial"/>
                <w:b/>
                <w:bCs/>
                <w:color w:val="FFFFFF"/>
                <w:sz w:val="20"/>
                <w:szCs w:val="20"/>
              </w:rPr>
            </w:pPr>
            <w:r w:rsidRPr="0064039A">
              <w:rPr>
                <w:rFonts w:ascii="Arial" w:hAnsi="Arial" w:cs="Arial"/>
                <w:b/>
                <w:bCs/>
                <w:color w:val="FFFFFF"/>
                <w:sz w:val="20"/>
                <w:szCs w:val="20"/>
              </w:rPr>
              <w:t>lower bound</w:t>
            </w:r>
          </w:p>
        </w:tc>
        <w:tc>
          <w:tcPr>
            <w:tcW w:w="1559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808080"/>
            <w:vAlign w:val="center"/>
          </w:tcPr>
          <w:p w14:paraId="65597879" w14:textId="77777777" w:rsidR="005A57FA" w:rsidRPr="0064039A" w:rsidRDefault="005A57FA" w:rsidP="005A57FA">
            <w:pPr>
              <w:jc w:val="center"/>
              <w:rPr>
                <w:rFonts w:ascii="Arial" w:hAnsi="Arial" w:cs="Arial"/>
                <w:b/>
                <w:bCs/>
                <w:color w:val="FFFFFF"/>
                <w:sz w:val="20"/>
                <w:szCs w:val="20"/>
              </w:rPr>
            </w:pPr>
            <w:r w:rsidRPr="0064039A">
              <w:rPr>
                <w:rFonts w:ascii="Arial" w:hAnsi="Arial" w:cs="Arial"/>
                <w:b/>
                <w:bCs/>
                <w:color w:val="FFFFFF"/>
                <w:sz w:val="20"/>
                <w:szCs w:val="20"/>
              </w:rPr>
              <w:t>upper bound</w:t>
            </w:r>
          </w:p>
        </w:tc>
      </w:tr>
      <w:tr w:rsidR="005A57FA" w:rsidRPr="0064039A" w14:paraId="60F3F644" w14:textId="77777777" w:rsidTr="005A57FA">
        <w:trPr>
          <w:cantSplit/>
          <w:trHeight w:val="532"/>
        </w:trPr>
        <w:tc>
          <w:tcPr>
            <w:tcW w:w="14175" w:type="dxa"/>
            <w:gridSpan w:val="9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D9D9D9"/>
            <w:vAlign w:val="center"/>
          </w:tcPr>
          <w:p w14:paraId="3C6DF244" w14:textId="77777777" w:rsidR="005A57FA" w:rsidRPr="0064039A" w:rsidRDefault="005A57FA" w:rsidP="005A57FA">
            <w:pPr>
              <w:spacing w:line="320" w:lineRule="atLeast"/>
              <w:ind w:left="60" w:right="60"/>
              <w:rPr>
                <w:rFonts w:ascii="Arial" w:hAnsi="Arial" w:cs="Arial"/>
                <w:iCs/>
                <w:sz w:val="20"/>
                <w:szCs w:val="20"/>
              </w:rPr>
            </w:pPr>
            <w:r w:rsidRPr="0064039A">
              <w:rPr>
                <w:rFonts w:ascii="Arial" w:hAnsi="Arial" w:cs="Arial"/>
                <w:iCs/>
                <w:sz w:val="20"/>
                <w:szCs w:val="20"/>
              </w:rPr>
              <w:t>Contrast</w:t>
            </w:r>
          </w:p>
        </w:tc>
      </w:tr>
      <w:tr w:rsidR="005A57FA" w:rsidRPr="0064039A" w14:paraId="46F787FD" w14:textId="77777777" w:rsidTr="005A57FA">
        <w:trPr>
          <w:cantSplit/>
        </w:trPr>
        <w:tc>
          <w:tcPr>
            <w:tcW w:w="1985" w:type="dxa"/>
            <w:vMerge w:val="restart"/>
            <w:tcBorders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0A3B6732" w14:textId="77777777" w:rsidR="005A57FA" w:rsidRPr="0064039A" w:rsidRDefault="005A57FA" w:rsidP="005A57FA">
            <w:pPr>
              <w:spacing w:line="320" w:lineRule="atLeast"/>
              <w:ind w:left="60" w:right="60"/>
              <w:rPr>
                <w:rFonts w:ascii="Arial" w:hAnsi="Arial" w:cs="Arial"/>
                <w:sz w:val="20"/>
                <w:szCs w:val="20"/>
              </w:rPr>
            </w:pPr>
            <w:r w:rsidRPr="0064039A">
              <w:rPr>
                <w:rFonts w:ascii="Arial" w:hAnsi="Arial" w:cs="Arial"/>
                <w:sz w:val="20"/>
                <w:szCs w:val="20"/>
              </w:rPr>
              <w:t>positive as negative</w:t>
            </w:r>
          </w:p>
        </w:tc>
        <w:tc>
          <w:tcPr>
            <w:tcW w:w="1559" w:type="dxa"/>
            <w:tcBorders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</w:tcPr>
          <w:p w14:paraId="23F2B07F" w14:textId="77777777" w:rsidR="005A57FA" w:rsidRPr="0064039A" w:rsidRDefault="005A57FA" w:rsidP="005A57FA">
            <w:pPr>
              <w:spacing w:line="320" w:lineRule="atLeast"/>
              <w:ind w:left="60" w:right="60"/>
              <w:rPr>
                <w:rFonts w:ascii="Arial" w:hAnsi="Arial" w:cs="Arial"/>
                <w:sz w:val="20"/>
                <w:szCs w:val="20"/>
              </w:rPr>
            </w:pPr>
            <w:r w:rsidRPr="0064039A">
              <w:rPr>
                <w:rFonts w:ascii="Arial" w:hAnsi="Arial" w:cs="Arial"/>
                <w:sz w:val="20"/>
                <w:szCs w:val="20"/>
              </w:rPr>
              <w:t>(Constant)</w:t>
            </w:r>
          </w:p>
        </w:tc>
        <w:tc>
          <w:tcPr>
            <w:tcW w:w="992" w:type="dxa"/>
            <w:tcBorders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</w:tcPr>
          <w:p w14:paraId="3069CEFB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2.961</w:t>
            </w:r>
          </w:p>
        </w:tc>
        <w:tc>
          <w:tcPr>
            <w:tcW w:w="1418" w:type="dxa"/>
            <w:tcBorders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</w:tcPr>
          <w:p w14:paraId="66363AAA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0.969</w:t>
            </w:r>
          </w:p>
        </w:tc>
        <w:tc>
          <w:tcPr>
            <w:tcW w:w="1843" w:type="dxa"/>
            <w:tcBorders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</w:tcPr>
          <w:p w14:paraId="49757089" w14:textId="77777777" w:rsidR="005A57FA" w:rsidRPr="0064039A" w:rsidRDefault="005A57FA" w:rsidP="005A57FA">
            <w:pPr>
              <w:rPr>
                <w:rFonts w:ascii="Arial" w:hAnsi="Arial" w:cs="Arial"/>
                <w:color w:val="auto"/>
                <w:sz w:val="20"/>
                <w:szCs w:val="20"/>
              </w:rPr>
            </w:pPr>
          </w:p>
        </w:tc>
        <w:tc>
          <w:tcPr>
            <w:tcW w:w="1134" w:type="dxa"/>
            <w:tcBorders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</w:tcPr>
          <w:p w14:paraId="396B1D5F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3.057</w:t>
            </w:r>
          </w:p>
        </w:tc>
        <w:tc>
          <w:tcPr>
            <w:tcW w:w="2126" w:type="dxa"/>
            <w:tcBorders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</w:tcPr>
          <w:p w14:paraId="5D52AB0A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0.003</w:t>
            </w:r>
          </w:p>
        </w:tc>
        <w:tc>
          <w:tcPr>
            <w:tcW w:w="1559" w:type="dxa"/>
            <w:tcBorders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</w:tcPr>
          <w:p w14:paraId="47787D31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1.025</w:t>
            </w:r>
          </w:p>
        </w:tc>
        <w:tc>
          <w:tcPr>
            <w:tcW w:w="1559" w:type="dxa"/>
            <w:tcBorders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</w:tcPr>
          <w:p w14:paraId="7467A37A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4.897</w:t>
            </w:r>
          </w:p>
        </w:tc>
      </w:tr>
      <w:tr w:rsidR="005A57FA" w:rsidRPr="0064039A" w14:paraId="3C05B4E6" w14:textId="77777777" w:rsidTr="005A57FA">
        <w:trPr>
          <w:cantSplit/>
        </w:trPr>
        <w:tc>
          <w:tcPr>
            <w:tcW w:w="1985" w:type="dxa"/>
            <w:vMerge/>
            <w:tcBorders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2128DABD" w14:textId="77777777" w:rsidR="005A57FA" w:rsidRPr="0064039A" w:rsidRDefault="005A57FA" w:rsidP="005A57FA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59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</w:tcPr>
          <w:p w14:paraId="375C58BB" w14:textId="77777777" w:rsidR="005A57FA" w:rsidRPr="0064039A" w:rsidRDefault="005A57FA" w:rsidP="005A57FA">
            <w:pPr>
              <w:spacing w:line="320" w:lineRule="atLeast"/>
              <w:ind w:left="60" w:right="60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64039A">
              <w:rPr>
                <w:rFonts w:ascii="Arial" w:hAnsi="Arial" w:cs="Arial"/>
                <w:sz w:val="20"/>
                <w:szCs w:val="20"/>
              </w:rPr>
              <w:t>OLIFETotal</w:t>
            </w:r>
            <w:proofErr w:type="spellEnd"/>
          </w:p>
        </w:tc>
        <w:tc>
          <w:tcPr>
            <w:tcW w:w="992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</w:tcPr>
          <w:p w14:paraId="6CC4D021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-0.054</w:t>
            </w:r>
          </w:p>
        </w:tc>
        <w:tc>
          <w:tcPr>
            <w:tcW w:w="1418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</w:tcPr>
          <w:p w14:paraId="557165CB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0.096</w:t>
            </w:r>
          </w:p>
        </w:tc>
        <w:tc>
          <w:tcPr>
            <w:tcW w:w="1843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</w:tcPr>
          <w:p w14:paraId="7A5AF47C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-0.253</w:t>
            </w:r>
          </w:p>
        </w:tc>
        <w:tc>
          <w:tcPr>
            <w:tcW w:w="1134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</w:tcPr>
          <w:p w14:paraId="0E622DCA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-0.565</w:t>
            </w:r>
          </w:p>
        </w:tc>
        <w:tc>
          <w:tcPr>
            <w:tcW w:w="2126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</w:tcPr>
          <w:p w14:paraId="678351DB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0.574</w:t>
            </w:r>
          </w:p>
        </w:tc>
        <w:tc>
          <w:tcPr>
            <w:tcW w:w="1559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</w:tcPr>
          <w:p w14:paraId="33E83698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-0.247</w:t>
            </w:r>
          </w:p>
        </w:tc>
        <w:tc>
          <w:tcPr>
            <w:tcW w:w="1559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</w:tcPr>
          <w:p w14:paraId="6E833E9B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0.138</w:t>
            </w:r>
          </w:p>
        </w:tc>
      </w:tr>
      <w:tr w:rsidR="005A57FA" w:rsidRPr="0064039A" w14:paraId="2E055606" w14:textId="77777777" w:rsidTr="005A57FA">
        <w:trPr>
          <w:cantSplit/>
        </w:trPr>
        <w:tc>
          <w:tcPr>
            <w:tcW w:w="1985" w:type="dxa"/>
            <w:vMerge/>
            <w:tcBorders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41F9A74F" w14:textId="77777777" w:rsidR="005A57FA" w:rsidRPr="0064039A" w:rsidRDefault="005A57FA" w:rsidP="005A57FA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59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</w:tcPr>
          <w:p w14:paraId="21944DAE" w14:textId="77777777" w:rsidR="005A57FA" w:rsidRPr="0064039A" w:rsidRDefault="005A57FA" w:rsidP="005A57FA">
            <w:pPr>
              <w:spacing w:line="320" w:lineRule="atLeast"/>
              <w:ind w:left="60" w:right="60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64039A">
              <w:rPr>
                <w:rFonts w:ascii="Arial" w:hAnsi="Arial" w:cs="Arial"/>
                <w:sz w:val="20"/>
                <w:szCs w:val="20"/>
              </w:rPr>
              <w:t>UnEx</w:t>
            </w:r>
            <w:proofErr w:type="spellEnd"/>
          </w:p>
        </w:tc>
        <w:tc>
          <w:tcPr>
            <w:tcW w:w="992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</w:tcPr>
          <w:p w14:paraId="5174C6BB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0.126</w:t>
            </w:r>
          </w:p>
        </w:tc>
        <w:tc>
          <w:tcPr>
            <w:tcW w:w="1418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</w:tcPr>
          <w:p w14:paraId="07F8C875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0.162</w:t>
            </w:r>
          </w:p>
        </w:tc>
        <w:tc>
          <w:tcPr>
            <w:tcW w:w="1843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</w:tcPr>
          <w:p w14:paraId="6E2EDFC8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0.247</w:t>
            </w:r>
          </w:p>
        </w:tc>
        <w:tc>
          <w:tcPr>
            <w:tcW w:w="1134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</w:tcPr>
          <w:p w14:paraId="174BED1A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0.778</w:t>
            </w:r>
          </w:p>
        </w:tc>
        <w:tc>
          <w:tcPr>
            <w:tcW w:w="2126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</w:tcPr>
          <w:p w14:paraId="56D3B238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0.440</w:t>
            </w:r>
          </w:p>
        </w:tc>
        <w:tc>
          <w:tcPr>
            <w:tcW w:w="1559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</w:tcPr>
          <w:p w14:paraId="1268FBE4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-0.198</w:t>
            </w:r>
          </w:p>
        </w:tc>
        <w:tc>
          <w:tcPr>
            <w:tcW w:w="1559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</w:tcPr>
          <w:p w14:paraId="609422BB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0.450</w:t>
            </w:r>
          </w:p>
        </w:tc>
      </w:tr>
      <w:tr w:rsidR="005A57FA" w:rsidRPr="0064039A" w14:paraId="39AC0CA9" w14:textId="77777777" w:rsidTr="005A57FA">
        <w:trPr>
          <w:cantSplit/>
        </w:trPr>
        <w:tc>
          <w:tcPr>
            <w:tcW w:w="1985" w:type="dxa"/>
            <w:vMerge/>
            <w:tcBorders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1DC1E1D9" w14:textId="77777777" w:rsidR="005A57FA" w:rsidRPr="0064039A" w:rsidRDefault="005A57FA" w:rsidP="005A57FA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59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3202081E" w14:textId="77777777" w:rsidR="005A57FA" w:rsidRPr="0064039A" w:rsidRDefault="005A57FA" w:rsidP="005A57FA">
            <w:pPr>
              <w:spacing w:line="320" w:lineRule="atLeast"/>
              <w:ind w:left="60" w:right="60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64039A">
              <w:rPr>
                <w:rFonts w:ascii="Arial" w:hAnsi="Arial" w:cs="Arial"/>
                <w:sz w:val="20"/>
                <w:szCs w:val="20"/>
              </w:rPr>
              <w:t>CogDis</w:t>
            </w:r>
            <w:proofErr w:type="spellEnd"/>
          </w:p>
        </w:tc>
        <w:tc>
          <w:tcPr>
            <w:tcW w:w="992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12FE28EA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0.019</w:t>
            </w:r>
          </w:p>
        </w:tc>
        <w:tc>
          <w:tcPr>
            <w:tcW w:w="1418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3B744D75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0.133</w:t>
            </w:r>
          </w:p>
        </w:tc>
        <w:tc>
          <w:tcPr>
            <w:tcW w:w="1843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77CC6109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0.037</w:t>
            </w:r>
          </w:p>
        </w:tc>
        <w:tc>
          <w:tcPr>
            <w:tcW w:w="1134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76B386CF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0.143</w:t>
            </w:r>
          </w:p>
        </w:tc>
        <w:tc>
          <w:tcPr>
            <w:tcW w:w="2126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6047ACCE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0.887</w:t>
            </w:r>
          </w:p>
        </w:tc>
        <w:tc>
          <w:tcPr>
            <w:tcW w:w="1559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38BD538C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-0.247</w:t>
            </w:r>
          </w:p>
        </w:tc>
        <w:tc>
          <w:tcPr>
            <w:tcW w:w="1559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523AED3D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0.285</w:t>
            </w:r>
          </w:p>
        </w:tc>
      </w:tr>
      <w:tr w:rsidR="005A57FA" w:rsidRPr="0064039A" w14:paraId="645FBEFD" w14:textId="77777777" w:rsidTr="005A57FA">
        <w:trPr>
          <w:cantSplit/>
        </w:trPr>
        <w:tc>
          <w:tcPr>
            <w:tcW w:w="1985" w:type="dxa"/>
            <w:tcBorders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  <w:vAlign w:val="bottom"/>
          </w:tcPr>
          <w:p w14:paraId="186E7E86" w14:textId="77777777" w:rsidR="005A57FA" w:rsidRPr="0064039A" w:rsidRDefault="005A57FA" w:rsidP="005A57FA">
            <w:pPr>
              <w:rPr>
                <w:rFonts w:ascii="Arial" w:hAnsi="Arial" w:cs="Arial"/>
                <w:sz w:val="20"/>
                <w:szCs w:val="20"/>
              </w:rPr>
            </w:pPr>
            <w:r w:rsidRPr="0064039A">
              <w:rPr>
                <w:rFonts w:ascii="Arial" w:hAnsi="Arial" w:cs="Arial"/>
                <w:sz w:val="20"/>
                <w:szCs w:val="20"/>
              </w:rPr>
              <w:t>neutral as negative</w:t>
            </w:r>
          </w:p>
        </w:tc>
        <w:tc>
          <w:tcPr>
            <w:tcW w:w="1559" w:type="dxa"/>
            <w:tcBorders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  <w:vAlign w:val="bottom"/>
          </w:tcPr>
          <w:p w14:paraId="61F886F6" w14:textId="77777777" w:rsidR="005A57FA" w:rsidRPr="0064039A" w:rsidRDefault="005A57FA" w:rsidP="005A57FA">
            <w:pPr>
              <w:spacing w:line="320" w:lineRule="atLeast"/>
              <w:ind w:left="60" w:right="60"/>
              <w:rPr>
                <w:rFonts w:ascii="Arial" w:hAnsi="Arial" w:cs="Arial"/>
                <w:sz w:val="20"/>
                <w:szCs w:val="20"/>
              </w:rPr>
            </w:pPr>
            <w:r w:rsidRPr="0064039A">
              <w:rPr>
                <w:rFonts w:ascii="Arial" w:hAnsi="Arial" w:cs="Arial"/>
                <w:sz w:val="20"/>
                <w:szCs w:val="20"/>
              </w:rPr>
              <w:t>(Constant)</w:t>
            </w:r>
          </w:p>
        </w:tc>
        <w:tc>
          <w:tcPr>
            <w:tcW w:w="992" w:type="dxa"/>
            <w:tcBorders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</w:tcPr>
          <w:p w14:paraId="165E729F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8.134</w:t>
            </w:r>
          </w:p>
        </w:tc>
        <w:tc>
          <w:tcPr>
            <w:tcW w:w="1418" w:type="dxa"/>
            <w:tcBorders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</w:tcPr>
          <w:p w14:paraId="405FFCC7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1.643</w:t>
            </w:r>
          </w:p>
        </w:tc>
        <w:tc>
          <w:tcPr>
            <w:tcW w:w="1843" w:type="dxa"/>
            <w:tcBorders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</w:tcPr>
          <w:p w14:paraId="3D712EEB" w14:textId="77777777" w:rsidR="005A57FA" w:rsidRPr="0064039A" w:rsidRDefault="005A57FA" w:rsidP="005A57FA">
            <w:pPr>
              <w:rPr>
                <w:rFonts w:ascii="Arial" w:hAnsi="Arial" w:cs="Arial"/>
                <w:color w:val="auto"/>
                <w:sz w:val="20"/>
                <w:szCs w:val="20"/>
              </w:rPr>
            </w:pPr>
          </w:p>
        </w:tc>
        <w:tc>
          <w:tcPr>
            <w:tcW w:w="1134" w:type="dxa"/>
            <w:tcBorders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</w:tcPr>
          <w:p w14:paraId="3A21B1EE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4.949</w:t>
            </w:r>
          </w:p>
        </w:tc>
        <w:tc>
          <w:tcPr>
            <w:tcW w:w="2126" w:type="dxa"/>
            <w:tcBorders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</w:tcPr>
          <w:p w14:paraId="39B3D905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&lt; 0.001</w:t>
            </w:r>
          </w:p>
        </w:tc>
        <w:tc>
          <w:tcPr>
            <w:tcW w:w="1559" w:type="dxa"/>
            <w:tcBorders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</w:tcPr>
          <w:p w14:paraId="43995B53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4.848</w:t>
            </w:r>
          </w:p>
        </w:tc>
        <w:tc>
          <w:tcPr>
            <w:tcW w:w="1559" w:type="dxa"/>
            <w:tcBorders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</w:tcPr>
          <w:p w14:paraId="6D515611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11.419</w:t>
            </w:r>
          </w:p>
        </w:tc>
      </w:tr>
      <w:tr w:rsidR="005A57FA" w:rsidRPr="0064039A" w14:paraId="4144BD0E" w14:textId="77777777" w:rsidTr="005A57FA">
        <w:trPr>
          <w:cantSplit/>
        </w:trPr>
        <w:tc>
          <w:tcPr>
            <w:tcW w:w="1985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</w:tcPr>
          <w:p w14:paraId="482ED0A4" w14:textId="77777777" w:rsidR="005A57FA" w:rsidRPr="0064039A" w:rsidRDefault="005A57FA" w:rsidP="005A57FA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59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</w:tcPr>
          <w:p w14:paraId="47071086" w14:textId="77777777" w:rsidR="005A57FA" w:rsidRPr="0064039A" w:rsidRDefault="005A57FA" w:rsidP="005A57FA">
            <w:pPr>
              <w:spacing w:line="320" w:lineRule="atLeast"/>
              <w:ind w:left="60" w:right="60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64039A">
              <w:rPr>
                <w:rFonts w:ascii="Arial" w:hAnsi="Arial" w:cs="Arial"/>
                <w:sz w:val="20"/>
                <w:szCs w:val="20"/>
              </w:rPr>
              <w:t>OLIFETotal</w:t>
            </w:r>
            <w:proofErr w:type="spellEnd"/>
          </w:p>
        </w:tc>
        <w:tc>
          <w:tcPr>
            <w:tcW w:w="992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</w:tcPr>
          <w:p w14:paraId="7511C290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-0.202</w:t>
            </w:r>
          </w:p>
        </w:tc>
        <w:tc>
          <w:tcPr>
            <w:tcW w:w="1418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</w:tcPr>
          <w:p w14:paraId="4561FF01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0.164</w:t>
            </w:r>
          </w:p>
        </w:tc>
        <w:tc>
          <w:tcPr>
            <w:tcW w:w="1843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</w:tcPr>
          <w:p w14:paraId="5B80AA65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-0.548</w:t>
            </w:r>
          </w:p>
        </w:tc>
        <w:tc>
          <w:tcPr>
            <w:tcW w:w="1134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</w:tcPr>
          <w:p w14:paraId="7215C725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-1.237</w:t>
            </w:r>
          </w:p>
        </w:tc>
        <w:tc>
          <w:tcPr>
            <w:tcW w:w="2126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</w:tcPr>
          <w:p w14:paraId="4885CA35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0.221</w:t>
            </w:r>
          </w:p>
        </w:tc>
        <w:tc>
          <w:tcPr>
            <w:tcW w:w="1559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</w:tcPr>
          <w:p w14:paraId="4FAB1F28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-0.529</w:t>
            </w:r>
          </w:p>
        </w:tc>
        <w:tc>
          <w:tcPr>
            <w:tcW w:w="1559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</w:tcPr>
          <w:p w14:paraId="72D71B71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0.125</w:t>
            </w:r>
          </w:p>
        </w:tc>
      </w:tr>
      <w:tr w:rsidR="005A57FA" w:rsidRPr="0064039A" w14:paraId="00AB42E1" w14:textId="77777777" w:rsidTr="005A57FA">
        <w:trPr>
          <w:cantSplit/>
          <w:trHeight w:val="68"/>
        </w:trPr>
        <w:tc>
          <w:tcPr>
            <w:tcW w:w="1985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</w:tcPr>
          <w:p w14:paraId="0515976F" w14:textId="77777777" w:rsidR="005A57FA" w:rsidRPr="0064039A" w:rsidRDefault="005A57FA" w:rsidP="005A57FA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59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</w:tcPr>
          <w:p w14:paraId="285F2C88" w14:textId="77777777" w:rsidR="005A57FA" w:rsidRPr="0064039A" w:rsidRDefault="005A57FA" w:rsidP="005A57FA">
            <w:pPr>
              <w:spacing w:line="320" w:lineRule="atLeast"/>
              <w:ind w:left="60" w:right="60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64039A">
              <w:rPr>
                <w:rFonts w:ascii="Arial" w:hAnsi="Arial" w:cs="Arial"/>
                <w:sz w:val="20"/>
                <w:szCs w:val="20"/>
              </w:rPr>
              <w:t>UnEx</w:t>
            </w:r>
            <w:proofErr w:type="spellEnd"/>
          </w:p>
        </w:tc>
        <w:tc>
          <w:tcPr>
            <w:tcW w:w="992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</w:tcPr>
          <w:p w14:paraId="663C2184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0.355</w:t>
            </w:r>
          </w:p>
        </w:tc>
        <w:tc>
          <w:tcPr>
            <w:tcW w:w="1418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</w:tcPr>
          <w:p w14:paraId="2BDEA311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0.275</w:t>
            </w:r>
          </w:p>
        </w:tc>
        <w:tc>
          <w:tcPr>
            <w:tcW w:w="1843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</w:tcPr>
          <w:p w14:paraId="17227C0D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0.405</w:t>
            </w:r>
          </w:p>
        </w:tc>
        <w:tc>
          <w:tcPr>
            <w:tcW w:w="1134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</w:tcPr>
          <w:p w14:paraId="20FDAD08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1.288</w:t>
            </w:r>
          </w:p>
        </w:tc>
        <w:tc>
          <w:tcPr>
            <w:tcW w:w="2126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</w:tcPr>
          <w:p w14:paraId="3EE3C920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0.202</w:t>
            </w:r>
          </w:p>
        </w:tc>
        <w:tc>
          <w:tcPr>
            <w:tcW w:w="1559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</w:tcPr>
          <w:p w14:paraId="43A79376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-0.196</w:t>
            </w:r>
          </w:p>
        </w:tc>
        <w:tc>
          <w:tcPr>
            <w:tcW w:w="1559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</w:tcPr>
          <w:p w14:paraId="0ED0F09C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0.905</w:t>
            </w:r>
          </w:p>
        </w:tc>
      </w:tr>
      <w:tr w:rsidR="005A57FA" w:rsidRPr="0064039A" w14:paraId="1717C08E" w14:textId="77777777" w:rsidTr="005A57FA">
        <w:trPr>
          <w:cantSplit/>
        </w:trPr>
        <w:tc>
          <w:tcPr>
            <w:tcW w:w="1985" w:type="dxa"/>
            <w:tcBorders>
              <w:top w:val="nil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453159AD" w14:textId="77777777" w:rsidR="005A57FA" w:rsidRPr="0064039A" w:rsidRDefault="005A57FA" w:rsidP="005A57FA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59" w:type="dxa"/>
            <w:tcBorders>
              <w:top w:val="nil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114A1493" w14:textId="77777777" w:rsidR="005A57FA" w:rsidRPr="0064039A" w:rsidRDefault="005A57FA" w:rsidP="005A57FA">
            <w:pPr>
              <w:spacing w:line="320" w:lineRule="atLeast"/>
              <w:ind w:left="60" w:right="60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64039A">
              <w:rPr>
                <w:rFonts w:ascii="Arial" w:hAnsi="Arial" w:cs="Arial"/>
                <w:sz w:val="20"/>
                <w:szCs w:val="20"/>
              </w:rPr>
              <w:t>CogDis</w:t>
            </w:r>
            <w:proofErr w:type="spellEnd"/>
          </w:p>
        </w:tc>
        <w:tc>
          <w:tcPr>
            <w:tcW w:w="992" w:type="dxa"/>
            <w:tcBorders>
              <w:top w:val="nil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6203F85C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0.285</w:t>
            </w:r>
          </w:p>
        </w:tc>
        <w:tc>
          <w:tcPr>
            <w:tcW w:w="1418" w:type="dxa"/>
            <w:tcBorders>
              <w:top w:val="nil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4D5BBAA9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0.226</w:t>
            </w:r>
          </w:p>
        </w:tc>
        <w:tc>
          <w:tcPr>
            <w:tcW w:w="1843" w:type="dxa"/>
            <w:tcBorders>
              <w:top w:val="nil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5314CC0C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0.325</w:t>
            </w:r>
          </w:p>
        </w:tc>
        <w:tc>
          <w:tcPr>
            <w:tcW w:w="1134" w:type="dxa"/>
            <w:tcBorders>
              <w:top w:val="nil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5FE4BC5A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1.263</w:t>
            </w:r>
          </w:p>
        </w:tc>
        <w:tc>
          <w:tcPr>
            <w:tcW w:w="2126" w:type="dxa"/>
            <w:tcBorders>
              <w:top w:val="nil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651ABA49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0.211</w:t>
            </w:r>
          </w:p>
        </w:tc>
        <w:tc>
          <w:tcPr>
            <w:tcW w:w="1559" w:type="dxa"/>
            <w:tcBorders>
              <w:top w:val="nil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4D696A72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-0.196</w:t>
            </w:r>
          </w:p>
        </w:tc>
        <w:tc>
          <w:tcPr>
            <w:tcW w:w="1559" w:type="dxa"/>
            <w:tcBorders>
              <w:top w:val="nil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60256EC7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0.736</w:t>
            </w:r>
          </w:p>
        </w:tc>
      </w:tr>
      <w:tr w:rsidR="005A57FA" w:rsidRPr="0064039A" w14:paraId="6F1FE32D" w14:textId="77777777" w:rsidTr="005A57FA">
        <w:trPr>
          <w:cantSplit/>
          <w:trHeight w:val="513"/>
        </w:trPr>
        <w:tc>
          <w:tcPr>
            <w:tcW w:w="14175" w:type="dxa"/>
            <w:gridSpan w:val="9"/>
            <w:tcBorders>
              <w:left w:val="single" w:sz="4" w:space="0" w:color="A6A6A6"/>
              <w:right w:val="single" w:sz="4" w:space="0" w:color="A6A6A6"/>
            </w:tcBorders>
            <w:shd w:val="clear" w:color="auto" w:fill="D9D9D9"/>
            <w:vAlign w:val="center"/>
          </w:tcPr>
          <w:p w14:paraId="0542CF85" w14:textId="77777777" w:rsidR="005A57FA" w:rsidRPr="0064039A" w:rsidRDefault="005A57FA" w:rsidP="005A57FA">
            <w:pPr>
              <w:spacing w:line="320" w:lineRule="atLeast"/>
              <w:ind w:left="60" w:right="60"/>
              <w:rPr>
                <w:rFonts w:ascii="Arial" w:hAnsi="Arial" w:cs="Arial"/>
                <w:iCs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iCs/>
                <w:color w:val="auto"/>
                <w:sz w:val="20"/>
                <w:szCs w:val="20"/>
              </w:rPr>
              <w:t>saturation</w:t>
            </w:r>
          </w:p>
        </w:tc>
      </w:tr>
      <w:tr w:rsidR="005A57FA" w:rsidRPr="0064039A" w14:paraId="3472CFE0" w14:textId="77777777" w:rsidTr="005A57FA">
        <w:trPr>
          <w:cantSplit/>
        </w:trPr>
        <w:tc>
          <w:tcPr>
            <w:tcW w:w="1985" w:type="dxa"/>
            <w:tcBorders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  <w:vAlign w:val="bottom"/>
          </w:tcPr>
          <w:p w14:paraId="355B2897" w14:textId="77777777" w:rsidR="005A57FA" w:rsidRPr="0064039A" w:rsidRDefault="005A57FA" w:rsidP="005A57FA">
            <w:pPr>
              <w:rPr>
                <w:rFonts w:ascii="Arial" w:hAnsi="Arial" w:cs="Arial"/>
                <w:sz w:val="20"/>
                <w:szCs w:val="20"/>
              </w:rPr>
            </w:pPr>
            <w:r w:rsidRPr="0064039A">
              <w:rPr>
                <w:rFonts w:ascii="Arial" w:hAnsi="Arial" w:cs="Arial"/>
                <w:sz w:val="20"/>
                <w:szCs w:val="20"/>
              </w:rPr>
              <w:t>positive as negative</w:t>
            </w:r>
          </w:p>
        </w:tc>
        <w:tc>
          <w:tcPr>
            <w:tcW w:w="1559" w:type="dxa"/>
            <w:tcBorders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  <w:vAlign w:val="bottom"/>
          </w:tcPr>
          <w:p w14:paraId="0530EA6C" w14:textId="77777777" w:rsidR="005A57FA" w:rsidRPr="0064039A" w:rsidRDefault="005A57FA" w:rsidP="005A57FA">
            <w:pPr>
              <w:spacing w:line="320" w:lineRule="atLeast"/>
              <w:ind w:left="60" w:right="60"/>
              <w:rPr>
                <w:rFonts w:ascii="Arial" w:hAnsi="Arial" w:cs="Arial"/>
                <w:sz w:val="20"/>
                <w:szCs w:val="20"/>
              </w:rPr>
            </w:pPr>
            <w:r w:rsidRPr="0064039A">
              <w:rPr>
                <w:rFonts w:ascii="Arial" w:hAnsi="Arial" w:cs="Arial"/>
                <w:sz w:val="20"/>
                <w:szCs w:val="20"/>
              </w:rPr>
              <w:t>(Constant)</w:t>
            </w:r>
          </w:p>
        </w:tc>
        <w:tc>
          <w:tcPr>
            <w:tcW w:w="992" w:type="dxa"/>
            <w:tcBorders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</w:tcPr>
          <w:p w14:paraId="409DE23D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-0.015</w:t>
            </w:r>
          </w:p>
        </w:tc>
        <w:tc>
          <w:tcPr>
            <w:tcW w:w="1418" w:type="dxa"/>
            <w:tcBorders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</w:tcPr>
          <w:p w14:paraId="03FD1010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0.512</w:t>
            </w:r>
          </w:p>
        </w:tc>
        <w:tc>
          <w:tcPr>
            <w:tcW w:w="1843" w:type="dxa"/>
            <w:tcBorders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</w:tcPr>
          <w:p w14:paraId="1E5DD762" w14:textId="77777777" w:rsidR="005A57FA" w:rsidRPr="0064039A" w:rsidRDefault="005A57FA" w:rsidP="005A57FA">
            <w:pPr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 </w:t>
            </w:r>
          </w:p>
        </w:tc>
        <w:tc>
          <w:tcPr>
            <w:tcW w:w="1134" w:type="dxa"/>
            <w:tcBorders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</w:tcPr>
          <w:p w14:paraId="111C8C77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-0.29</w:t>
            </w:r>
          </w:p>
        </w:tc>
        <w:tc>
          <w:tcPr>
            <w:tcW w:w="2126" w:type="dxa"/>
            <w:tcBorders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</w:tcPr>
          <w:p w14:paraId="0F457E1C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0.977</w:t>
            </w:r>
          </w:p>
        </w:tc>
        <w:tc>
          <w:tcPr>
            <w:tcW w:w="1559" w:type="dxa"/>
            <w:tcBorders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</w:tcPr>
          <w:p w14:paraId="7803B995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-1.038</w:t>
            </w:r>
          </w:p>
        </w:tc>
        <w:tc>
          <w:tcPr>
            <w:tcW w:w="1559" w:type="dxa"/>
            <w:tcBorders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</w:tcPr>
          <w:p w14:paraId="41F378EC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1.091</w:t>
            </w:r>
          </w:p>
        </w:tc>
      </w:tr>
      <w:tr w:rsidR="005A57FA" w:rsidRPr="0064039A" w14:paraId="4BD85B27" w14:textId="77777777" w:rsidTr="005A57FA">
        <w:trPr>
          <w:cantSplit/>
        </w:trPr>
        <w:tc>
          <w:tcPr>
            <w:tcW w:w="1985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</w:tcPr>
          <w:p w14:paraId="339D8B8F" w14:textId="77777777" w:rsidR="005A57FA" w:rsidRPr="0064039A" w:rsidRDefault="005A57FA" w:rsidP="005A57FA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59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</w:tcPr>
          <w:p w14:paraId="3DFFB5DB" w14:textId="77777777" w:rsidR="005A57FA" w:rsidRPr="0064039A" w:rsidRDefault="005A57FA" w:rsidP="005A57FA">
            <w:pPr>
              <w:spacing w:line="320" w:lineRule="atLeast"/>
              <w:ind w:left="60" w:right="60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64039A">
              <w:rPr>
                <w:rFonts w:ascii="Arial" w:hAnsi="Arial" w:cs="Arial"/>
                <w:sz w:val="20"/>
                <w:szCs w:val="20"/>
              </w:rPr>
              <w:t>OLIFETotal</w:t>
            </w:r>
            <w:proofErr w:type="spellEnd"/>
          </w:p>
        </w:tc>
        <w:tc>
          <w:tcPr>
            <w:tcW w:w="992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</w:tcPr>
          <w:p w14:paraId="15F06249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0.057</w:t>
            </w:r>
          </w:p>
        </w:tc>
        <w:tc>
          <w:tcPr>
            <w:tcW w:w="1418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</w:tcPr>
          <w:p w14:paraId="41F74830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0.051</w:t>
            </w:r>
          </w:p>
        </w:tc>
        <w:tc>
          <w:tcPr>
            <w:tcW w:w="1843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</w:tcPr>
          <w:p w14:paraId="46991FB8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0.478</w:t>
            </w:r>
          </w:p>
        </w:tc>
        <w:tc>
          <w:tcPr>
            <w:tcW w:w="1134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</w:tcPr>
          <w:p w14:paraId="7B62BE37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1.110</w:t>
            </w:r>
          </w:p>
        </w:tc>
        <w:tc>
          <w:tcPr>
            <w:tcW w:w="2126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</w:tcPr>
          <w:p w14:paraId="16284529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0.271</w:t>
            </w:r>
          </w:p>
        </w:tc>
        <w:tc>
          <w:tcPr>
            <w:tcW w:w="1559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</w:tcPr>
          <w:p w14:paraId="21F1EF11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-0.045</w:t>
            </w:r>
          </w:p>
        </w:tc>
        <w:tc>
          <w:tcPr>
            <w:tcW w:w="1559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</w:tcPr>
          <w:p w14:paraId="596D295B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0.158</w:t>
            </w:r>
          </w:p>
        </w:tc>
      </w:tr>
      <w:tr w:rsidR="005A57FA" w:rsidRPr="0064039A" w14:paraId="231FC9D3" w14:textId="77777777" w:rsidTr="005A57FA">
        <w:trPr>
          <w:cantSplit/>
        </w:trPr>
        <w:tc>
          <w:tcPr>
            <w:tcW w:w="1985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</w:tcPr>
          <w:p w14:paraId="462DD1DE" w14:textId="77777777" w:rsidR="005A57FA" w:rsidRPr="0064039A" w:rsidRDefault="005A57FA" w:rsidP="005A57FA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59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</w:tcPr>
          <w:p w14:paraId="66D8FE4C" w14:textId="77777777" w:rsidR="005A57FA" w:rsidRPr="0064039A" w:rsidRDefault="005A57FA" w:rsidP="005A57FA">
            <w:pPr>
              <w:spacing w:line="320" w:lineRule="atLeast"/>
              <w:ind w:left="60" w:right="60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64039A">
              <w:rPr>
                <w:rFonts w:ascii="Arial" w:hAnsi="Arial" w:cs="Arial"/>
                <w:sz w:val="20"/>
                <w:szCs w:val="20"/>
              </w:rPr>
              <w:t>UnEx</w:t>
            </w:r>
            <w:proofErr w:type="spellEnd"/>
          </w:p>
        </w:tc>
        <w:tc>
          <w:tcPr>
            <w:tcW w:w="992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</w:tcPr>
          <w:p w14:paraId="2DA0A2D8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-0.002</w:t>
            </w:r>
          </w:p>
        </w:tc>
        <w:tc>
          <w:tcPr>
            <w:tcW w:w="1418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</w:tcPr>
          <w:p w14:paraId="06940E44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0.086</w:t>
            </w:r>
          </w:p>
        </w:tc>
        <w:tc>
          <w:tcPr>
            <w:tcW w:w="1843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</w:tcPr>
          <w:p w14:paraId="78F3F95A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-0.008</w:t>
            </w:r>
          </w:p>
        </w:tc>
        <w:tc>
          <w:tcPr>
            <w:tcW w:w="1134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</w:tcPr>
          <w:p w14:paraId="42B1E9CE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-0.027</w:t>
            </w:r>
          </w:p>
        </w:tc>
        <w:tc>
          <w:tcPr>
            <w:tcW w:w="2126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</w:tcPr>
          <w:p w14:paraId="3E636445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0.978</w:t>
            </w:r>
          </w:p>
        </w:tc>
        <w:tc>
          <w:tcPr>
            <w:tcW w:w="1559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</w:tcPr>
          <w:p w14:paraId="060A7C25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-0.174</w:t>
            </w:r>
          </w:p>
        </w:tc>
        <w:tc>
          <w:tcPr>
            <w:tcW w:w="1559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</w:tcPr>
          <w:p w14:paraId="5B493915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0.169</w:t>
            </w:r>
          </w:p>
        </w:tc>
      </w:tr>
      <w:tr w:rsidR="005A57FA" w:rsidRPr="0064039A" w14:paraId="76FD262C" w14:textId="77777777" w:rsidTr="005A57FA">
        <w:trPr>
          <w:cantSplit/>
        </w:trPr>
        <w:tc>
          <w:tcPr>
            <w:tcW w:w="1985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158E6C69" w14:textId="77777777" w:rsidR="005A57FA" w:rsidRPr="0064039A" w:rsidRDefault="005A57FA" w:rsidP="005A57FA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59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13E1B9EF" w14:textId="77777777" w:rsidR="005A57FA" w:rsidRPr="0064039A" w:rsidRDefault="005A57FA" w:rsidP="005A57FA">
            <w:pPr>
              <w:spacing w:line="320" w:lineRule="atLeast"/>
              <w:ind w:left="60" w:right="60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64039A">
              <w:rPr>
                <w:rFonts w:ascii="Arial" w:hAnsi="Arial" w:cs="Arial"/>
                <w:sz w:val="20"/>
                <w:szCs w:val="20"/>
              </w:rPr>
              <w:t>CogDis</w:t>
            </w:r>
            <w:proofErr w:type="spellEnd"/>
          </w:p>
        </w:tc>
        <w:tc>
          <w:tcPr>
            <w:tcW w:w="992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55A6CBBB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-0.089</w:t>
            </w:r>
          </w:p>
        </w:tc>
        <w:tc>
          <w:tcPr>
            <w:tcW w:w="1418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7AE2B0D4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0.070</w:t>
            </w:r>
          </w:p>
        </w:tc>
        <w:tc>
          <w:tcPr>
            <w:tcW w:w="1843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65A6A46F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-0.318</w:t>
            </w:r>
          </w:p>
        </w:tc>
        <w:tc>
          <w:tcPr>
            <w:tcW w:w="1134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44FF140F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-1.270</w:t>
            </w:r>
          </w:p>
        </w:tc>
        <w:tc>
          <w:tcPr>
            <w:tcW w:w="2126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08B16635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0.209</w:t>
            </w:r>
          </w:p>
        </w:tc>
        <w:tc>
          <w:tcPr>
            <w:tcW w:w="1559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18AAC22B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-0.230</w:t>
            </w:r>
          </w:p>
        </w:tc>
        <w:tc>
          <w:tcPr>
            <w:tcW w:w="1559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69E7A6F6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0.051</w:t>
            </w:r>
          </w:p>
        </w:tc>
      </w:tr>
      <w:tr w:rsidR="005A57FA" w:rsidRPr="0064039A" w14:paraId="61CE82DF" w14:textId="77777777" w:rsidTr="005A57FA">
        <w:trPr>
          <w:cantSplit/>
        </w:trPr>
        <w:tc>
          <w:tcPr>
            <w:tcW w:w="1985" w:type="dxa"/>
            <w:tcBorders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  <w:vAlign w:val="bottom"/>
          </w:tcPr>
          <w:p w14:paraId="68AE5B05" w14:textId="77777777" w:rsidR="005A57FA" w:rsidRPr="0064039A" w:rsidRDefault="005A57FA" w:rsidP="005A57FA">
            <w:pPr>
              <w:rPr>
                <w:rFonts w:ascii="Arial" w:hAnsi="Arial" w:cs="Arial"/>
                <w:sz w:val="20"/>
                <w:szCs w:val="20"/>
              </w:rPr>
            </w:pPr>
            <w:r w:rsidRPr="0064039A">
              <w:rPr>
                <w:rFonts w:ascii="Arial" w:hAnsi="Arial" w:cs="Arial"/>
                <w:sz w:val="20"/>
                <w:szCs w:val="20"/>
              </w:rPr>
              <w:t>neutral as negative</w:t>
            </w:r>
          </w:p>
        </w:tc>
        <w:tc>
          <w:tcPr>
            <w:tcW w:w="1559" w:type="dxa"/>
            <w:tcBorders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  <w:vAlign w:val="bottom"/>
          </w:tcPr>
          <w:p w14:paraId="03E6C488" w14:textId="77777777" w:rsidR="005A57FA" w:rsidRPr="0064039A" w:rsidRDefault="005A57FA" w:rsidP="005A57FA">
            <w:pPr>
              <w:spacing w:line="320" w:lineRule="atLeast"/>
              <w:ind w:left="60" w:right="60"/>
              <w:rPr>
                <w:rFonts w:ascii="Arial" w:hAnsi="Arial" w:cs="Arial"/>
                <w:sz w:val="20"/>
                <w:szCs w:val="20"/>
              </w:rPr>
            </w:pPr>
            <w:r w:rsidRPr="0064039A">
              <w:rPr>
                <w:rFonts w:ascii="Arial" w:hAnsi="Arial" w:cs="Arial"/>
                <w:sz w:val="20"/>
                <w:szCs w:val="20"/>
              </w:rPr>
              <w:t>(Constant)</w:t>
            </w:r>
          </w:p>
        </w:tc>
        <w:tc>
          <w:tcPr>
            <w:tcW w:w="992" w:type="dxa"/>
            <w:tcBorders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</w:tcPr>
          <w:p w14:paraId="470E5698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1.317</w:t>
            </w:r>
          </w:p>
        </w:tc>
        <w:tc>
          <w:tcPr>
            <w:tcW w:w="1418" w:type="dxa"/>
            <w:tcBorders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</w:tcPr>
          <w:p w14:paraId="0C1CE01C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1.393</w:t>
            </w:r>
          </w:p>
        </w:tc>
        <w:tc>
          <w:tcPr>
            <w:tcW w:w="1843" w:type="dxa"/>
            <w:tcBorders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</w:tcPr>
          <w:p w14:paraId="4ACE524F" w14:textId="77777777" w:rsidR="005A57FA" w:rsidRPr="0064039A" w:rsidRDefault="005A57FA" w:rsidP="005A57FA">
            <w:pPr>
              <w:rPr>
                <w:rFonts w:ascii="Arial" w:hAnsi="Arial" w:cs="Arial"/>
                <w:color w:val="auto"/>
                <w:sz w:val="20"/>
                <w:szCs w:val="20"/>
              </w:rPr>
            </w:pPr>
          </w:p>
        </w:tc>
        <w:tc>
          <w:tcPr>
            <w:tcW w:w="1134" w:type="dxa"/>
            <w:tcBorders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</w:tcPr>
          <w:p w14:paraId="68388D1E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0.945</w:t>
            </w:r>
          </w:p>
        </w:tc>
        <w:tc>
          <w:tcPr>
            <w:tcW w:w="2126" w:type="dxa"/>
            <w:tcBorders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</w:tcPr>
          <w:p w14:paraId="5C8AB1BB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0.348</w:t>
            </w:r>
          </w:p>
        </w:tc>
        <w:tc>
          <w:tcPr>
            <w:tcW w:w="1559" w:type="dxa"/>
            <w:tcBorders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</w:tcPr>
          <w:p w14:paraId="4FD13A1C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-1.468</w:t>
            </w:r>
          </w:p>
        </w:tc>
        <w:tc>
          <w:tcPr>
            <w:tcW w:w="1559" w:type="dxa"/>
            <w:tcBorders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</w:tcPr>
          <w:p w14:paraId="28AF2295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4.101</w:t>
            </w:r>
          </w:p>
        </w:tc>
      </w:tr>
      <w:tr w:rsidR="005A57FA" w:rsidRPr="0064039A" w14:paraId="1F05D324" w14:textId="77777777" w:rsidTr="005A57FA">
        <w:trPr>
          <w:cantSplit/>
        </w:trPr>
        <w:tc>
          <w:tcPr>
            <w:tcW w:w="1985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</w:tcPr>
          <w:p w14:paraId="4A7F8F8F" w14:textId="77777777" w:rsidR="005A57FA" w:rsidRPr="0064039A" w:rsidRDefault="005A57FA" w:rsidP="005A57FA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59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</w:tcPr>
          <w:p w14:paraId="1AB34608" w14:textId="77777777" w:rsidR="005A57FA" w:rsidRPr="0064039A" w:rsidRDefault="005A57FA" w:rsidP="005A57FA">
            <w:pPr>
              <w:spacing w:line="320" w:lineRule="atLeast"/>
              <w:ind w:left="60" w:right="60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64039A">
              <w:rPr>
                <w:rFonts w:ascii="Arial" w:hAnsi="Arial" w:cs="Arial"/>
                <w:sz w:val="20"/>
                <w:szCs w:val="20"/>
              </w:rPr>
              <w:t>OLIFETotal</w:t>
            </w:r>
            <w:proofErr w:type="spellEnd"/>
          </w:p>
        </w:tc>
        <w:tc>
          <w:tcPr>
            <w:tcW w:w="992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</w:tcPr>
          <w:p w14:paraId="6A9255A7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0.173</w:t>
            </w:r>
          </w:p>
        </w:tc>
        <w:tc>
          <w:tcPr>
            <w:tcW w:w="1418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</w:tcPr>
          <w:p w14:paraId="0AECE314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0.139</w:t>
            </w:r>
          </w:p>
        </w:tc>
        <w:tc>
          <w:tcPr>
            <w:tcW w:w="1843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</w:tcPr>
          <w:p w14:paraId="3CD02FF6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0.553</w:t>
            </w:r>
          </w:p>
        </w:tc>
        <w:tc>
          <w:tcPr>
            <w:tcW w:w="1134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</w:tcPr>
          <w:p w14:paraId="19CCC4F7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1.251</w:t>
            </w:r>
          </w:p>
        </w:tc>
        <w:tc>
          <w:tcPr>
            <w:tcW w:w="2126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</w:tcPr>
          <w:p w14:paraId="5FACEDFA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0.216</w:t>
            </w:r>
          </w:p>
        </w:tc>
        <w:tc>
          <w:tcPr>
            <w:tcW w:w="1559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</w:tcPr>
          <w:p w14:paraId="08327D25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-0.104</w:t>
            </w:r>
          </w:p>
        </w:tc>
        <w:tc>
          <w:tcPr>
            <w:tcW w:w="1559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</w:tcPr>
          <w:p w14:paraId="13F7A872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0.450</w:t>
            </w:r>
          </w:p>
        </w:tc>
      </w:tr>
      <w:tr w:rsidR="005A57FA" w:rsidRPr="0064039A" w14:paraId="2F548161" w14:textId="77777777" w:rsidTr="005A57FA">
        <w:trPr>
          <w:cantSplit/>
        </w:trPr>
        <w:tc>
          <w:tcPr>
            <w:tcW w:w="1985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</w:tcPr>
          <w:p w14:paraId="3D81C89F" w14:textId="77777777" w:rsidR="005A57FA" w:rsidRPr="0064039A" w:rsidRDefault="005A57FA" w:rsidP="005A57FA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59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</w:tcPr>
          <w:p w14:paraId="36FA4C9C" w14:textId="77777777" w:rsidR="005A57FA" w:rsidRPr="0064039A" w:rsidRDefault="005A57FA" w:rsidP="005A57FA">
            <w:pPr>
              <w:spacing w:line="320" w:lineRule="atLeast"/>
              <w:ind w:left="60" w:right="60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64039A">
              <w:rPr>
                <w:rFonts w:ascii="Arial" w:hAnsi="Arial" w:cs="Arial"/>
                <w:sz w:val="20"/>
                <w:szCs w:val="20"/>
              </w:rPr>
              <w:t>UnEx</w:t>
            </w:r>
            <w:proofErr w:type="spellEnd"/>
          </w:p>
        </w:tc>
        <w:tc>
          <w:tcPr>
            <w:tcW w:w="992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</w:tcPr>
          <w:p w14:paraId="3B59D623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-0.168</w:t>
            </w:r>
          </w:p>
        </w:tc>
        <w:tc>
          <w:tcPr>
            <w:tcW w:w="1418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</w:tcPr>
          <w:p w14:paraId="0078D1EA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0.233</w:t>
            </w:r>
          </w:p>
        </w:tc>
        <w:tc>
          <w:tcPr>
            <w:tcW w:w="1843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</w:tcPr>
          <w:p w14:paraId="36199F47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-0.225</w:t>
            </w:r>
          </w:p>
        </w:tc>
        <w:tc>
          <w:tcPr>
            <w:tcW w:w="1134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</w:tcPr>
          <w:p w14:paraId="10003326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-0.718</w:t>
            </w:r>
          </w:p>
        </w:tc>
        <w:tc>
          <w:tcPr>
            <w:tcW w:w="2126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</w:tcPr>
          <w:p w14:paraId="72B6FB43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0.475</w:t>
            </w:r>
          </w:p>
        </w:tc>
        <w:tc>
          <w:tcPr>
            <w:tcW w:w="1559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</w:tcPr>
          <w:p w14:paraId="70D23DF6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-0.634</w:t>
            </w:r>
          </w:p>
        </w:tc>
        <w:tc>
          <w:tcPr>
            <w:tcW w:w="1559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FFFFFF"/>
          </w:tcPr>
          <w:p w14:paraId="4C9FF3B0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0.299</w:t>
            </w:r>
          </w:p>
        </w:tc>
      </w:tr>
      <w:tr w:rsidR="005A57FA" w:rsidRPr="0064039A" w14:paraId="6D4BC981" w14:textId="77777777" w:rsidTr="005A57FA">
        <w:trPr>
          <w:cantSplit/>
        </w:trPr>
        <w:tc>
          <w:tcPr>
            <w:tcW w:w="1985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57F422EE" w14:textId="77777777" w:rsidR="005A57FA" w:rsidRPr="0064039A" w:rsidRDefault="005A57FA" w:rsidP="005A57FA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59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4BECE33F" w14:textId="77777777" w:rsidR="005A57FA" w:rsidRPr="0064039A" w:rsidRDefault="005A57FA" w:rsidP="005A57FA">
            <w:pPr>
              <w:spacing w:line="320" w:lineRule="atLeast"/>
              <w:ind w:left="60" w:right="60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64039A">
              <w:rPr>
                <w:rFonts w:ascii="Arial" w:hAnsi="Arial" w:cs="Arial"/>
                <w:sz w:val="20"/>
                <w:szCs w:val="20"/>
              </w:rPr>
              <w:t>CogDis</w:t>
            </w:r>
            <w:proofErr w:type="spellEnd"/>
          </w:p>
        </w:tc>
        <w:tc>
          <w:tcPr>
            <w:tcW w:w="992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59D6B91C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-0.207</w:t>
            </w:r>
          </w:p>
        </w:tc>
        <w:tc>
          <w:tcPr>
            <w:tcW w:w="1418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1D883D1E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0.191</w:t>
            </w:r>
          </w:p>
        </w:tc>
        <w:tc>
          <w:tcPr>
            <w:tcW w:w="1843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0E9D687D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-0.278</w:t>
            </w:r>
          </w:p>
        </w:tc>
        <w:tc>
          <w:tcPr>
            <w:tcW w:w="1134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47BE4CEA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-1.081</w:t>
            </w:r>
          </w:p>
        </w:tc>
        <w:tc>
          <w:tcPr>
            <w:tcW w:w="2126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6A998E1D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0.284</w:t>
            </w:r>
          </w:p>
        </w:tc>
        <w:tc>
          <w:tcPr>
            <w:tcW w:w="1559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1FEDD7F6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-0.589</w:t>
            </w:r>
          </w:p>
        </w:tc>
        <w:tc>
          <w:tcPr>
            <w:tcW w:w="1559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0282C1A7" w14:textId="77777777" w:rsidR="005A57FA" w:rsidRPr="0064039A" w:rsidRDefault="005A57FA" w:rsidP="005A57FA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4039A">
              <w:rPr>
                <w:rFonts w:ascii="Arial" w:hAnsi="Arial" w:cs="Arial"/>
                <w:color w:val="auto"/>
                <w:sz w:val="20"/>
                <w:szCs w:val="20"/>
              </w:rPr>
              <w:t>0.175</w:t>
            </w:r>
          </w:p>
        </w:tc>
      </w:tr>
    </w:tbl>
    <w:bookmarkEnd w:id="0"/>
    <w:p w14:paraId="393AEC48" w14:textId="2603753B" w:rsidR="00CB12AF" w:rsidRPr="0064039A" w:rsidRDefault="00CB12AF" w:rsidP="00CB12AF">
      <w:pPr>
        <w:rPr>
          <w:rFonts w:ascii="Arial" w:hAnsi="Arial" w:cs="Arial"/>
          <w:i/>
          <w:sz w:val="22"/>
          <w:szCs w:val="22"/>
          <w:lang w:eastAsia="de-DE"/>
        </w:rPr>
      </w:pPr>
      <w:r w:rsidRPr="0064039A">
        <w:rPr>
          <w:rFonts w:ascii="Arial" w:hAnsi="Arial" w:cs="Arial"/>
          <w:i/>
          <w:sz w:val="20"/>
          <w:szCs w:val="20"/>
          <w:lang w:eastAsia="de-DE"/>
        </w:rPr>
        <w:t>Note.</w:t>
      </w:r>
      <w:r w:rsidRPr="0064039A">
        <w:rPr>
          <w:rFonts w:ascii="Arial" w:hAnsi="Arial" w:cs="Arial"/>
          <w:sz w:val="20"/>
          <w:szCs w:val="20"/>
          <w:lang w:eastAsia="de-DE"/>
        </w:rPr>
        <w:t xml:space="preserve"> Dependent Variable: number of misclassifications</w:t>
      </w:r>
      <w:r w:rsidRPr="0064039A">
        <w:rPr>
          <w:rFonts w:ascii="Arial" w:hAnsi="Arial" w:cs="Arial"/>
          <w:bCs/>
          <w:sz w:val="20"/>
          <w:szCs w:val="20"/>
          <w:lang w:eastAsia="de-DE"/>
        </w:rPr>
        <w:t xml:space="preserve">, </w:t>
      </w:r>
      <w:proofErr w:type="spellStart"/>
      <w:r w:rsidRPr="0064039A">
        <w:rPr>
          <w:rFonts w:ascii="Arial" w:hAnsi="Arial" w:cs="Arial"/>
          <w:bCs/>
          <w:sz w:val="20"/>
          <w:szCs w:val="20"/>
          <w:lang w:eastAsia="de-DE"/>
        </w:rPr>
        <w:t>UnEx</w:t>
      </w:r>
      <w:proofErr w:type="spellEnd"/>
      <w:r w:rsidRPr="0064039A">
        <w:rPr>
          <w:rFonts w:ascii="Arial" w:hAnsi="Arial" w:cs="Arial"/>
          <w:bCs/>
          <w:sz w:val="20"/>
          <w:szCs w:val="20"/>
          <w:lang w:eastAsia="de-DE"/>
        </w:rPr>
        <w:t xml:space="preserve"> = Unusual Experiences. </w:t>
      </w:r>
      <w:proofErr w:type="spellStart"/>
      <w:r w:rsidRPr="0064039A">
        <w:rPr>
          <w:rFonts w:ascii="Arial" w:hAnsi="Arial" w:cs="Arial"/>
          <w:bCs/>
          <w:sz w:val="20"/>
          <w:szCs w:val="20"/>
          <w:lang w:eastAsia="de-DE"/>
        </w:rPr>
        <w:t>CogDis</w:t>
      </w:r>
      <w:proofErr w:type="spellEnd"/>
      <w:r w:rsidRPr="0064039A">
        <w:rPr>
          <w:rFonts w:ascii="Arial" w:hAnsi="Arial" w:cs="Arial"/>
          <w:bCs/>
          <w:sz w:val="20"/>
          <w:szCs w:val="20"/>
          <w:lang w:eastAsia="de-DE"/>
        </w:rPr>
        <w:t xml:space="preserve"> = Cognitive Disorganisation. </w:t>
      </w:r>
    </w:p>
    <w:p w14:paraId="4AA72F8A" w14:textId="0700B23A" w:rsidR="00EA693B" w:rsidRPr="0064039A" w:rsidRDefault="005A57FA" w:rsidP="00D67862">
      <w:pPr>
        <w:jc w:val="center"/>
        <w:rPr>
          <w:rFonts w:ascii="Arial" w:hAnsi="Arial" w:cs="Arial"/>
          <w:b/>
          <w:bCs/>
          <w:sz w:val="24"/>
          <w:szCs w:val="24"/>
        </w:rPr>
      </w:pPr>
      <w:r>
        <w:rPr>
          <w:rFonts w:ascii="Arial" w:hAnsi="Arial" w:cs="Arial"/>
          <w:b/>
          <w:bCs/>
          <w:sz w:val="24"/>
          <w:szCs w:val="24"/>
        </w:rPr>
        <w:br w:type="page"/>
      </w:r>
    </w:p>
    <w:p w14:paraId="4E06D674" w14:textId="3EF4A693" w:rsidR="00DD25D3" w:rsidRPr="006E7DD8" w:rsidRDefault="00DD25D3" w:rsidP="00D67862">
      <w:pPr>
        <w:jc w:val="center"/>
        <w:rPr>
          <w:rFonts w:ascii="Arial" w:hAnsi="Arial" w:cs="Arial"/>
          <w:b/>
          <w:bCs/>
          <w:vanish/>
          <w:sz w:val="24"/>
          <w:szCs w:val="24"/>
        </w:rPr>
      </w:pPr>
    </w:p>
    <w:p w14:paraId="62928CC5" w14:textId="77777777" w:rsidR="00EA693B" w:rsidRPr="006E7DD8" w:rsidRDefault="00EA693B" w:rsidP="00D67862">
      <w:pPr>
        <w:jc w:val="center"/>
        <w:rPr>
          <w:rFonts w:ascii="Arial" w:hAnsi="Arial" w:cs="Arial"/>
          <w:b/>
          <w:bCs/>
          <w:vanish/>
          <w:sz w:val="24"/>
          <w:szCs w:val="24"/>
        </w:rPr>
      </w:pPr>
    </w:p>
    <w:p w14:paraId="069B059C" w14:textId="77777777" w:rsidR="000E514C" w:rsidRPr="006E7DD8" w:rsidRDefault="000E514C" w:rsidP="00D67862">
      <w:pPr>
        <w:jc w:val="center"/>
        <w:rPr>
          <w:rFonts w:ascii="Arial" w:hAnsi="Arial" w:cs="Arial"/>
          <w:b/>
          <w:bCs/>
          <w:vanish/>
          <w:sz w:val="24"/>
          <w:szCs w:val="24"/>
        </w:rPr>
      </w:pPr>
    </w:p>
    <w:p w14:paraId="28C885FD" w14:textId="7C63C165" w:rsidR="00690202" w:rsidRPr="006E7DD8" w:rsidRDefault="00690202" w:rsidP="004A4958">
      <w:pPr>
        <w:rPr>
          <w:rFonts w:ascii="Arial" w:hAnsi="Arial" w:cs="Arial"/>
          <w:sz w:val="24"/>
          <w:szCs w:val="24"/>
        </w:rPr>
      </w:pPr>
    </w:p>
    <w:tbl>
      <w:tblPr>
        <w:tblpPr w:leftFromText="142" w:rightFromText="142" w:horzAnchor="margin" w:tblpY="1"/>
        <w:tblW w:w="13858" w:type="dxa"/>
        <w:tblBorders>
          <w:top w:val="single" w:sz="4" w:space="0" w:color="7F7F7F"/>
          <w:bottom w:val="single" w:sz="4" w:space="0" w:color="7F7F7F"/>
        </w:tblBorders>
        <w:tblLayout w:type="fixed"/>
        <w:tblLook w:val="04A0" w:firstRow="1" w:lastRow="0" w:firstColumn="1" w:lastColumn="0" w:noHBand="0" w:noVBand="1"/>
      </w:tblPr>
      <w:tblGrid>
        <w:gridCol w:w="2616"/>
        <w:gridCol w:w="1036"/>
        <w:gridCol w:w="1985"/>
        <w:gridCol w:w="55"/>
        <w:gridCol w:w="2041"/>
        <w:gridCol w:w="30"/>
        <w:gridCol w:w="1955"/>
        <w:gridCol w:w="55"/>
        <w:gridCol w:w="2015"/>
        <w:gridCol w:w="26"/>
        <w:gridCol w:w="2044"/>
      </w:tblGrid>
      <w:tr w:rsidR="00690202" w:rsidRPr="006E7DD8" w14:paraId="3BFE4261" w14:textId="77777777" w:rsidTr="00723C6B">
        <w:trPr>
          <w:trHeight w:val="278"/>
        </w:trPr>
        <w:tc>
          <w:tcPr>
            <w:tcW w:w="13858" w:type="dxa"/>
            <w:gridSpan w:val="11"/>
            <w:tcBorders>
              <w:top w:val="nil"/>
              <w:bottom w:val="single" w:sz="4" w:space="0" w:color="A6A6A6"/>
            </w:tcBorders>
            <w:shd w:val="clear" w:color="auto" w:fill="auto"/>
          </w:tcPr>
          <w:p w14:paraId="4B0918E0" w14:textId="77777777" w:rsidR="000E514C" w:rsidRPr="00033BD9" w:rsidRDefault="000E514C" w:rsidP="00DD25D3">
            <w:pPr>
              <w:rPr>
                <w:rFonts w:ascii="Arial" w:hAnsi="Arial" w:cs="Arial"/>
                <w:b/>
                <w:bCs/>
                <w:color w:val="808080"/>
                <w:sz w:val="20"/>
                <w:szCs w:val="20"/>
                <w:lang w:eastAsia="de-DE"/>
              </w:rPr>
            </w:pPr>
          </w:p>
          <w:p w14:paraId="49B045B0" w14:textId="7CC86749" w:rsidR="00690202" w:rsidRPr="00033BD9" w:rsidRDefault="00495661" w:rsidP="00DD25D3">
            <w:pPr>
              <w:rPr>
                <w:rFonts w:ascii="Arial" w:hAnsi="Arial" w:cs="Arial"/>
                <w:b/>
                <w:bCs/>
                <w:color w:val="808080"/>
                <w:sz w:val="20"/>
                <w:szCs w:val="20"/>
                <w:lang w:eastAsia="de-DE"/>
              </w:rPr>
            </w:pPr>
            <w:r w:rsidRPr="00033BD9">
              <w:rPr>
                <w:rFonts w:ascii="Arial" w:hAnsi="Arial" w:cs="Arial"/>
                <w:b/>
                <w:bCs/>
                <w:color w:val="808080"/>
                <w:sz w:val="20"/>
                <w:szCs w:val="20"/>
                <w:lang w:eastAsia="de-DE"/>
              </w:rPr>
              <w:t>TABLE</w:t>
            </w:r>
            <w:r w:rsidR="0051551D" w:rsidRPr="00033BD9">
              <w:rPr>
                <w:rFonts w:ascii="Arial" w:hAnsi="Arial" w:cs="Arial"/>
                <w:b/>
                <w:bCs/>
                <w:color w:val="808080"/>
                <w:sz w:val="20"/>
                <w:szCs w:val="20"/>
                <w:lang w:eastAsia="de-DE"/>
              </w:rPr>
              <w:t xml:space="preserve"> S2</w:t>
            </w:r>
            <w:r w:rsidR="00492913" w:rsidRPr="00033BD9">
              <w:rPr>
                <w:rFonts w:ascii="Arial" w:hAnsi="Arial" w:cs="Arial"/>
                <w:b/>
                <w:bCs/>
                <w:color w:val="808080"/>
                <w:sz w:val="20"/>
                <w:szCs w:val="20"/>
                <w:lang w:eastAsia="de-DE"/>
              </w:rPr>
              <w:t xml:space="preserve"> </w:t>
            </w:r>
            <w:r w:rsidR="00690202" w:rsidRPr="00033BD9">
              <w:rPr>
                <w:rFonts w:ascii="Arial" w:hAnsi="Arial" w:cs="Arial"/>
                <w:b/>
                <w:bCs/>
                <w:iCs/>
                <w:color w:val="808080"/>
                <w:sz w:val="20"/>
                <w:szCs w:val="20"/>
                <w:lang w:eastAsia="de-DE"/>
              </w:rPr>
              <w:t xml:space="preserve">Correlations of difference values with schizotypy scores for </w:t>
            </w:r>
            <w:r w:rsidR="00CB12AF" w:rsidRPr="00033BD9">
              <w:rPr>
                <w:rFonts w:ascii="Arial" w:hAnsi="Arial" w:cs="Arial"/>
                <w:b/>
                <w:bCs/>
                <w:iCs/>
                <w:color w:val="808080"/>
                <w:sz w:val="20"/>
                <w:szCs w:val="20"/>
                <w:lang w:eastAsia="de-DE"/>
              </w:rPr>
              <w:t>FEST-</w:t>
            </w:r>
            <w:r w:rsidR="00690202" w:rsidRPr="00033BD9">
              <w:rPr>
                <w:rFonts w:ascii="Arial" w:hAnsi="Arial" w:cs="Arial"/>
                <w:b/>
                <w:bCs/>
                <w:iCs/>
                <w:color w:val="808080"/>
                <w:sz w:val="20"/>
                <w:szCs w:val="20"/>
                <w:lang w:eastAsia="de-DE"/>
              </w:rPr>
              <w:t xml:space="preserve"> 1 (contrast)</w:t>
            </w:r>
          </w:p>
          <w:p w14:paraId="149F3D45" w14:textId="34E4D446" w:rsidR="005F6ACB" w:rsidRPr="00033BD9" w:rsidRDefault="005F6ACB" w:rsidP="00DD25D3">
            <w:pPr>
              <w:rPr>
                <w:rFonts w:ascii="Arial" w:hAnsi="Arial" w:cs="Arial"/>
                <w:b/>
                <w:bCs/>
                <w:i/>
                <w:color w:val="808080"/>
                <w:sz w:val="20"/>
                <w:szCs w:val="20"/>
                <w:lang w:eastAsia="de-DE"/>
              </w:rPr>
            </w:pPr>
          </w:p>
        </w:tc>
      </w:tr>
      <w:tr w:rsidR="00000000" w:rsidRPr="006E7DD8" w14:paraId="31D74C56" w14:textId="77777777">
        <w:trPr>
          <w:trHeight w:val="278"/>
        </w:trPr>
        <w:tc>
          <w:tcPr>
            <w:tcW w:w="3652" w:type="dxa"/>
            <w:gridSpan w:val="2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808080"/>
            <w:hideMark/>
          </w:tcPr>
          <w:p w14:paraId="24455390" w14:textId="77777777" w:rsidR="004F2E63" w:rsidRDefault="004F2E63" w:rsidP="004F2E63">
            <w:pPr>
              <w:rPr>
                <w:rFonts w:ascii="Arial" w:hAnsi="Arial" w:cs="Arial"/>
                <w:b/>
                <w:bCs/>
                <w:color w:val="808080"/>
                <w:sz w:val="20"/>
                <w:szCs w:val="20"/>
                <w:lang w:eastAsia="de-DE"/>
              </w:rPr>
            </w:pPr>
            <w:r>
              <w:rPr>
                <w:rFonts w:ascii="Arial" w:hAnsi="Arial" w:cs="Arial"/>
                <w:b/>
                <w:bCs/>
                <w:color w:val="808080"/>
                <w:sz w:val="20"/>
                <w:szCs w:val="20"/>
                <w:lang w:eastAsia="de-DE"/>
              </w:rPr>
              <w:t> </w:t>
            </w:r>
          </w:p>
        </w:tc>
        <w:tc>
          <w:tcPr>
            <w:tcW w:w="1985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808080"/>
            <w:vAlign w:val="center"/>
            <w:hideMark/>
          </w:tcPr>
          <w:p w14:paraId="12A38A5D" w14:textId="02549DE6" w:rsidR="004F2E63" w:rsidRPr="00033BD9" w:rsidRDefault="004F2E63" w:rsidP="002672AC">
            <w:pPr>
              <w:jc w:val="center"/>
              <w:rPr>
                <w:rFonts w:ascii="Arial" w:hAnsi="Arial" w:cs="Arial"/>
                <w:b/>
                <w:bCs/>
                <w:color w:val="FFFFFF"/>
                <w:sz w:val="20"/>
                <w:szCs w:val="20"/>
                <w:lang w:val="de-DE" w:eastAsia="de-DE"/>
              </w:rPr>
            </w:pPr>
            <w:r w:rsidRPr="00033BD9">
              <w:rPr>
                <w:rFonts w:ascii="Arial" w:hAnsi="Arial" w:cs="Arial"/>
                <w:b/>
                <w:bCs/>
                <w:color w:val="FFFFFF"/>
                <w:sz w:val="20"/>
                <w:szCs w:val="20"/>
                <w:lang w:val="de-DE" w:eastAsia="de-DE"/>
              </w:rPr>
              <w:t>O-LIFE Total</w:t>
            </w:r>
          </w:p>
        </w:tc>
        <w:tc>
          <w:tcPr>
            <w:tcW w:w="2126" w:type="dxa"/>
            <w:gridSpan w:val="3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808080"/>
            <w:vAlign w:val="center"/>
            <w:hideMark/>
          </w:tcPr>
          <w:p w14:paraId="26FFDD77" w14:textId="64757099" w:rsidR="004F2E63" w:rsidRPr="00033BD9" w:rsidRDefault="004F2E63" w:rsidP="002672AC">
            <w:pPr>
              <w:jc w:val="center"/>
              <w:rPr>
                <w:rFonts w:ascii="Arial" w:hAnsi="Arial" w:cs="Arial"/>
                <w:b/>
                <w:bCs/>
                <w:color w:val="FFFFFF"/>
                <w:sz w:val="20"/>
                <w:szCs w:val="20"/>
                <w:lang w:val="de-DE" w:eastAsia="de-DE"/>
              </w:rPr>
            </w:pPr>
            <w:proofErr w:type="spellStart"/>
            <w:r w:rsidRPr="00033BD9">
              <w:rPr>
                <w:rFonts w:ascii="Arial" w:hAnsi="Arial" w:cs="Arial"/>
                <w:b/>
                <w:bCs/>
                <w:color w:val="FFFFFF"/>
                <w:sz w:val="20"/>
                <w:szCs w:val="20"/>
                <w:lang w:val="de-DE" w:eastAsia="de-DE"/>
              </w:rPr>
              <w:t>UnEx</w:t>
            </w:r>
            <w:proofErr w:type="spellEnd"/>
          </w:p>
        </w:tc>
        <w:tc>
          <w:tcPr>
            <w:tcW w:w="1955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808080"/>
            <w:vAlign w:val="center"/>
            <w:hideMark/>
          </w:tcPr>
          <w:p w14:paraId="40DFE33D" w14:textId="6DF51497" w:rsidR="004F2E63" w:rsidRPr="00033BD9" w:rsidRDefault="004F2E63" w:rsidP="002672AC">
            <w:pPr>
              <w:jc w:val="center"/>
              <w:rPr>
                <w:rFonts w:ascii="Arial" w:hAnsi="Arial" w:cs="Arial"/>
                <w:b/>
                <w:bCs/>
                <w:color w:val="FFFFFF"/>
                <w:sz w:val="20"/>
                <w:szCs w:val="20"/>
                <w:lang w:val="de-DE" w:eastAsia="de-DE"/>
              </w:rPr>
            </w:pPr>
            <w:proofErr w:type="spellStart"/>
            <w:r w:rsidRPr="00033BD9">
              <w:rPr>
                <w:rFonts w:ascii="Arial" w:hAnsi="Arial" w:cs="Arial"/>
                <w:b/>
                <w:bCs/>
                <w:color w:val="FFFFFF"/>
                <w:sz w:val="20"/>
                <w:szCs w:val="20"/>
                <w:lang w:val="de-DE" w:eastAsia="de-DE"/>
              </w:rPr>
              <w:t>CogDis</w:t>
            </w:r>
            <w:proofErr w:type="spellEnd"/>
          </w:p>
        </w:tc>
        <w:tc>
          <w:tcPr>
            <w:tcW w:w="2070" w:type="dxa"/>
            <w:gridSpan w:val="2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808080"/>
            <w:vAlign w:val="center"/>
            <w:hideMark/>
          </w:tcPr>
          <w:p w14:paraId="681D8029" w14:textId="6E402E6C" w:rsidR="004F2E63" w:rsidRPr="00033BD9" w:rsidRDefault="004F2E63" w:rsidP="002672AC">
            <w:pPr>
              <w:jc w:val="center"/>
              <w:rPr>
                <w:rFonts w:ascii="Arial" w:hAnsi="Arial" w:cs="Arial"/>
                <w:b/>
                <w:bCs/>
                <w:color w:val="FFFFFF"/>
                <w:sz w:val="20"/>
                <w:szCs w:val="20"/>
                <w:lang w:val="de-DE" w:eastAsia="de-DE"/>
              </w:rPr>
            </w:pPr>
            <w:proofErr w:type="spellStart"/>
            <w:r w:rsidRPr="00033BD9">
              <w:rPr>
                <w:rFonts w:ascii="Arial" w:hAnsi="Arial" w:cs="Arial"/>
                <w:b/>
                <w:bCs/>
                <w:color w:val="FFFFFF"/>
                <w:sz w:val="20"/>
                <w:szCs w:val="20"/>
                <w:lang w:val="de-DE" w:eastAsia="de-DE"/>
              </w:rPr>
              <w:t>IntAn</w:t>
            </w:r>
            <w:proofErr w:type="spellEnd"/>
          </w:p>
        </w:tc>
        <w:tc>
          <w:tcPr>
            <w:tcW w:w="2070" w:type="dxa"/>
            <w:gridSpan w:val="2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808080"/>
            <w:vAlign w:val="center"/>
            <w:hideMark/>
          </w:tcPr>
          <w:p w14:paraId="4ECA9F67" w14:textId="0D879163" w:rsidR="004F2E63" w:rsidRPr="00033BD9" w:rsidRDefault="004F2E63" w:rsidP="002672AC">
            <w:pPr>
              <w:jc w:val="center"/>
              <w:rPr>
                <w:rFonts w:ascii="Arial" w:hAnsi="Arial" w:cs="Arial"/>
                <w:b/>
                <w:bCs/>
                <w:color w:val="FFFFFF"/>
                <w:sz w:val="20"/>
                <w:szCs w:val="20"/>
                <w:lang w:val="de-DE" w:eastAsia="de-DE"/>
              </w:rPr>
            </w:pPr>
            <w:proofErr w:type="spellStart"/>
            <w:r w:rsidRPr="00033BD9">
              <w:rPr>
                <w:rFonts w:ascii="Arial" w:hAnsi="Arial" w:cs="Arial"/>
                <w:b/>
                <w:bCs/>
                <w:color w:val="FFFFFF"/>
                <w:sz w:val="20"/>
                <w:szCs w:val="20"/>
                <w:lang w:val="de-DE" w:eastAsia="de-DE"/>
              </w:rPr>
              <w:t>ImpNon</w:t>
            </w:r>
            <w:proofErr w:type="spellEnd"/>
          </w:p>
        </w:tc>
      </w:tr>
      <w:tr w:rsidR="00690202" w:rsidRPr="006E7DD8" w14:paraId="0CA18332" w14:textId="77777777" w:rsidTr="00033BD9">
        <w:trPr>
          <w:trHeight w:val="373"/>
        </w:trPr>
        <w:tc>
          <w:tcPr>
            <w:tcW w:w="13858" w:type="dxa"/>
            <w:gridSpan w:val="11"/>
            <w:tcBorders>
              <w:top w:val="single" w:sz="4" w:space="0" w:color="A6A6A6"/>
              <w:left w:val="single" w:sz="4" w:space="0" w:color="A6A6A6"/>
              <w:bottom w:val="single" w:sz="8" w:space="0" w:color="A6A6A6"/>
              <w:right w:val="single" w:sz="4" w:space="0" w:color="A6A6A6"/>
            </w:tcBorders>
            <w:shd w:val="clear" w:color="auto" w:fill="D9D9D9"/>
            <w:vAlign w:val="center"/>
          </w:tcPr>
          <w:p w14:paraId="2B984BD2" w14:textId="1C63361E" w:rsidR="00690202" w:rsidRPr="006E7DD8" w:rsidRDefault="004F2E63" w:rsidP="00495661">
            <w:pPr>
              <w:rPr>
                <w:rFonts w:ascii="Arial" w:hAnsi="Arial" w:cs="Arial"/>
                <w:b/>
                <w:bCs/>
                <w:sz w:val="20"/>
                <w:szCs w:val="20"/>
                <w:lang w:val="de-DE" w:eastAsia="de-DE"/>
              </w:rPr>
            </w:pPr>
            <w:proofErr w:type="spellStart"/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>co</w:t>
            </w:r>
            <w:r w:rsidR="00690202"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>rrect</w:t>
            </w:r>
            <w:proofErr w:type="spellEnd"/>
            <w:r w:rsidR="00690202"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 xml:space="preserve"> </w:t>
            </w:r>
            <w:proofErr w:type="spellStart"/>
            <w:r w:rsidR="00690202"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>re</w:t>
            </w:r>
            <w:r w:rsidR="00CB12AF"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>s</w:t>
            </w:r>
            <w:r w:rsidR="00690202"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>ponses</w:t>
            </w:r>
            <w:proofErr w:type="spellEnd"/>
          </w:p>
        </w:tc>
      </w:tr>
      <w:tr w:rsidR="004F2E63" w:rsidRPr="006E7DD8" w14:paraId="76DFD2E3" w14:textId="77777777" w:rsidTr="00723C6B">
        <w:trPr>
          <w:trHeight w:val="315"/>
        </w:trPr>
        <w:tc>
          <w:tcPr>
            <w:tcW w:w="2618" w:type="dxa"/>
            <w:vMerge w:val="restart"/>
            <w:tcBorders>
              <w:top w:val="single" w:sz="8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hideMark/>
          </w:tcPr>
          <w:p w14:paraId="2B32C8B7" w14:textId="77777777" w:rsidR="004F2E63" w:rsidRPr="006E7DD8" w:rsidRDefault="004F2E63" w:rsidP="004F2E63">
            <w:pPr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 xml:space="preserve"> </w:t>
            </w:r>
            <w:proofErr w:type="spellStart"/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>pos_p</w:t>
            </w:r>
            <w:proofErr w:type="spellEnd"/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 xml:space="preserve"> - </w:t>
            </w:r>
            <w:proofErr w:type="spellStart"/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>pos_m</w:t>
            </w:r>
            <w:proofErr w:type="spellEnd"/>
          </w:p>
        </w:tc>
        <w:tc>
          <w:tcPr>
            <w:tcW w:w="1037" w:type="dxa"/>
            <w:tcBorders>
              <w:top w:val="single" w:sz="8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hideMark/>
          </w:tcPr>
          <w:p w14:paraId="564AED1F" w14:textId="77777777" w:rsidR="004F2E63" w:rsidRPr="006E7DD8" w:rsidRDefault="004F2E63" w:rsidP="004F2E63">
            <w:pPr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ρ</w:t>
            </w:r>
          </w:p>
        </w:tc>
        <w:tc>
          <w:tcPr>
            <w:tcW w:w="2040" w:type="dxa"/>
            <w:gridSpan w:val="2"/>
            <w:tcBorders>
              <w:top w:val="single" w:sz="8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vAlign w:val="center"/>
            <w:hideMark/>
          </w:tcPr>
          <w:p w14:paraId="13779388" w14:textId="1DC8D2B8" w:rsidR="004F2E63" w:rsidRPr="006E7DD8" w:rsidRDefault="004F2E63" w:rsidP="002672AC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-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035</w:t>
            </w:r>
          </w:p>
        </w:tc>
        <w:tc>
          <w:tcPr>
            <w:tcW w:w="2041" w:type="dxa"/>
            <w:tcBorders>
              <w:top w:val="single" w:sz="8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vAlign w:val="center"/>
            <w:hideMark/>
          </w:tcPr>
          <w:p w14:paraId="6D639701" w14:textId="4711C8BF" w:rsidR="004F2E63" w:rsidRPr="006E7DD8" w:rsidRDefault="004F2E63" w:rsidP="002672AC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087</w:t>
            </w:r>
          </w:p>
        </w:tc>
        <w:tc>
          <w:tcPr>
            <w:tcW w:w="2040" w:type="dxa"/>
            <w:gridSpan w:val="3"/>
            <w:tcBorders>
              <w:top w:val="single" w:sz="8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vAlign w:val="center"/>
            <w:hideMark/>
          </w:tcPr>
          <w:p w14:paraId="20A4EFF6" w14:textId="4530B176" w:rsidR="004F2E63" w:rsidRPr="006E7DD8" w:rsidRDefault="004F2E63" w:rsidP="002672AC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-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094</w:t>
            </w:r>
          </w:p>
        </w:tc>
        <w:tc>
          <w:tcPr>
            <w:tcW w:w="2041" w:type="dxa"/>
            <w:gridSpan w:val="2"/>
            <w:tcBorders>
              <w:top w:val="single" w:sz="8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vAlign w:val="center"/>
            <w:hideMark/>
          </w:tcPr>
          <w:p w14:paraId="729667BD" w14:textId="50A545F4" w:rsidR="004F2E63" w:rsidRPr="006E7DD8" w:rsidRDefault="004F2E63" w:rsidP="002672AC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-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206</w:t>
            </w:r>
          </w:p>
        </w:tc>
        <w:tc>
          <w:tcPr>
            <w:tcW w:w="2041" w:type="dxa"/>
            <w:tcBorders>
              <w:top w:val="single" w:sz="8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vAlign w:val="center"/>
            <w:hideMark/>
          </w:tcPr>
          <w:p w14:paraId="0F16A06B" w14:textId="23B96164" w:rsidR="004F2E63" w:rsidRPr="006E7DD8" w:rsidRDefault="004F2E63" w:rsidP="002672AC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032</w:t>
            </w:r>
          </w:p>
        </w:tc>
      </w:tr>
      <w:tr w:rsidR="004F2E63" w:rsidRPr="006E7DD8" w14:paraId="295748F8" w14:textId="77777777" w:rsidTr="00723C6B">
        <w:trPr>
          <w:trHeight w:val="315"/>
        </w:trPr>
        <w:tc>
          <w:tcPr>
            <w:tcW w:w="2618" w:type="dxa"/>
            <w:vMerge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hideMark/>
          </w:tcPr>
          <w:p w14:paraId="03AA4C59" w14:textId="77777777" w:rsidR="004F2E63" w:rsidRPr="006E7DD8" w:rsidRDefault="004F2E63" w:rsidP="004F2E63">
            <w:pPr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</w:pPr>
          </w:p>
        </w:tc>
        <w:tc>
          <w:tcPr>
            <w:tcW w:w="1037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hideMark/>
          </w:tcPr>
          <w:p w14:paraId="373FABCE" w14:textId="77777777" w:rsidR="004F2E63" w:rsidRPr="006E7DD8" w:rsidRDefault="004F2E63" w:rsidP="004F2E63">
            <w:pPr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 xml:space="preserve">Sig.  </w:t>
            </w:r>
          </w:p>
        </w:tc>
        <w:tc>
          <w:tcPr>
            <w:tcW w:w="2040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vAlign w:val="center"/>
            <w:hideMark/>
          </w:tcPr>
          <w:p w14:paraId="20AEBD87" w14:textId="5A9D52A4" w:rsidR="004F2E63" w:rsidRPr="006E7DD8" w:rsidRDefault="004F2E63" w:rsidP="002672AC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780</w:t>
            </w:r>
          </w:p>
        </w:tc>
        <w:tc>
          <w:tcPr>
            <w:tcW w:w="2041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vAlign w:val="center"/>
            <w:hideMark/>
          </w:tcPr>
          <w:p w14:paraId="6AA9A6A7" w14:textId="01D8742E" w:rsidR="004F2E63" w:rsidRPr="006E7DD8" w:rsidRDefault="004F2E63" w:rsidP="002672AC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486</w:t>
            </w:r>
          </w:p>
        </w:tc>
        <w:tc>
          <w:tcPr>
            <w:tcW w:w="2040" w:type="dxa"/>
            <w:gridSpan w:val="3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vAlign w:val="center"/>
            <w:hideMark/>
          </w:tcPr>
          <w:p w14:paraId="096B40DE" w14:textId="27EBBD02" w:rsidR="004F2E63" w:rsidRPr="006E7DD8" w:rsidRDefault="004F2E63" w:rsidP="002672AC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452</w:t>
            </w:r>
          </w:p>
        </w:tc>
        <w:tc>
          <w:tcPr>
            <w:tcW w:w="2041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vAlign w:val="center"/>
            <w:hideMark/>
          </w:tcPr>
          <w:p w14:paraId="72A44336" w14:textId="4595BD39" w:rsidR="004F2E63" w:rsidRPr="006E7DD8" w:rsidRDefault="004F2E63" w:rsidP="002672AC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097</w:t>
            </w:r>
          </w:p>
        </w:tc>
        <w:tc>
          <w:tcPr>
            <w:tcW w:w="2041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vAlign w:val="center"/>
            <w:hideMark/>
          </w:tcPr>
          <w:p w14:paraId="22B36229" w14:textId="4FB73298" w:rsidR="004F2E63" w:rsidRPr="006E7DD8" w:rsidRDefault="004F2E63" w:rsidP="002672AC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801</w:t>
            </w:r>
          </w:p>
        </w:tc>
      </w:tr>
      <w:tr w:rsidR="004F2E63" w:rsidRPr="006E7DD8" w14:paraId="09D789BD" w14:textId="77777777" w:rsidTr="00723C6B">
        <w:trPr>
          <w:trHeight w:val="315"/>
        </w:trPr>
        <w:tc>
          <w:tcPr>
            <w:tcW w:w="2618" w:type="dxa"/>
            <w:vMerge w:val="restart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hideMark/>
          </w:tcPr>
          <w:p w14:paraId="14972677" w14:textId="77777777" w:rsidR="004F2E63" w:rsidRPr="006E7DD8" w:rsidRDefault="004F2E63" w:rsidP="004F2E63">
            <w:pPr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 xml:space="preserve"> </w:t>
            </w:r>
            <w:proofErr w:type="spellStart"/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>pos_p</w:t>
            </w:r>
            <w:proofErr w:type="spellEnd"/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 xml:space="preserve"> - </w:t>
            </w:r>
            <w:proofErr w:type="spellStart"/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>pos_s</w:t>
            </w:r>
            <w:proofErr w:type="spellEnd"/>
          </w:p>
        </w:tc>
        <w:tc>
          <w:tcPr>
            <w:tcW w:w="1037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hideMark/>
          </w:tcPr>
          <w:p w14:paraId="05AB6AF1" w14:textId="77777777" w:rsidR="004F2E63" w:rsidRPr="006E7DD8" w:rsidRDefault="004F2E63" w:rsidP="004F2E63">
            <w:pPr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ρ</w:t>
            </w:r>
          </w:p>
        </w:tc>
        <w:tc>
          <w:tcPr>
            <w:tcW w:w="2040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vAlign w:val="center"/>
            <w:hideMark/>
          </w:tcPr>
          <w:p w14:paraId="1C324C83" w14:textId="64B83ADA" w:rsidR="004F2E63" w:rsidRPr="006E7DD8" w:rsidRDefault="004F2E63" w:rsidP="002672AC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-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163</w:t>
            </w:r>
          </w:p>
        </w:tc>
        <w:tc>
          <w:tcPr>
            <w:tcW w:w="2041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vAlign w:val="center"/>
            <w:hideMark/>
          </w:tcPr>
          <w:p w14:paraId="50ADF077" w14:textId="1EFFEA11" w:rsidR="004F2E63" w:rsidRPr="006E7DD8" w:rsidRDefault="004F2E63" w:rsidP="002672AC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-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040</w:t>
            </w:r>
          </w:p>
        </w:tc>
        <w:tc>
          <w:tcPr>
            <w:tcW w:w="2040" w:type="dxa"/>
            <w:gridSpan w:val="3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vAlign w:val="center"/>
            <w:hideMark/>
          </w:tcPr>
          <w:p w14:paraId="3BEEEBE2" w14:textId="112D44A9" w:rsidR="004F2E63" w:rsidRPr="006E7DD8" w:rsidRDefault="004F2E63" w:rsidP="002672AC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-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170</w:t>
            </w:r>
          </w:p>
        </w:tc>
        <w:tc>
          <w:tcPr>
            <w:tcW w:w="2041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vAlign w:val="center"/>
            <w:hideMark/>
          </w:tcPr>
          <w:p w14:paraId="57DC1118" w14:textId="41616605" w:rsidR="004F2E63" w:rsidRPr="006E7DD8" w:rsidRDefault="004F2E63" w:rsidP="002672AC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-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203</w:t>
            </w:r>
          </w:p>
        </w:tc>
        <w:tc>
          <w:tcPr>
            <w:tcW w:w="2041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vAlign w:val="center"/>
            <w:hideMark/>
          </w:tcPr>
          <w:p w14:paraId="3088B750" w14:textId="4A60178A" w:rsidR="004F2E63" w:rsidRPr="006E7DD8" w:rsidRDefault="004F2E63" w:rsidP="002672AC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-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014</w:t>
            </w:r>
          </w:p>
        </w:tc>
      </w:tr>
      <w:tr w:rsidR="004F2E63" w:rsidRPr="006E7DD8" w14:paraId="1351A76E" w14:textId="77777777" w:rsidTr="00723C6B">
        <w:trPr>
          <w:trHeight w:val="315"/>
        </w:trPr>
        <w:tc>
          <w:tcPr>
            <w:tcW w:w="2618" w:type="dxa"/>
            <w:vMerge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hideMark/>
          </w:tcPr>
          <w:p w14:paraId="2CCBBE2D" w14:textId="77777777" w:rsidR="004F2E63" w:rsidRPr="006E7DD8" w:rsidRDefault="004F2E63" w:rsidP="004F2E63">
            <w:pPr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</w:pPr>
          </w:p>
        </w:tc>
        <w:tc>
          <w:tcPr>
            <w:tcW w:w="1037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hideMark/>
          </w:tcPr>
          <w:p w14:paraId="1F4B85C3" w14:textId="77777777" w:rsidR="004F2E63" w:rsidRPr="006E7DD8" w:rsidRDefault="004F2E63" w:rsidP="004F2E63">
            <w:pPr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 xml:space="preserve">Sig.  </w:t>
            </w:r>
          </w:p>
        </w:tc>
        <w:tc>
          <w:tcPr>
            <w:tcW w:w="2040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vAlign w:val="center"/>
            <w:hideMark/>
          </w:tcPr>
          <w:p w14:paraId="2F575345" w14:textId="729D3C2F" w:rsidR="004F2E63" w:rsidRPr="006E7DD8" w:rsidRDefault="004F2E63" w:rsidP="002672AC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191</w:t>
            </w:r>
          </w:p>
        </w:tc>
        <w:tc>
          <w:tcPr>
            <w:tcW w:w="2041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vAlign w:val="center"/>
            <w:hideMark/>
          </w:tcPr>
          <w:p w14:paraId="44225835" w14:textId="3E9F948C" w:rsidR="004F2E63" w:rsidRPr="006E7DD8" w:rsidRDefault="004F2E63" w:rsidP="002672AC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752</w:t>
            </w:r>
          </w:p>
        </w:tc>
        <w:tc>
          <w:tcPr>
            <w:tcW w:w="2040" w:type="dxa"/>
            <w:gridSpan w:val="3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vAlign w:val="center"/>
            <w:hideMark/>
          </w:tcPr>
          <w:p w14:paraId="749EB06F" w14:textId="633C7F6A" w:rsidR="004F2E63" w:rsidRPr="006E7DD8" w:rsidRDefault="004F2E63" w:rsidP="002672AC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174</w:t>
            </w:r>
          </w:p>
        </w:tc>
        <w:tc>
          <w:tcPr>
            <w:tcW w:w="2041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vAlign w:val="center"/>
            <w:hideMark/>
          </w:tcPr>
          <w:p w14:paraId="06E38199" w14:textId="0F1C7AD7" w:rsidR="004F2E63" w:rsidRPr="006E7DD8" w:rsidRDefault="004F2E63" w:rsidP="002672AC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102</w:t>
            </w:r>
          </w:p>
        </w:tc>
        <w:tc>
          <w:tcPr>
            <w:tcW w:w="2041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vAlign w:val="center"/>
            <w:hideMark/>
          </w:tcPr>
          <w:p w14:paraId="60EF7404" w14:textId="11FD49B0" w:rsidR="004F2E63" w:rsidRPr="006E7DD8" w:rsidRDefault="004F2E63" w:rsidP="002672AC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908</w:t>
            </w:r>
          </w:p>
        </w:tc>
      </w:tr>
      <w:tr w:rsidR="004F2E63" w:rsidRPr="006E7DD8" w14:paraId="344F155B" w14:textId="77777777" w:rsidTr="00723C6B">
        <w:trPr>
          <w:trHeight w:val="315"/>
        </w:trPr>
        <w:tc>
          <w:tcPr>
            <w:tcW w:w="2618" w:type="dxa"/>
            <w:vMerge w:val="restart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hideMark/>
          </w:tcPr>
          <w:p w14:paraId="3E90F303" w14:textId="77777777" w:rsidR="004F2E63" w:rsidRPr="006E7DD8" w:rsidRDefault="004F2E63" w:rsidP="004F2E63">
            <w:pPr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 xml:space="preserve"> </w:t>
            </w:r>
            <w:proofErr w:type="spellStart"/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>pos_s</w:t>
            </w:r>
            <w:proofErr w:type="spellEnd"/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 xml:space="preserve"> - </w:t>
            </w:r>
            <w:proofErr w:type="spellStart"/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>pos_m</w:t>
            </w:r>
            <w:proofErr w:type="spellEnd"/>
          </w:p>
        </w:tc>
        <w:tc>
          <w:tcPr>
            <w:tcW w:w="1037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hideMark/>
          </w:tcPr>
          <w:p w14:paraId="59C7A1F0" w14:textId="77777777" w:rsidR="004F2E63" w:rsidRPr="006E7DD8" w:rsidRDefault="004F2E63" w:rsidP="004F2E63">
            <w:pPr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ρ</w:t>
            </w:r>
          </w:p>
        </w:tc>
        <w:tc>
          <w:tcPr>
            <w:tcW w:w="2040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vAlign w:val="center"/>
            <w:hideMark/>
          </w:tcPr>
          <w:p w14:paraId="5A9C6AF3" w14:textId="5BCCC1B4" w:rsidR="004F2E63" w:rsidRPr="006E7DD8" w:rsidRDefault="004F2E63" w:rsidP="002672AC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093</w:t>
            </w:r>
          </w:p>
        </w:tc>
        <w:tc>
          <w:tcPr>
            <w:tcW w:w="2041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vAlign w:val="center"/>
            <w:hideMark/>
          </w:tcPr>
          <w:p w14:paraId="3DBFC24C" w14:textId="20C66619" w:rsidR="004F2E63" w:rsidRPr="006E7DD8" w:rsidRDefault="004F2E63" w:rsidP="002672AC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118</w:t>
            </w:r>
          </w:p>
        </w:tc>
        <w:tc>
          <w:tcPr>
            <w:tcW w:w="2040" w:type="dxa"/>
            <w:gridSpan w:val="3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vAlign w:val="center"/>
            <w:hideMark/>
          </w:tcPr>
          <w:p w14:paraId="008DA52C" w14:textId="313E128F" w:rsidR="004F2E63" w:rsidRPr="006E7DD8" w:rsidRDefault="004F2E63" w:rsidP="002672AC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045</w:t>
            </w:r>
          </w:p>
        </w:tc>
        <w:tc>
          <w:tcPr>
            <w:tcW w:w="2041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vAlign w:val="center"/>
            <w:hideMark/>
          </w:tcPr>
          <w:p w14:paraId="55062801" w14:textId="78FDFABD" w:rsidR="004F2E63" w:rsidRPr="006E7DD8" w:rsidRDefault="004F2E63" w:rsidP="002672AC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-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027</w:t>
            </w:r>
          </w:p>
        </w:tc>
        <w:tc>
          <w:tcPr>
            <w:tcW w:w="2041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vAlign w:val="center"/>
            <w:hideMark/>
          </w:tcPr>
          <w:p w14:paraId="68398FD8" w14:textId="23CDB339" w:rsidR="004F2E63" w:rsidRPr="006E7DD8" w:rsidRDefault="004F2E63" w:rsidP="002672AC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036</w:t>
            </w:r>
          </w:p>
        </w:tc>
      </w:tr>
      <w:tr w:rsidR="004F2E63" w:rsidRPr="006E7DD8" w14:paraId="0F4FFC91" w14:textId="77777777" w:rsidTr="00723C6B">
        <w:trPr>
          <w:trHeight w:val="315"/>
        </w:trPr>
        <w:tc>
          <w:tcPr>
            <w:tcW w:w="2618" w:type="dxa"/>
            <w:vMerge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hideMark/>
          </w:tcPr>
          <w:p w14:paraId="58F31E32" w14:textId="77777777" w:rsidR="004F2E63" w:rsidRPr="006E7DD8" w:rsidRDefault="004F2E63" w:rsidP="004F2E63">
            <w:pPr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</w:pPr>
          </w:p>
        </w:tc>
        <w:tc>
          <w:tcPr>
            <w:tcW w:w="1037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hideMark/>
          </w:tcPr>
          <w:p w14:paraId="01DA51B7" w14:textId="77777777" w:rsidR="004F2E63" w:rsidRPr="006E7DD8" w:rsidRDefault="004F2E63" w:rsidP="004F2E63">
            <w:pPr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 xml:space="preserve">Sig.  </w:t>
            </w:r>
          </w:p>
        </w:tc>
        <w:tc>
          <w:tcPr>
            <w:tcW w:w="2040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vAlign w:val="center"/>
            <w:hideMark/>
          </w:tcPr>
          <w:p w14:paraId="2F7D7C06" w14:textId="20D5C02B" w:rsidR="004F2E63" w:rsidRPr="006E7DD8" w:rsidRDefault="004F2E63" w:rsidP="002672AC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460</w:t>
            </w:r>
          </w:p>
        </w:tc>
        <w:tc>
          <w:tcPr>
            <w:tcW w:w="2041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vAlign w:val="center"/>
            <w:hideMark/>
          </w:tcPr>
          <w:p w14:paraId="7C0BC1E7" w14:textId="232A32D0" w:rsidR="004F2E63" w:rsidRPr="006E7DD8" w:rsidRDefault="004F2E63" w:rsidP="002672AC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347</w:t>
            </w:r>
          </w:p>
        </w:tc>
        <w:tc>
          <w:tcPr>
            <w:tcW w:w="2040" w:type="dxa"/>
            <w:gridSpan w:val="3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vAlign w:val="center"/>
            <w:hideMark/>
          </w:tcPr>
          <w:p w14:paraId="6A1AB5F3" w14:textId="0E1AF6B2" w:rsidR="004F2E63" w:rsidRPr="006E7DD8" w:rsidRDefault="004F2E63" w:rsidP="002672AC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721</w:t>
            </w:r>
          </w:p>
        </w:tc>
        <w:tc>
          <w:tcPr>
            <w:tcW w:w="2041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vAlign w:val="center"/>
            <w:hideMark/>
          </w:tcPr>
          <w:p w14:paraId="1DC30F02" w14:textId="57324830" w:rsidR="004F2E63" w:rsidRPr="006E7DD8" w:rsidRDefault="004F2E63" w:rsidP="002672AC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831</w:t>
            </w:r>
          </w:p>
        </w:tc>
        <w:tc>
          <w:tcPr>
            <w:tcW w:w="2041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vAlign w:val="center"/>
            <w:hideMark/>
          </w:tcPr>
          <w:p w14:paraId="5F23907F" w14:textId="381CE28B" w:rsidR="004F2E63" w:rsidRPr="006E7DD8" w:rsidRDefault="004F2E63" w:rsidP="002672AC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777</w:t>
            </w:r>
          </w:p>
        </w:tc>
      </w:tr>
      <w:tr w:rsidR="004F2E63" w:rsidRPr="006E7DD8" w14:paraId="3A12BCB4" w14:textId="77777777" w:rsidTr="00723C6B">
        <w:trPr>
          <w:trHeight w:val="315"/>
        </w:trPr>
        <w:tc>
          <w:tcPr>
            <w:tcW w:w="2618" w:type="dxa"/>
            <w:vMerge w:val="restart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hideMark/>
          </w:tcPr>
          <w:p w14:paraId="0A9904B8" w14:textId="77777777" w:rsidR="004F2E63" w:rsidRPr="006E7DD8" w:rsidRDefault="004F2E63" w:rsidP="004F2E63">
            <w:pPr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 xml:space="preserve"> </w:t>
            </w:r>
            <w:proofErr w:type="spellStart"/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>ne_p</w:t>
            </w:r>
            <w:proofErr w:type="spellEnd"/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 xml:space="preserve"> - </w:t>
            </w:r>
            <w:proofErr w:type="spellStart"/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>ne_m</w:t>
            </w:r>
            <w:proofErr w:type="spellEnd"/>
          </w:p>
        </w:tc>
        <w:tc>
          <w:tcPr>
            <w:tcW w:w="1037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hideMark/>
          </w:tcPr>
          <w:p w14:paraId="2B56C99B" w14:textId="77777777" w:rsidR="004F2E63" w:rsidRPr="006E7DD8" w:rsidRDefault="004F2E63" w:rsidP="004F2E63">
            <w:pPr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ρ</w:t>
            </w:r>
          </w:p>
        </w:tc>
        <w:tc>
          <w:tcPr>
            <w:tcW w:w="2040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vAlign w:val="center"/>
            <w:hideMark/>
          </w:tcPr>
          <w:p w14:paraId="3B811314" w14:textId="75E7FA74" w:rsidR="004F2E63" w:rsidRPr="006E7DD8" w:rsidRDefault="004F2E63" w:rsidP="002672AC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009</w:t>
            </w:r>
          </w:p>
        </w:tc>
        <w:tc>
          <w:tcPr>
            <w:tcW w:w="2041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vAlign w:val="center"/>
            <w:hideMark/>
          </w:tcPr>
          <w:p w14:paraId="61C5C2F3" w14:textId="54174922" w:rsidR="004F2E63" w:rsidRPr="006E7DD8" w:rsidRDefault="004F2E63" w:rsidP="002672AC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136</w:t>
            </w:r>
          </w:p>
        </w:tc>
        <w:tc>
          <w:tcPr>
            <w:tcW w:w="2040" w:type="dxa"/>
            <w:gridSpan w:val="3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vAlign w:val="center"/>
            <w:hideMark/>
          </w:tcPr>
          <w:p w14:paraId="7AD4D890" w14:textId="480E8BD8" w:rsidR="004F2E63" w:rsidRPr="006E7DD8" w:rsidRDefault="004F2E63" w:rsidP="002672AC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-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051</w:t>
            </w:r>
          </w:p>
        </w:tc>
        <w:tc>
          <w:tcPr>
            <w:tcW w:w="2041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vAlign w:val="center"/>
            <w:hideMark/>
          </w:tcPr>
          <w:p w14:paraId="528508EB" w14:textId="3683FC00" w:rsidR="004F2E63" w:rsidRPr="006E7DD8" w:rsidRDefault="004F2E63" w:rsidP="002672AC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-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064</w:t>
            </w:r>
          </w:p>
        </w:tc>
        <w:tc>
          <w:tcPr>
            <w:tcW w:w="2041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vAlign w:val="center"/>
            <w:hideMark/>
          </w:tcPr>
          <w:p w14:paraId="54B3FBE8" w14:textId="18F74393" w:rsidR="004F2E63" w:rsidRPr="006E7DD8" w:rsidRDefault="004F2E63" w:rsidP="002672AC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027</w:t>
            </w:r>
          </w:p>
        </w:tc>
      </w:tr>
      <w:tr w:rsidR="004F2E63" w:rsidRPr="006E7DD8" w14:paraId="1C42A070" w14:textId="77777777" w:rsidTr="00723C6B">
        <w:trPr>
          <w:trHeight w:val="315"/>
        </w:trPr>
        <w:tc>
          <w:tcPr>
            <w:tcW w:w="2618" w:type="dxa"/>
            <w:vMerge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hideMark/>
          </w:tcPr>
          <w:p w14:paraId="7BDE2406" w14:textId="77777777" w:rsidR="004F2E63" w:rsidRPr="006E7DD8" w:rsidRDefault="004F2E63" w:rsidP="004F2E63">
            <w:pPr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</w:pPr>
          </w:p>
        </w:tc>
        <w:tc>
          <w:tcPr>
            <w:tcW w:w="1037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hideMark/>
          </w:tcPr>
          <w:p w14:paraId="1418E3D5" w14:textId="77777777" w:rsidR="004F2E63" w:rsidRPr="006E7DD8" w:rsidRDefault="004F2E63" w:rsidP="004F2E63">
            <w:pPr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 xml:space="preserve">Sig.  </w:t>
            </w:r>
          </w:p>
        </w:tc>
        <w:tc>
          <w:tcPr>
            <w:tcW w:w="2040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vAlign w:val="center"/>
            <w:hideMark/>
          </w:tcPr>
          <w:p w14:paraId="19E91A5A" w14:textId="43B1F161" w:rsidR="004F2E63" w:rsidRPr="006E7DD8" w:rsidRDefault="004F2E63" w:rsidP="002672AC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944</w:t>
            </w:r>
          </w:p>
        </w:tc>
        <w:tc>
          <w:tcPr>
            <w:tcW w:w="2041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vAlign w:val="center"/>
            <w:hideMark/>
          </w:tcPr>
          <w:p w14:paraId="1EA4BC79" w14:textId="5915E3E9" w:rsidR="004F2E63" w:rsidRPr="006E7DD8" w:rsidRDefault="004F2E63" w:rsidP="002672AC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278</w:t>
            </w:r>
          </w:p>
        </w:tc>
        <w:tc>
          <w:tcPr>
            <w:tcW w:w="2040" w:type="dxa"/>
            <w:gridSpan w:val="3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vAlign w:val="center"/>
            <w:hideMark/>
          </w:tcPr>
          <w:p w14:paraId="30DF3644" w14:textId="0CFB5755" w:rsidR="004F2E63" w:rsidRPr="006E7DD8" w:rsidRDefault="004F2E63" w:rsidP="002672AC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685</w:t>
            </w:r>
          </w:p>
        </w:tc>
        <w:tc>
          <w:tcPr>
            <w:tcW w:w="2041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vAlign w:val="center"/>
            <w:hideMark/>
          </w:tcPr>
          <w:p w14:paraId="7E318D0A" w14:textId="6211E4AC" w:rsidR="004F2E63" w:rsidRPr="006E7DD8" w:rsidRDefault="004F2E63" w:rsidP="002672AC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612</w:t>
            </w:r>
          </w:p>
        </w:tc>
        <w:tc>
          <w:tcPr>
            <w:tcW w:w="2041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vAlign w:val="center"/>
            <w:hideMark/>
          </w:tcPr>
          <w:p w14:paraId="4DFCBDA1" w14:textId="059A81D2" w:rsidR="004F2E63" w:rsidRPr="006E7DD8" w:rsidRDefault="004F2E63" w:rsidP="002672AC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829</w:t>
            </w:r>
          </w:p>
        </w:tc>
      </w:tr>
      <w:tr w:rsidR="004F2E63" w:rsidRPr="006E7DD8" w14:paraId="5F6EBB7C" w14:textId="77777777" w:rsidTr="00723C6B">
        <w:trPr>
          <w:trHeight w:val="315"/>
        </w:trPr>
        <w:tc>
          <w:tcPr>
            <w:tcW w:w="2618" w:type="dxa"/>
            <w:vMerge w:val="restart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hideMark/>
          </w:tcPr>
          <w:p w14:paraId="4311A215" w14:textId="77777777" w:rsidR="004F2E63" w:rsidRPr="006E7DD8" w:rsidRDefault="004F2E63" w:rsidP="004F2E63">
            <w:pPr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 xml:space="preserve"> </w:t>
            </w:r>
            <w:proofErr w:type="spellStart"/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>ne_p</w:t>
            </w:r>
            <w:proofErr w:type="spellEnd"/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 xml:space="preserve"> - </w:t>
            </w:r>
            <w:proofErr w:type="spellStart"/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>ne_s</w:t>
            </w:r>
            <w:proofErr w:type="spellEnd"/>
          </w:p>
        </w:tc>
        <w:tc>
          <w:tcPr>
            <w:tcW w:w="1037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hideMark/>
          </w:tcPr>
          <w:p w14:paraId="1683DEB7" w14:textId="77777777" w:rsidR="004F2E63" w:rsidRPr="006E7DD8" w:rsidRDefault="004F2E63" w:rsidP="004F2E63">
            <w:pPr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ρ</w:t>
            </w:r>
          </w:p>
        </w:tc>
        <w:tc>
          <w:tcPr>
            <w:tcW w:w="2040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vAlign w:val="center"/>
            <w:hideMark/>
          </w:tcPr>
          <w:p w14:paraId="5C03D936" w14:textId="3D2D0F82" w:rsidR="004F2E63" w:rsidRPr="006E7DD8" w:rsidRDefault="004F2E63" w:rsidP="002672AC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036</w:t>
            </w:r>
          </w:p>
        </w:tc>
        <w:tc>
          <w:tcPr>
            <w:tcW w:w="2041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vAlign w:val="center"/>
            <w:hideMark/>
          </w:tcPr>
          <w:p w14:paraId="1AB0D871" w14:textId="3EA6B3F2" w:rsidR="004F2E63" w:rsidRPr="006E7DD8" w:rsidRDefault="004F2E63" w:rsidP="002672AC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096</w:t>
            </w:r>
          </w:p>
        </w:tc>
        <w:tc>
          <w:tcPr>
            <w:tcW w:w="2040" w:type="dxa"/>
            <w:gridSpan w:val="3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vAlign w:val="center"/>
            <w:hideMark/>
          </w:tcPr>
          <w:p w14:paraId="0D6C2924" w14:textId="149B45D5" w:rsidR="004F2E63" w:rsidRPr="006E7DD8" w:rsidRDefault="004F2E63" w:rsidP="002672AC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-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057</w:t>
            </w:r>
          </w:p>
        </w:tc>
        <w:tc>
          <w:tcPr>
            <w:tcW w:w="2041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vAlign w:val="center"/>
            <w:hideMark/>
          </w:tcPr>
          <w:p w14:paraId="09730580" w14:textId="685D2BF0" w:rsidR="004F2E63" w:rsidRPr="006E7DD8" w:rsidRDefault="004F2E63" w:rsidP="002672AC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-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074</w:t>
            </w:r>
          </w:p>
        </w:tc>
        <w:tc>
          <w:tcPr>
            <w:tcW w:w="2041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vAlign w:val="center"/>
            <w:hideMark/>
          </w:tcPr>
          <w:p w14:paraId="1CA6B48D" w14:textId="0EA9352F" w:rsidR="004F2E63" w:rsidRPr="006E7DD8" w:rsidRDefault="004F2E63" w:rsidP="002672AC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171</w:t>
            </w:r>
          </w:p>
        </w:tc>
      </w:tr>
      <w:tr w:rsidR="004F2E63" w:rsidRPr="006E7DD8" w14:paraId="0ADE1C3E" w14:textId="77777777" w:rsidTr="00723C6B">
        <w:trPr>
          <w:trHeight w:val="315"/>
        </w:trPr>
        <w:tc>
          <w:tcPr>
            <w:tcW w:w="2618" w:type="dxa"/>
            <w:vMerge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hideMark/>
          </w:tcPr>
          <w:p w14:paraId="361B65FB" w14:textId="77777777" w:rsidR="004F2E63" w:rsidRPr="006E7DD8" w:rsidRDefault="004F2E63" w:rsidP="004F2E63">
            <w:pPr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</w:pPr>
          </w:p>
        </w:tc>
        <w:tc>
          <w:tcPr>
            <w:tcW w:w="1037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hideMark/>
          </w:tcPr>
          <w:p w14:paraId="5424112B" w14:textId="77777777" w:rsidR="004F2E63" w:rsidRPr="006E7DD8" w:rsidRDefault="004F2E63" w:rsidP="004F2E63">
            <w:pPr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 xml:space="preserve">Sig.  </w:t>
            </w:r>
          </w:p>
        </w:tc>
        <w:tc>
          <w:tcPr>
            <w:tcW w:w="2040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vAlign w:val="center"/>
            <w:hideMark/>
          </w:tcPr>
          <w:p w14:paraId="06B3874D" w14:textId="5D070D28" w:rsidR="004F2E63" w:rsidRPr="006E7DD8" w:rsidRDefault="004F2E63" w:rsidP="002672AC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776</w:t>
            </w:r>
          </w:p>
        </w:tc>
        <w:tc>
          <w:tcPr>
            <w:tcW w:w="2041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vAlign w:val="center"/>
            <w:hideMark/>
          </w:tcPr>
          <w:p w14:paraId="305A3EEF" w14:textId="3003113A" w:rsidR="004F2E63" w:rsidRPr="006E7DD8" w:rsidRDefault="004F2E63" w:rsidP="002672AC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443</w:t>
            </w:r>
          </w:p>
        </w:tc>
        <w:tc>
          <w:tcPr>
            <w:tcW w:w="2040" w:type="dxa"/>
            <w:gridSpan w:val="3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vAlign w:val="center"/>
            <w:hideMark/>
          </w:tcPr>
          <w:p w14:paraId="112D25E0" w14:textId="47D649F0" w:rsidR="004F2E63" w:rsidRPr="006E7DD8" w:rsidRDefault="004F2E63" w:rsidP="002672AC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652</w:t>
            </w:r>
          </w:p>
        </w:tc>
        <w:tc>
          <w:tcPr>
            <w:tcW w:w="2041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vAlign w:val="center"/>
            <w:hideMark/>
          </w:tcPr>
          <w:p w14:paraId="0C12CE0E" w14:textId="4F94C96A" w:rsidR="004F2E63" w:rsidRPr="006E7DD8" w:rsidRDefault="004F2E63" w:rsidP="002672AC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555</w:t>
            </w:r>
          </w:p>
        </w:tc>
        <w:tc>
          <w:tcPr>
            <w:tcW w:w="2041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vAlign w:val="center"/>
            <w:hideMark/>
          </w:tcPr>
          <w:p w14:paraId="4877B418" w14:textId="075B1176" w:rsidR="004F2E63" w:rsidRPr="006E7DD8" w:rsidRDefault="004F2E63" w:rsidP="002672AC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171</w:t>
            </w:r>
          </w:p>
        </w:tc>
      </w:tr>
      <w:tr w:rsidR="004F2E63" w:rsidRPr="006E7DD8" w14:paraId="52E0DA41" w14:textId="77777777" w:rsidTr="00723C6B">
        <w:trPr>
          <w:trHeight w:val="315"/>
        </w:trPr>
        <w:tc>
          <w:tcPr>
            <w:tcW w:w="2618" w:type="dxa"/>
            <w:vMerge w:val="restart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hideMark/>
          </w:tcPr>
          <w:p w14:paraId="05EE401B" w14:textId="77777777" w:rsidR="004F2E63" w:rsidRPr="006E7DD8" w:rsidRDefault="004F2E63" w:rsidP="004F2E63">
            <w:pPr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 xml:space="preserve"> </w:t>
            </w:r>
            <w:proofErr w:type="spellStart"/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>ne_s</w:t>
            </w:r>
            <w:proofErr w:type="spellEnd"/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 xml:space="preserve"> - </w:t>
            </w:r>
            <w:proofErr w:type="spellStart"/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>ne_m</w:t>
            </w:r>
            <w:proofErr w:type="spellEnd"/>
          </w:p>
        </w:tc>
        <w:tc>
          <w:tcPr>
            <w:tcW w:w="1037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hideMark/>
          </w:tcPr>
          <w:p w14:paraId="201E0D86" w14:textId="77777777" w:rsidR="004F2E63" w:rsidRPr="006E7DD8" w:rsidRDefault="004F2E63" w:rsidP="004F2E63">
            <w:pPr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ρ</w:t>
            </w:r>
          </w:p>
        </w:tc>
        <w:tc>
          <w:tcPr>
            <w:tcW w:w="2040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vAlign w:val="center"/>
            <w:hideMark/>
          </w:tcPr>
          <w:p w14:paraId="3BF98C9F" w14:textId="2B18997C" w:rsidR="004F2E63" w:rsidRPr="006E7DD8" w:rsidRDefault="004F2E63" w:rsidP="002672AC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000</w:t>
            </w:r>
          </w:p>
        </w:tc>
        <w:tc>
          <w:tcPr>
            <w:tcW w:w="2041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vAlign w:val="center"/>
            <w:hideMark/>
          </w:tcPr>
          <w:p w14:paraId="6F94796A" w14:textId="42EB92E6" w:rsidR="004F2E63" w:rsidRPr="006E7DD8" w:rsidRDefault="004F2E63" w:rsidP="002672AC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024</w:t>
            </w:r>
          </w:p>
        </w:tc>
        <w:tc>
          <w:tcPr>
            <w:tcW w:w="2040" w:type="dxa"/>
            <w:gridSpan w:val="3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vAlign w:val="center"/>
            <w:hideMark/>
          </w:tcPr>
          <w:p w14:paraId="2E02C68E" w14:textId="671D2BD3" w:rsidR="004F2E63" w:rsidRPr="006E7DD8" w:rsidRDefault="004F2E63" w:rsidP="002672AC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032</w:t>
            </w:r>
          </w:p>
        </w:tc>
        <w:tc>
          <w:tcPr>
            <w:tcW w:w="2041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vAlign w:val="center"/>
            <w:hideMark/>
          </w:tcPr>
          <w:p w14:paraId="3B87F08E" w14:textId="2A40F17A" w:rsidR="004F2E63" w:rsidRPr="006E7DD8" w:rsidRDefault="004F2E63" w:rsidP="002672AC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036</w:t>
            </w:r>
          </w:p>
        </w:tc>
        <w:tc>
          <w:tcPr>
            <w:tcW w:w="2041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vAlign w:val="center"/>
            <w:hideMark/>
          </w:tcPr>
          <w:p w14:paraId="69244F8D" w14:textId="01EB4E7C" w:rsidR="004F2E63" w:rsidRPr="006E7DD8" w:rsidRDefault="004F2E63" w:rsidP="002672AC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-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100</w:t>
            </w:r>
          </w:p>
        </w:tc>
      </w:tr>
      <w:tr w:rsidR="004F2E63" w:rsidRPr="006E7DD8" w14:paraId="22EF843D" w14:textId="77777777" w:rsidTr="00723C6B">
        <w:trPr>
          <w:trHeight w:val="315"/>
        </w:trPr>
        <w:tc>
          <w:tcPr>
            <w:tcW w:w="2618" w:type="dxa"/>
            <w:vMerge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hideMark/>
          </w:tcPr>
          <w:p w14:paraId="1721C808" w14:textId="77777777" w:rsidR="004F2E63" w:rsidRPr="006E7DD8" w:rsidRDefault="004F2E63" w:rsidP="004F2E63">
            <w:pPr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</w:pPr>
          </w:p>
        </w:tc>
        <w:tc>
          <w:tcPr>
            <w:tcW w:w="1037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hideMark/>
          </w:tcPr>
          <w:p w14:paraId="06039B46" w14:textId="77777777" w:rsidR="004F2E63" w:rsidRPr="006E7DD8" w:rsidRDefault="004F2E63" w:rsidP="004F2E63">
            <w:pPr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 xml:space="preserve">Sig.  </w:t>
            </w:r>
          </w:p>
        </w:tc>
        <w:tc>
          <w:tcPr>
            <w:tcW w:w="2040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vAlign w:val="center"/>
            <w:hideMark/>
          </w:tcPr>
          <w:p w14:paraId="53688107" w14:textId="06EBC7B4" w:rsidR="004F2E63" w:rsidRPr="006E7DD8" w:rsidRDefault="004F2E63" w:rsidP="002672AC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999</w:t>
            </w:r>
          </w:p>
        </w:tc>
        <w:tc>
          <w:tcPr>
            <w:tcW w:w="2041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vAlign w:val="center"/>
            <w:hideMark/>
          </w:tcPr>
          <w:p w14:paraId="6B2AD703" w14:textId="548EC3D0" w:rsidR="004F2E63" w:rsidRPr="006E7DD8" w:rsidRDefault="004F2E63" w:rsidP="002672AC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848</w:t>
            </w:r>
          </w:p>
        </w:tc>
        <w:tc>
          <w:tcPr>
            <w:tcW w:w="2040" w:type="dxa"/>
            <w:gridSpan w:val="3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vAlign w:val="center"/>
            <w:hideMark/>
          </w:tcPr>
          <w:p w14:paraId="65877663" w14:textId="4BE8B5F1" w:rsidR="004F2E63" w:rsidRPr="006E7DD8" w:rsidRDefault="004F2E63" w:rsidP="002672AC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797</w:t>
            </w:r>
          </w:p>
        </w:tc>
        <w:tc>
          <w:tcPr>
            <w:tcW w:w="2041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vAlign w:val="center"/>
            <w:hideMark/>
          </w:tcPr>
          <w:p w14:paraId="18D5AE2D" w14:textId="318515E9" w:rsidR="004F2E63" w:rsidRPr="006E7DD8" w:rsidRDefault="004F2E63" w:rsidP="002672AC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771</w:t>
            </w:r>
          </w:p>
        </w:tc>
        <w:tc>
          <w:tcPr>
            <w:tcW w:w="2041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vAlign w:val="center"/>
            <w:hideMark/>
          </w:tcPr>
          <w:p w14:paraId="5887B1A3" w14:textId="5AF86C9D" w:rsidR="004F2E63" w:rsidRPr="006E7DD8" w:rsidRDefault="004F2E63" w:rsidP="002672AC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426</w:t>
            </w:r>
          </w:p>
        </w:tc>
      </w:tr>
      <w:tr w:rsidR="004F2E63" w:rsidRPr="006E7DD8" w14:paraId="12DA0413" w14:textId="77777777" w:rsidTr="00723C6B">
        <w:trPr>
          <w:trHeight w:val="315"/>
        </w:trPr>
        <w:tc>
          <w:tcPr>
            <w:tcW w:w="2618" w:type="dxa"/>
            <w:vMerge w:val="restart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hideMark/>
          </w:tcPr>
          <w:p w14:paraId="59B0EFD3" w14:textId="77777777" w:rsidR="004F2E63" w:rsidRPr="006E7DD8" w:rsidRDefault="004F2E63" w:rsidP="004F2E63">
            <w:pPr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 xml:space="preserve"> </w:t>
            </w:r>
            <w:proofErr w:type="spellStart"/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>neg_p</w:t>
            </w:r>
            <w:proofErr w:type="spellEnd"/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 xml:space="preserve"> - </w:t>
            </w:r>
            <w:proofErr w:type="spellStart"/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>neg_m</w:t>
            </w:r>
            <w:proofErr w:type="spellEnd"/>
          </w:p>
        </w:tc>
        <w:tc>
          <w:tcPr>
            <w:tcW w:w="1037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hideMark/>
          </w:tcPr>
          <w:p w14:paraId="73ED5F6B" w14:textId="77777777" w:rsidR="004F2E63" w:rsidRPr="006E7DD8" w:rsidRDefault="004F2E63" w:rsidP="004F2E63">
            <w:pPr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ρ</w:t>
            </w:r>
          </w:p>
        </w:tc>
        <w:tc>
          <w:tcPr>
            <w:tcW w:w="2040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vAlign w:val="center"/>
            <w:hideMark/>
          </w:tcPr>
          <w:p w14:paraId="7472900B" w14:textId="45FDF417" w:rsidR="004F2E63" w:rsidRPr="006E7DD8" w:rsidRDefault="004F2E63" w:rsidP="002672AC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-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151</w:t>
            </w:r>
          </w:p>
        </w:tc>
        <w:tc>
          <w:tcPr>
            <w:tcW w:w="2041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vAlign w:val="center"/>
            <w:hideMark/>
          </w:tcPr>
          <w:p w14:paraId="6A0CDFB8" w14:textId="59D61411" w:rsidR="004F2E63" w:rsidRPr="006E7DD8" w:rsidRDefault="004F2E63" w:rsidP="002672AC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-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200</w:t>
            </w:r>
          </w:p>
        </w:tc>
        <w:tc>
          <w:tcPr>
            <w:tcW w:w="2040" w:type="dxa"/>
            <w:gridSpan w:val="3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vAlign w:val="center"/>
            <w:hideMark/>
          </w:tcPr>
          <w:p w14:paraId="0AEF7B13" w14:textId="3BDC7F07" w:rsidR="004F2E63" w:rsidRPr="006E7DD8" w:rsidRDefault="004F2E63" w:rsidP="002672AC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-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160</w:t>
            </w:r>
          </w:p>
        </w:tc>
        <w:tc>
          <w:tcPr>
            <w:tcW w:w="2041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vAlign w:val="center"/>
            <w:hideMark/>
          </w:tcPr>
          <w:p w14:paraId="20514A97" w14:textId="0BC9D3C9" w:rsidR="004F2E63" w:rsidRPr="006E7DD8" w:rsidRDefault="004F2E63" w:rsidP="002672AC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047</w:t>
            </w:r>
          </w:p>
        </w:tc>
        <w:tc>
          <w:tcPr>
            <w:tcW w:w="2041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vAlign w:val="center"/>
            <w:hideMark/>
          </w:tcPr>
          <w:p w14:paraId="69A74FA8" w14:textId="01F2C784" w:rsidR="004F2E63" w:rsidRPr="006E7DD8" w:rsidRDefault="004F2E63" w:rsidP="002672AC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-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053</w:t>
            </w:r>
          </w:p>
        </w:tc>
      </w:tr>
      <w:tr w:rsidR="004F2E63" w:rsidRPr="006E7DD8" w14:paraId="2069AFCE" w14:textId="77777777" w:rsidTr="00723C6B">
        <w:trPr>
          <w:trHeight w:val="315"/>
        </w:trPr>
        <w:tc>
          <w:tcPr>
            <w:tcW w:w="2618" w:type="dxa"/>
            <w:vMerge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hideMark/>
          </w:tcPr>
          <w:p w14:paraId="50DB1AC1" w14:textId="77777777" w:rsidR="004F2E63" w:rsidRPr="006E7DD8" w:rsidRDefault="004F2E63" w:rsidP="004F2E63">
            <w:pPr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</w:pPr>
          </w:p>
        </w:tc>
        <w:tc>
          <w:tcPr>
            <w:tcW w:w="1037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hideMark/>
          </w:tcPr>
          <w:p w14:paraId="009E2D64" w14:textId="77777777" w:rsidR="004F2E63" w:rsidRPr="006E7DD8" w:rsidRDefault="004F2E63" w:rsidP="004F2E63">
            <w:pPr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 xml:space="preserve">Sig.  </w:t>
            </w:r>
          </w:p>
        </w:tc>
        <w:tc>
          <w:tcPr>
            <w:tcW w:w="2040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vAlign w:val="center"/>
            <w:hideMark/>
          </w:tcPr>
          <w:p w14:paraId="4F400F8C" w14:textId="02DDFC5C" w:rsidR="004F2E63" w:rsidRPr="006E7DD8" w:rsidRDefault="004F2E63" w:rsidP="002672AC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226</w:t>
            </w:r>
          </w:p>
        </w:tc>
        <w:tc>
          <w:tcPr>
            <w:tcW w:w="2041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vAlign w:val="center"/>
            <w:hideMark/>
          </w:tcPr>
          <w:p w14:paraId="67A14CDE" w14:textId="083440C0" w:rsidR="004F2E63" w:rsidRPr="006E7DD8" w:rsidRDefault="004F2E63" w:rsidP="002672AC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108</w:t>
            </w:r>
          </w:p>
        </w:tc>
        <w:tc>
          <w:tcPr>
            <w:tcW w:w="2040" w:type="dxa"/>
            <w:gridSpan w:val="3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vAlign w:val="center"/>
            <w:hideMark/>
          </w:tcPr>
          <w:p w14:paraId="320ED23E" w14:textId="6822F80E" w:rsidR="004F2E63" w:rsidRPr="006E7DD8" w:rsidRDefault="004F2E63" w:rsidP="002672AC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199</w:t>
            </w:r>
          </w:p>
        </w:tc>
        <w:tc>
          <w:tcPr>
            <w:tcW w:w="2041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vAlign w:val="center"/>
            <w:hideMark/>
          </w:tcPr>
          <w:p w14:paraId="7DA45615" w14:textId="47F0EB69" w:rsidR="004F2E63" w:rsidRPr="006E7DD8" w:rsidRDefault="004F2E63" w:rsidP="002672AC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707</w:t>
            </w:r>
          </w:p>
        </w:tc>
        <w:tc>
          <w:tcPr>
            <w:tcW w:w="2041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vAlign w:val="center"/>
            <w:hideMark/>
          </w:tcPr>
          <w:p w14:paraId="2487615C" w14:textId="622C0FC7" w:rsidR="004F2E63" w:rsidRPr="006E7DD8" w:rsidRDefault="004F2E63" w:rsidP="002672AC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672</w:t>
            </w:r>
          </w:p>
        </w:tc>
      </w:tr>
      <w:tr w:rsidR="004F2E63" w:rsidRPr="006E7DD8" w14:paraId="0F180C1C" w14:textId="77777777" w:rsidTr="00723C6B">
        <w:trPr>
          <w:trHeight w:val="315"/>
        </w:trPr>
        <w:tc>
          <w:tcPr>
            <w:tcW w:w="2618" w:type="dxa"/>
            <w:vMerge w:val="restart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hideMark/>
          </w:tcPr>
          <w:p w14:paraId="118A393F" w14:textId="77777777" w:rsidR="004F2E63" w:rsidRPr="006E7DD8" w:rsidRDefault="004F2E63" w:rsidP="004F2E63">
            <w:pPr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 xml:space="preserve"> </w:t>
            </w:r>
            <w:proofErr w:type="spellStart"/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>neg_p</w:t>
            </w:r>
            <w:proofErr w:type="spellEnd"/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 xml:space="preserve"> - </w:t>
            </w:r>
            <w:proofErr w:type="spellStart"/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>neg_s</w:t>
            </w:r>
            <w:proofErr w:type="spellEnd"/>
          </w:p>
        </w:tc>
        <w:tc>
          <w:tcPr>
            <w:tcW w:w="1037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hideMark/>
          </w:tcPr>
          <w:p w14:paraId="7EC2DD55" w14:textId="77777777" w:rsidR="004F2E63" w:rsidRPr="006E7DD8" w:rsidRDefault="004F2E63" w:rsidP="004F2E63">
            <w:pPr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ρ</w:t>
            </w:r>
          </w:p>
        </w:tc>
        <w:tc>
          <w:tcPr>
            <w:tcW w:w="2040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vAlign w:val="center"/>
            <w:hideMark/>
          </w:tcPr>
          <w:p w14:paraId="14B1EF9B" w14:textId="1C9CCECA" w:rsidR="004F2E63" w:rsidRPr="006E7DD8" w:rsidRDefault="004F2E63" w:rsidP="002672AC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-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166</w:t>
            </w:r>
          </w:p>
        </w:tc>
        <w:tc>
          <w:tcPr>
            <w:tcW w:w="2041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vAlign w:val="center"/>
            <w:hideMark/>
          </w:tcPr>
          <w:p w14:paraId="0941CC2D" w14:textId="4BF52FBE" w:rsidR="004F2E63" w:rsidRPr="006E7DD8" w:rsidRDefault="004F2E63" w:rsidP="002672AC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-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203</w:t>
            </w:r>
          </w:p>
        </w:tc>
        <w:tc>
          <w:tcPr>
            <w:tcW w:w="2040" w:type="dxa"/>
            <w:gridSpan w:val="3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vAlign w:val="center"/>
            <w:hideMark/>
          </w:tcPr>
          <w:p w14:paraId="3C429D09" w14:textId="54F610EB" w:rsidR="004F2E63" w:rsidRPr="006E7DD8" w:rsidRDefault="004F2E63" w:rsidP="002672AC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004</w:t>
            </w:r>
          </w:p>
        </w:tc>
        <w:tc>
          <w:tcPr>
            <w:tcW w:w="2041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vAlign w:val="center"/>
            <w:hideMark/>
          </w:tcPr>
          <w:p w14:paraId="628F2F12" w14:textId="70EABA0F" w:rsidR="004F2E63" w:rsidRPr="006E7DD8" w:rsidRDefault="004F2E63" w:rsidP="002672AC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-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240</w:t>
            </w:r>
          </w:p>
        </w:tc>
        <w:tc>
          <w:tcPr>
            <w:tcW w:w="2041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vAlign w:val="center"/>
            <w:hideMark/>
          </w:tcPr>
          <w:p w14:paraId="2A0DA659" w14:textId="6857F713" w:rsidR="004F2E63" w:rsidRPr="006E7DD8" w:rsidRDefault="004F2E63" w:rsidP="002672AC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-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145</w:t>
            </w:r>
          </w:p>
        </w:tc>
      </w:tr>
      <w:tr w:rsidR="004F2E63" w:rsidRPr="006E7DD8" w14:paraId="284A81E2" w14:textId="77777777" w:rsidTr="00723C6B">
        <w:trPr>
          <w:trHeight w:val="315"/>
        </w:trPr>
        <w:tc>
          <w:tcPr>
            <w:tcW w:w="2618" w:type="dxa"/>
            <w:vMerge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hideMark/>
          </w:tcPr>
          <w:p w14:paraId="28953716" w14:textId="77777777" w:rsidR="004F2E63" w:rsidRPr="006E7DD8" w:rsidRDefault="004F2E63" w:rsidP="004F2E63">
            <w:pPr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</w:pPr>
          </w:p>
        </w:tc>
        <w:tc>
          <w:tcPr>
            <w:tcW w:w="1037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hideMark/>
          </w:tcPr>
          <w:p w14:paraId="7F6F0135" w14:textId="77777777" w:rsidR="004F2E63" w:rsidRPr="006E7DD8" w:rsidRDefault="004F2E63" w:rsidP="004F2E63">
            <w:pPr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 xml:space="preserve">Sig.  </w:t>
            </w:r>
          </w:p>
        </w:tc>
        <w:tc>
          <w:tcPr>
            <w:tcW w:w="2040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vAlign w:val="center"/>
            <w:hideMark/>
          </w:tcPr>
          <w:p w14:paraId="608E53A0" w14:textId="6E21C7C2" w:rsidR="004F2E63" w:rsidRPr="006E7DD8" w:rsidRDefault="004F2E63" w:rsidP="002672AC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184</w:t>
            </w:r>
          </w:p>
        </w:tc>
        <w:tc>
          <w:tcPr>
            <w:tcW w:w="2041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vAlign w:val="center"/>
            <w:hideMark/>
          </w:tcPr>
          <w:p w14:paraId="4F2B0740" w14:textId="184F7C30" w:rsidR="004F2E63" w:rsidRPr="006E7DD8" w:rsidRDefault="004F2E63" w:rsidP="002672AC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103</w:t>
            </w:r>
          </w:p>
        </w:tc>
        <w:tc>
          <w:tcPr>
            <w:tcW w:w="2040" w:type="dxa"/>
            <w:gridSpan w:val="3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vAlign w:val="center"/>
            <w:hideMark/>
          </w:tcPr>
          <w:p w14:paraId="40C21231" w14:textId="2E21F396" w:rsidR="004F2E63" w:rsidRPr="006E7DD8" w:rsidRDefault="004F2E63" w:rsidP="002672AC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976</w:t>
            </w:r>
          </w:p>
        </w:tc>
        <w:tc>
          <w:tcPr>
            <w:tcW w:w="2041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vAlign w:val="center"/>
            <w:hideMark/>
          </w:tcPr>
          <w:p w14:paraId="7040C9E0" w14:textId="49F78EC0" w:rsidR="004F2E63" w:rsidRPr="006E7DD8" w:rsidRDefault="004F2E63" w:rsidP="002672AC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052</w:t>
            </w:r>
          </w:p>
        </w:tc>
        <w:tc>
          <w:tcPr>
            <w:tcW w:w="2041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vAlign w:val="center"/>
            <w:hideMark/>
          </w:tcPr>
          <w:p w14:paraId="008D7BAF" w14:textId="71A6014A" w:rsidR="004F2E63" w:rsidRPr="006E7DD8" w:rsidRDefault="004F2E63" w:rsidP="002672AC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246</w:t>
            </w:r>
          </w:p>
        </w:tc>
      </w:tr>
      <w:tr w:rsidR="004F2E63" w:rsidRPr="006E7DD8" w14:paraId="4C1EAEEE" w14:textId="77777777" w:rsidTr="00723C6B">
        <w:trPr>
          <w:trHeight w:val="315"/>
        </w:trPr>
        <w:tc>
          <w:tcPr>
            <w:tcW w:w="2618" w:type="dxa"/>
            <w:vMerge w:val="restart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hideMark/>
          </w:tcPr>
          <w:p w14:paraId="4D657445" w14:textId="77777777" w:rsidR="004F2E63" w:rsidRPr="006E7DD8" w:rsidRDefault="004F2E63" w:rsidP="004F2E63">
            <w:pPr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 xml:space="preserve"> </w:t>
            </w:r>
            <w:proofErr w:type="spellStart"/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>neg_s</w:t>
            </w:r>
            <w:proofErr w:type="spellEnd"/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 xml:space="preserve"> - </w:t>
            </w:r>
            <w:proofErr w:type="spellStart"/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>neg_m</w:t>
            </w:r>
            <w:proofErr w:type="spellEnd"/>
          </w:p>
        </w:tc>
        <w:tc>
          <w:tcPr>
            <w:tcW w:w="1037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hideMark/>
          </w:tcPr>
          <w:p w14:paraId="482A6B9C" w14:textId="77777777" w:rsidR="004F2E63" w:rsidRPr="006E7DD8" w:rsidRDefault="004F2E63" w:rsidP="004F2E63">
            <w:pPr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ρ</w:t>
            </w:r>
          </w:p>
        </w:tc>
        <w:tc>
          <w:tcPr>
            <w:tcW w:w="2040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vAlign w:val="center"/>
            <w:hideMark/>
          </w:tcPr>
          <w:p w14:paraId="1E6F12C5" w14:textId="0E656C4B" w:rsidR="004F2E63" w:rsidRPr="006E7DD8" w:rsidRDefault="004F2E63" w:rsidP="002672AC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007</w:t>
            </w:r>
          </w:p>
        </w:tc>
        <w:tc>
          <w:tcPr>
            <w:tcW w:w="2041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vAlign w:val="center"/>
            <w:hideMark/>
          </w:tcPr>
          <w:p w14:paraId="262FD3E7" w14:textId="43262363" w:rsidR="004F2E63" w:rsidRPr="006E7DD8" w:rsidRDefault="004F2E63" w:rsidP="002672AC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-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019</w:t>
            </w:r>
          </w:p>
        </w:tc>
        <w:tc>
          <w:tcPr>
            <w:tcW w:w="2040" w:type="dxa"/>
            <w:gridSpan w:val="3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vAlign w:val="center"/>
            <w:hideMark/>
          </w:tcPr>
          <w:p w14:paraId="13E11193" w14:textId="0E7E18B1" w:rsidR="004F2E63" w:rsidRPr="006E7DD8" w:rsidRDefault="004F2E63" w:rsidP="002672AC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-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144</w:t>
            </w:r>
          </w:p>
        </w:tc>
        <w:tc>
          <w:tcPr>
            <w:tcW w:w="2041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vAlign w:val="center"/>
            <w:hideMark/>
          </w:tcPr>
          <w:p w14:paraId="3C6BE0E9" w14:textId="2C7C46C0" w:rsidR="004F2E63" w:rsidRPr="006E7DD8" w:rsidRDefault="000F301E" w:rsidP="002672AC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b/>
                <w:sz w:val="20"/>
                <w:szCs w:val="20"/>
              </w:rPr>
              <w:t>.</w:t>
            </w:r>
            <w:r w:rsidR="004F2E63" w:rsidRPr="006E7DD8">
              <w:rPr>
                <w:rFonts w:ascii="Arial" w:hAnsi="Arial" w:cs="Arial"/>
                <w:b/>
                <w:sz w:val="20"/>
                <w:szCs w:val="20"/>
              </w:rPr>
              <w:t>287</w:t>
            </w:r>
            <w:r w:rsidR="004F2E63" w:rsidRPr="006E7DD8">
              <w:rPr>
                <w:rFonts w:ascii="Arial" w:hAnsi="Arial" w:cs="Arial"/>
                <w:b/>
                <w:sz w:val="20"/>
                <w:szCs w:val="20"/>
                <w:vertAlign w:val="superscript"/>
              </w:rPr>
              <w:t>*</w:t>
            </w:r>
          </w:p>
        </w:tc>
        <w:tc>
          <w:tcPr>
            <w:tcW w:w="2041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vAlign w:val="center"/>
            <w:hideMark/>
          </w:tcPr>
          <w:p w14:paraId="11A02071" w14:textId="0B402C82" w:rsidR="004F2E63" w:rsidRPr="006E7DD8" w:rsidRDefault="004F2E63" w:rsidP="002672AC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075</w:t>
            </w:r>
          </w:p>
        </w:tc>
      </w:tr>
      <w:tr w:rsidR="004F2E63" w:rsidRPr="006E7DD8" w14:paraId="3ACB68B3" w14:textId="77777777" w:rsidTr="00723C6B">
        <w:trPr>
          <w:trHeight w:val="315"/>
        </w:trPr>
        <w:tc>
          <w:tcPr>
            <w:tcW w:w="2618" w:type="dxa"/>
            <w:vMerge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hideMark/>
          </w:tcPr>
          <w:p w14:paraId="5029AFF6" w14:textId="77777777" w:rsidR="004F2E63" w:rsidRPr="006E7DD8" w:rsidRDefault="004F2E63" w:rsidP="004F2E63">
            <w:pPr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</w:pPr>
          </w:p>
        </w:tc>
        <w:tc>
          <w:tcPr>
            <w:tcW w:w="1037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hideMark/>
          </w:tcPr>
          <w:p w14:paraId="6A503F7D" w14:textId="77777777" w:rsidR="004F2E63" w:rsidRPr="006E7DD8" w:rsidRDefault="004F2E63" w:rsidP="004F2E63">
            <w:pPr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 xml:space="preserve">Sig.  </w:t>
            </w:r>
          </w:p>
        </w:tc>
        <w:tc>
          <w:tcPr>
            <w:tcW w:w="2040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vAlign w:val="center"/>
            <w:hideMark/>
          </w:tcPr>
          <w:p w14:paraId="23A0976C" w14:textId="48BB93D8" w:rsidR="004F2E63" w:rsidRPr="006E7DD8" w:rsidRDefault="004F2E63" w:rsidP="002672AC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955</w:t>
            </w:r>
          </w:p>
        </w:tc>
        <w:tc>
          <w:tcPr>
            <w:tcW w:w="2041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vAlign w:val="center"/>
            <w:hideMark/>
          </w:tcPr>
          <w:p w14:paraId="62DDCB1F" w14:textId="74DFC8A7" w:rsidR="004F2E63" w:rsidRPr="006E7DD8" w:rsidRDefault="004F2E63" w:rsidP="002672AC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881</w:t>
            </w:r>
          </w:p>
        </w:tc>
        <w:tc>
          <w:tcPr>
            <w:tcW w:w="2040" w:type="dxa"/>
            <w:gridSpan w:val="3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vAlign w:val="center"/>
            <w:hideMark/>
          </w:tcPr>
          <w:p w14:paraId="71C649A3" w14:textId="4DB4A48D" w:rsidR="004F2E63" w:rsidRPr="006E7DD8" w:rsidRDefault="004F2E63" w:rsidP="002672AC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247</w:t>
            </w:r>
          </w:p>
        </w:tc>
        <w:tc>
          <w:tcPr>
            <w:tcW w:w="2041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vAlign w:val="center"/>
            <w:hideMark/>
          </w:tcPr>
          <w:p w14:paraId="5F03E933" w14:textId="3DF6C5F5" w:rsidR="004F2E63" w:rsidRPr="006E7DD8" w:rsidRDefault="004F2E63" w:rsidP="002672AC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b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b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b/>
                <w:sz w:val="20"/>
                <w:szCs w:val="20"/>
              </w:rPr>
              <w:t>019</w:t>
            </w:r>
          </w:p>
        </w:tc>
        <w:tc>
          <w:tcPr>
            <w:tcW w:w="2041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vAlign w:val="center"/>
            <w:hideMark/>
          </w:tcPr>
          <w:p w14:paraId="34163473" w14:textId="2A107E03" w:rsidR="004F2E63" w:rsidRPr="006E7DD8" w:rsidRDefault="004F2E63" w:rsidP="002672AC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552</w:t>
            </w:r>
          </w:p>
        </w:tc>
      </w:tr>
    </w:tbl>
    <w:p w14:paraId="287C77F1" w14:textId="7537B367" w:rsidR="00690202" w:rsidRPr="006E7DD8" w:rsidRDefault="00690202" w:rsidP="00690202">
      <w:pPr>
        <w:rPr>
          <w:rFonts w:ascii="Arial" w:hAnsi="Arial" w:cs="Arial"/>
        </w:rPr>
      </w:pPr>
    </w:p>
    <w:p w14:paraId="3CB7FA30" w14:textId="77777777" w:rsidR="000E514C" w:rsidRPr="006E7DD8" w:rsidRDefault="000E514C" w:rsidP="00690202">
      <w:pPr>
        <w:rPr>
          <w:rFonts w:ascii="Arial" w:hAnsi="Arial" w:cs="Arial"/>
        </w:rPr>
      </w:pPr>
    </w:p>
    <w:p w14:paraId="71BBD651" w14:textId="77777777" w:rsidR="000E514C" w:rsidRPr="006E7DD8" w:rsidRDefault="000E514C" w:rsidP="00690202">
      <w:pPr>
        <w:rPr>
          <w:rFonts w:ascii="Arial" w:hAnsi="Arial" w:cs="Arial"/>
        </w:rPr>
      </w:pPr>
    </w:p>
    <w:p w14:paraId="4D79A2B5" w14:textId="77777777" w:rsidR="000E514C" w:rsidRPr="006E7DD8" w:rsidRDefault="000E514C" w:rsidP="00690202">
      <w:pPr>
        <w:rPr>
          <w:rFonts w:ascii="Arial" w:hAnsi="Arial" w:cs="Arial"/>
        </w:rPr>
      </w:pPr>
    </w:p>
    <w:tbl>
      <w:tblPr>
        <w:tblpPr w:leftFromText="141" w:rightFromText="141" w:vertAnchor="text" w:tblpY="128"/>
        <w:tblW w:w="13716" w:type="dxa"/>
        <w:tblBorders>
          <w:insideH w:val="single" w:sz="4" w:space="0" w:color="A6A6A6"/>
        </w:tblBorders>
        <w:tblLayout w:type="fixed"/>
        <w:tblLook w:val="04A0" w:firstRow="1" w:lastRow="0" w:firstColumn="1" w:lastColumn="0" w:noHBand="0" w:noVBand="1"/>
      </w:tblPr>
      <w:tblGrid>
        <w:gridCol w:w="2518"/>
        <w:gridCol w:w="1134"/>
        <w:gridCol w:w="71"/>
        <w:gridCol w:w="1914"/>
        <w:gridCol w:w="84"/>
        <w:gridCol w:w="2000"/>
        <w:gridCol w:w="42"/>
        <w:gridCol w:w="1956"/>
        <w:gridCol w:w="28"/>
        <w:gridCol w:w="1970"/>
        <w:gridCol w:w="15"/>
        <w:gridCol w:w="1984"/>
      </w:tblGrid>
      <w:tr w:rsidR="00000000" w:rsidRPr="006E7DD8" w14:paraId="0873AA48" w14:textId="77777777">
        <w:trPr>
          <w:trHeight w:val="300"/>
        </w:trPr>
        <w:tc>
          <w:tcPr>
            <w:tcW w:w="3652" w:type="dxa"/>
            <w:gridSpan w:val="2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808080"/>
            <w:vAlign w:val="center"/>
            <w:hideMark/>
          </w:tcPr>
          <w:p w14:paraId="3DB9708E" w14:textId="77777777" w:rsidR="005A57FA" w:rsidRDefault="005A57FA" w:rsidP="005A57FA">
            <w:pPr>
              <w:jc w:val="center"/>
              <w:rPr>
                <w:rFonts w:ascii="Arial" w:hAnsi="Arial" w:cs="Arial"/>
                <w:b/>
                <w:color w:val="808080"/>
                <w:sz w:val="20"/>
                <w:szCs w:val="20"/>
                <w:lang w:eastAsia="de-DE"/>
              </w:rPr>
            </w:pPr>
          </w:p>
        </w:tc>
        <w:tc>
          <w:tcPr>
            <w:tcW w:w="1985" w:type="dxa"/>
            <w:gridSpan w:val="2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808080"/>
            <w:vAlign w:val="center"/>
            <w:hideMark/>
          </w:tcPr>
          <w:p w14:paraId="0E1FC6A3" w14:textId="77777777" w:rsidR="005A57FA" w:rsidRPr="00033BD9" w:rsidRDefault="005A57FA" w:rsidP="005A57FA">
            <w:pPr>
              <w:jc w:val="center"/>
              <w:rPr>
                <w:rFonts w:ascii="Arial" w:hAnsi="Arial" w:cs="Arial"/>
                <w:b/>
                <w:color w:val="FFFFFF"/>
                <w:sz w:val="20"/>
                <w:szCs w:val="20"/>
                <w:lang w:val="de-DE" w:eastAsia="de-DE"/>
              </w:rPr>
            </w:pPr>
            <w:r w:rsidRPr="00033BD9">
              <w:rPr>
                <w:rFonts w:ascii="Arial" w:hAnsi="Arial" w:cs="Arial"/>
                <w:b/>
                <w:color w:val="FFFFFF"/>
                <w:sz w:val="20"/>
                <w:szCs w:val="20"/>
                <w:lang w:val="de-DE" w:eastAsia="de-DE"/>
              </w:rPr>
              <w:t>O-LIFE Total</w:t>
            </w:r>
          </w:p>
        </w:tc>
        <w:tc>
          <w:tcPr>
            <w:tcW w:w="2126" w:type="dxa"/>
            <w:gridSpan w:val="3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808080"/>
            <w:vAlign w:val="center"/>
            <w:hideMark/>
          </w:tcPr>
          <w:p w14:paraId="741426E4" w14:textId="77777777" w:rsidR="005A57FA" w:rsidRPr="00033BD9" w:rsidRDefault="005A57FA" w:rsidP="005A57FA">
            <w:pPr>
              <w:jc w:val="center"/>
              <w:rPr>
                <w:rFonts w:ascii="Arial" w:hAnsi="Arial" w:cs="Arial"/>
                <w:b/>
                <w:color w:val="FFFFFF"/>
                <w:sz w:val="20"/>
                <w:szCs w:val="20"/>
                <w:lang w:val="de-DE" w:eastAsia="de-DE"/>
              </w:rPr>
            </w:pPr>
            <w:proofErr w:type="spellStart"/>
            <w:r w:rsidRPr="00033BD9">
              <w:rPr>
                <w:rFonts w:ascii="Arial" w:hAnsi="Arial" w:cs="Arial"/>
                <w:b/>
                <w:color w:val="FFFFFF"/>
                <w:sz w:val="20"/>
                <w:szCs w:val="20"/>
                <w:lang w:val="de-DE" w:eastAsia="de-DE"/>
              </w:rPr>
              <w:t>UnEx</w:t>
            </w:r>
            <w:proofErr w:type="spellEnd"/>
          </w:p>
        </w:tc>
        <w:tc>
          <w:tcPr>
            <w:tcW w:w="1984" w:type="dxa"/>
            <w:gridSpan w:val="2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808080"/>
            <w:vAlign w:val="center"/>
            <w:hideMark/>
          </w:tcPr>
          <w:p w14:paraId="4424E433" w14:textId="77777777" w:rsidR="005A57FA" w:rsidRPr="00033BD9" w:rsidRDefault="005A57FA" w:rsidP="005A57FA">
            <w:pPr>
              <w:jc w:val="center"/>
              <w:rPr>
                <w:rFonts w:ascii="Arial" w:hAnsi="Arial" w:cs="Arial"/>
                <w:b/>
                <w:color w:val="FFFFFF"/>
                <w:sz w:val="20"/>
                <w:szCs w:val="20"/>
                <w:lang w:val="de-DE" w:eastAsia="de-DE"/>
              </w:rPr>
            </w:pPr>
            <w:proofErr w:type="spellStart"/>
            <w:r w:rsidRPr="00033BD9">
              <w:rPr>
                <w:rFonts w:ascii="Arial" w:hAnsi="Arial" w:cs="Arial"/>
                <w:b/>
                <w:color w:val="FFFFFF"/>
                <w:sz w:val="20"/>
                <w:szCs w:val="20"/>
                <w:lang w:val="de-DE" w:eastAsia="de-DE"/>
              </w:rPr>
              <w:t>CogDis</w:t>
            </w:r>
            <w:proofErr w:type="spellEnd"/>
          </w:p>
        </w:tc>
        <w:tc>
          <w:tcPr>
            <w:tcW w:w="1985" w:type="dxa"/>
            <w:gridSpan w:val="2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808080"/>
            <w:vAlign w:val="center"/>
            <w:hideMark/>
          </w:tcPr>
          <w:p w14:paraId="56535D9B" w14:textId="77777777" w:rsidR="005A57FA" w:rsidRPr="00033BD9" w:rsidRDefault="005A57FA" w:rsidP="005A57FA">
            <w:pPr>
              <w:jc w:val="center"/>
              <w:rPr>
                <w:rFonts w:ascii="Arial" w:hAnsi="Arial" w:cs="Arial"/>
                <w:b/>
                <w:color w:val="FFFFFF"/>
                <w:sz w:val="20"/>
                <w:szCs w:val="20"/>
                <w:lang w:val="de-DE" w:eastAsia="de-DE"/>
              </w:rPr>
            </w:pPr>
            <w:proofErr w:type="spellStart"/>
            <w:r w:rsidRPr="00033BD9">
              <w:rPr>
                <w:rFonts w:ascii="Arial" w:hAnsi="Arial" w:cs="Arial"/>
                <w:b/>
                <w:color w:val="FFFFFF"/>
                <w:sz w:val="20"/>
                <w:szCs w:val="20"/>
                <w:lang w:val="de-DE" w:eastAsia="de-DE"/>
              </w:rPr>
              <w:t>IntAn</w:t>
            </w:r>
            <w:proofErr w:type="spellEnd"/>
          </w:p>
        </w:tc>
        <w:tc>
          <w:tcPr>
            <w:tcW w:w="1984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808080"/>
            <w:vAlign w:val="center"/>
          </w:tcPr>
          <w:p w14:paraId="573ADE6C" w14:textId="77777777" w:rsidR="005A57FA" w:rsidRPr="00033BD9" w:rsidRDefault="005A57FA" w:rsidP="005A57FA">
            <w:pPr>
              <w:jc w:val="center"/>
              <w:rPr>
                <w:rFonts w:ascii="Arial" w:hAnsi="Arial" w:cs="Arial"/>
                <w:b/>
                <w:color w:val="FFFFFF"/>
                <w:sz w:val="20"/>
                <w:szCs w:val="20"/>
                <w:lang w:val="de-DE" w:eastAsia="de-DE"/>
              </w:rPr>
            </w:pPr>
            <w:proofErr w:type="spellStart"/>
            <w:r w:rsidRPr="00033BD9">
              <w:rPr>
                <w:rFonts w:ascii="Arial" w:hAnsi="Arial" w:cs="Arial"/>
                <w:b/>
                <w:color w:val="FFFFFF"/>
                <w:sz w:val="20"/>
                <w:szCs w:val="20"/>
                <w:lang w:val="de-DE" w:eastAsia="de-DE"/>
              </w:rPr>
              <w:t>ImpNon</w:t>
            </w:r>
            <w:proofErr w:type="spellEnd"/>
          </w:p>
        </w:tc>
      </w:tr>
      <w:tr w:rsidR="005A57FA" w:rsidRPr="006E7DD8" w14:paraId="4D7C90CA" w14:textId="77777777" w:rsidTr="005A57FA">
        <w:trPr>
          <w:trHeight w:val="448"/>
        </w:trPr>
        <w:tc>
          <w:tcPr>
            <w:tcW w:w="13716" w:type="dxa"/>
            <w:gridSpan w:val="12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D9D9D9"/>
            <w:vAlign w:val="center"/>
          </w:tcPr>
          <w:p w14:paraId="585845DA" w14:textId="77777777" w:rsidR="005A57FA" w:rsidRPr="006E7DD8" w:rsidRDefault="005A57FA" w:rsidP="005A57FA">
            <w:pPr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</w:pPr>
            <w:proofErr w:type="spellStart"/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>reaction</w:t>
            </w:r>
            <w:proofErr w:type="spellEnd"/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 xml:space="preserve"> </w:t>
            </w:r>
            <w:proofErr w:type="spellStart"/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>times</w:t>
            </w:r>
            <w:proofErr w:type="spellEnd"/>
          </w:p>
        </w:tc>
      </w:tr>
      <w:tr w:rsidR="005A57FA" w:rsidRPr="006E7DD8" w14:paraId="5EB6E262" w14:textId="77777777" w:rsidTr="005A57FA">
        <w:trPr>
          <w:trHeight w:val="340"/>
        </w:trPr>
        <w:tc>
          <w:tcPr>
            <w:tcW w:w="2518" w:type="dxa"/>
            <w:vMerge w:val="restart"/>
            <w:tcBorders>
              <w:left w:val="single" w:sz="4" w:space="0" w:color="A6A6A6"/>
              <w:right w:val="single" w:sz="4" w:space="0" w:color="A6A6A6"/>
            </w:tcBorders>
            <w:shd w:val="clear" w:color="auto" w:fill="auto"/>
            <w:hideMark/>
          </w:tcPr>
          <w:p w14:paraId="3ECB71FF" w14:textId="77777777" w:rsidR="005A57FA" w:rsidRPr="006E7DD8" w:rsidRDefault="005A57FA" w:rsidP="005A57FA">
            <w:pPr>
              <w:rPr>
                <w:rFonts w:ascii="Arial" w:hAnsi="Arial" w:cs="Arial"/>
                <w:bCs/>
                <w:sz w:val="20"/>
                <w:szCs w:val="20"/>
                <w:lang w:eastAsia="de-DE"/>
              </w:rPr>
            </w:pPr>
            <w:r w:rsidRPr="006E7DD8">
              <w:rPr>
                <w:rFonts w:ascii="Arial" w:hAnsi="Arial" w:cs="Arial"/>
                <w:bCs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6E7DD8">
              <w:rPr>
                <w:rFonts w:ascii="Arial" w:hAnsi="Arial" w:cs="Arial"/>
                <w:bCs/>
                <w:sz w:val="20"/>
                <w:szCs w:val="20"/>
                <w:lang w:eastAsia="de-DE"/>
              </w:rPr>
              <w:t>pos_p</w:t>
            </w:r>
            <w:proofErr w:type="spellEnd"/>
            <w:r w:rsidRPr="006E7DD8">
              <w:rPr>
                <w:rFonts w:ascii="Arial" w:hAnsi="Arial" w:cs="Arial"/>
                <w:bCs/>
                <w:sz w:val="20"/>
                <w:szCs w:val="20"/>
                <w:lang w:eastAsia="de-DE"/>
              </w:rPr>
              <w:t xml:space="preserve"> - </w:t>
            </w:r>
            <w:proofErr w:type="spellStart"/>
            <w:r w:rsidRPr="006E7DD8">
              <w:rPr>
                <w:rFonts w:ascii="Arial" w:hAnsi="Arial" w:cs="Arial"/>
                <w:bCs/>
                <w:sz w:val="20"/>
                <w:szCs w:val="20"/>
                <w:lang w:eastAsia="de-DE"/>
              </w:rPr>
              <w:t>pos_m</w:t>
            </w:r>
            <w:proofErr w:type="spellEnd"/>
            <w:r w:rsidRPr="006E7DD8">
              <w:rPr>
                <w:rFonts w:ascii="Arial" w:hAnsi="Arial" w:cs="Arial"/>
                <w:bCs/>
                <w:sz w:val="20"/>
                <w:szCs w:val="20"/>
                <w:lang w:eastAsia="de-DE"/>
              </w:rPr>
              <w:t xml:space="preserve"> rt</w:t>
            </w:r>
          </w:p>
        </w:tc>
        <w:tc>
          <w:tcPr>
            <w:tcW w:w="1205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hideMark/>
          </w:tcPr>
          <w:p w14:paraId="1DE10A99" w14:textId="77777777" w:rsidR="005A57FA" w:rsidRPr="006E7DD8" w:rsidRDefault="005A57FA" w:rsidP="005A57FA">
            <w:pPr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ρ</w:t>
            </w:r>
          </w:p>
        </w:tc>
        <w:tc>
          <w:tcPr>
            <w:tcW w:w="1998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5D604395" w14:textId="77777777" w:rsidR="005A57FA" w:rsidRPr="006E7DD8" w:rsidRDefault="005A57FA" w:rsidP="005A57FA">
            <w:pPr>
              <w:jc w:val="right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-0.052</w:t>
            </w:r>
          </w:p>
        </w:tc>
        <w:tc>
          <w:tcPr>
            <w:tcW w:w="2000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510D8737" w14:textId="77777777" w:rsidR="005A57FA" w:rsidRPr="006E7DD8" w:rsidRDefault="005A57FA" w:rsidP="005A57FA">
            <w:pPr>
              <w:jc w:val="right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003</w:t>
            </w:r>
          </w:p>
        </w:tc>
        <w:tc>
          <w:tcPr>
            <w:tcW w:w="1998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0F092BE4" w14:textId="77777777" w:rsidR="005A57FA" w:rsidRPr="006E7DD8" w:rsidRDefault="005A57FA" w:rsidP="005A57FA">
            <w:pPr>
              <w:jc w:val="right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-0.004</w:t>
            </w:r>
          </w:p>
        </w:tc>
        <w:tc>
          <w:tcPr>
            <w:tcW w:w="1998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6DE5744F" w14:textId="77777777" w:rsidR="005A57FA" w:rsidRPr="006E7DD8" w:rsidRDefault="005A57FA" w:rsidP="005A57FA">
            <w:pPr>
              <w:jc w:val="right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-0.080</w:t>
            </w:r>
          </w:p>
        </w:tc>
        <w:tc>
          <w:tcPr>
            <w:tcW w:w="1999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</w:tcPr>
          <w:p w14:paraId="16ABFA88" w14:textId="77777777" w:rsidR="005A57FA" w:rsidRPr="006E7DD8" w:rsidRDefault="005A57FA" w:rsidP="005A57FA">
            <w:pPr>
              <w:jc w:val="right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-0.062</w:t>
            </w:r>
          </w:p>
        </w:tc>
      </w:tr>
      <w:tr w:rsidR="005A57FA" w:rsidRPr="006E7DD8" w14:paraId="1B39A079" w14:textId="77777777" w:rsidTr="005A57FA">
        <w:trPr>
          <w:trHeight w:val="340"/>
        </w:trPr>
        <w:tc>
          <w:tcPr>
            <w:tcW w:w="2518" w:type="dxa"/>
            <w:vMerge/>
            <w:tcBorders>
              <w:left w:val="single" w:sz="4" w:space="0" w:color="A6A6A6"/>
              <w:right w:val="single" w:sz="4" w:space="0" w:color="A6A6A6"/>
            </w:tcBorders>
            <w:shd w:val="clear" w:color="auto" w:fill="auto"/>
            <w:hideMark/>
          </w:tcPr>
          <w:p w14:paraId="2917C589" w14:textId="77777777" w:rsidR="005A57FA" w:rsidRPr="006E7DD8" w:rsidRDefault="005A57FA" w:rsidP="005A57FA">
            <w:pPr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</w:pPr>
          </w:p>
        </w:tc>
        <w:tc>
          <w:tcPr>
            <w:tcW w:w="1205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hideMark/>
          </w:tcPr>
          <w:p w14:paraId="1001DCE2" w14:textId="77777777" w:rsidR="005A57FA" w:rsidRPr="006E7DD8" w:rsidRDefault="005A57FA" w:rsidP="005A57FA">
            <w:pPr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 xml:space="preserve">Sig.  </w:t>
            </w:r>
          </w:p>
        </w:tc>
        <w:tc>
          <w:tcPr>
            <w:tcW w:w="1998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328381D9" w14:textId="77777777" w:rsidR="005A57FA" w:rsidRPr="006E7DD8" w:rsidRDefault="005A57FA" w:rsidP="005A57FA">
            <w:pPr>
              <w:jc w:val="right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678</w:t>
            </w:r>
          </w:p>
        </w:tc>
        <w:tc>
          <w:tcPr>
            <w:tcW w:w="2000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7A194110" w14:textId="77777777" w:rsidR="005A57FA" w:rsidRPr="006E7DD8" w:rsidRDefault="005A57FA" w:rsidP="005A57FA">
            <w:pPr>
              <w:jc w:val="right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984</w:t>
            </w:r>
          </w:p>
        </w:tc>
        <w:tc>
          <w:tcPr>
            <w:tcW w:w="1998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35E1FDD9" w14:textId="77777777" w:rsidR="005A57FA" w:rsidRPr="006E7DD8" w:rsidRDefault="005A57FA" w:rsidP="005A57FA">
            <w:pPr>
              <w:jc w:val="right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976</w:t>
            </w:r>
          </w:p>
        </w:tc>
        <w:tc>
          <w:tcPr>
            <w:tcW w:w="1998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39D42B33" w14:textId="77777777" w:rsidR="005A57FA" w:rsidRPr="006E7DD8" w:rsidRDefault="005A57FA" w:rsidP="005A57FA">
            <w:pPr>
              <w:jc w:val="right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522</w:t>
            </w:r>
          </w:p>
        </w:tc>
        <w:tc>
          <w:tcPr>
            <w:tcW w:w="1999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</w:tcPr>
          <w:p w14:paraId="1B8A144D" w14:textId="77777777" w:rsidR="005A57FA" w:rsidRPr="006E7DD8" w:rsidRDefault="005A57FA" w:rsidP="005A57FA">
            <w:pPr>
              <w:jc w:val="right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620</w:t>
            </w:r>
          </w:p>
        </w:tc>
      </w:tr>
      <w:tr w:rsidR="005A57FA" w:rsidRPr="006E7DD8" w14:paraId="66A4D633" w14:textId="77777777" w:rsidTr="005A57FA">
        <w:trPr>
          <w:trHeight w:val="340"/>
        </w:trPr>
        <w:tc>
          <w:tcPr>
            <w:tcW w:w="2518" w:type="dxa"/>
            <w:vMerge w:val="restart"/>
            <w:tcBorders>
              <w:left w:val="single" w:sz="4" w:space="0" w:color="A6A6A6"/>
              <w:right w:val="single" w:sz="4" w:space="0" w:color="A6A6A6"/>
            </w:tcBorders>
            <w:shd w:val="clear" w:color="auto" w:fill="auto"/>
            <w:hideMark/>
          </w:tcPr>
          <w:p w14:paraId="0CCDF4E9" w14:textId="77777777" w:rsidR="005A57FA" w:rsidRPr="006E7DD8" w:rsidRDefault="005A57FA" w:rsidP="005A57FA">
            <w:pPr>
              <w:rPr>
                <w:rFonts w:ascii="Arial" w:hAnsi="Arial" w:cs="Arial"/>
                <w:bCs/>
                <w:sz w:val="20"/>
                <w:szCs w:val="20"/>
                <w:lang w:eastAsia="de-DE"/>
              </w:rPr>
            </w:pPr>
            <w:r w:rsidRPr="006E7DD8">
              <w:rPr>
                <w:rFonts w:ascii="Arial" w:hAnsi="Arial" w:cs="Arial"/>
                <w:bCs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6E7DD8">
              <w:rPr>
                <w:rFonts w:ascii="Arial" w:hAnsi="Arial" w:cs="Arial"/>
                <w:bCs/>
                <w:sz w:val="20"/>
                <w:szCs w:val="20"/>
                <w:lang w:eastAsia="de-DE"/>
              </w:rPr>
              <w:t>pos_p</w:t>
            </w:r>
            <w:proofErr w:type="spellEnd"/>
            <w:r w:rsidRPr="006E7DD8">
              <w:rPr>
                <w:rFonts w:ascii="Arial" w:hAnsi="Arial" w:cs="Arial"/>
                <w:bCs/>
                <w:sz w:val="20"/>
                <w:szCs w:val="20"/>
                <w:lang w:eastAsia="de-DE"/>
              </w:rPr>
              <w:t xml:space="preserve"> - </w:t>
            </w:r>
            <w:proofErr w:type="spellStart"/>
            <w:r w:rsidRPr="006E7DD8">
              <w:rPr>
                <w:rFonts w:ascii="Arial" w:hAnsi="Arial" w:cs="Arial"/>
                <w:bCs/>
                <w:sz w:val="20"/>
                <w:szCs w:val="20"/>
                <w:lang w:eastAsia="de-DE"/>
              </w:rPr>
              <w:t>pos_s</w:t>
            </w:r>
            <w:proofErr w:type="spellEnd"/>
            <w:r w:rsidRPr="006E7DD8">
              <w:rPr>
                <w:rFonts w:ascii="Arial" w:hAnsi="Arial" w:cs="Arial"/>
                <w:bCs/>
                <w:sz w:val="20"/>
                <w:szCs w:val="20"/>
                <w:lang w:eastAsia="de-DE"/>
              </w:rPr>
              <w:t xml:space="preserve"> rt</w:t>
            </w:r>
          </w:p>
        </w:tc>
        <w:tc>
          <w:tcPr>
            <w:tcW w:w="1205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hideMark/>
          </w:tcPr>
          <w:p w14:paraId="543955E7" w14:textId="77777777" w:rsidR="005A57FA" w:rsidRPr="006E7DD8" w:rsidRDefault="005A57FA" w:rsidP="005A57FA">
            <w:pPr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ρ</w:t>
            </w:r>
          </w:p>
        </w:tc>
        <w:tc>
          <w:tcPr>
            <w:tcW w:w="1998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36A14ECB" w14:textId="77777777" w:rsidR="005A57FA" w:rsidRPr="006E7DD8" w:rsidRDefault="005A57FA" w:rsidP="005A57FA">
            <w:pPr>
              <w:jc w:val="right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-0.198</w:t>
            </w:r>
          </w:p>
        </w:tc>
        <w:tc>
          <w:tcPr>
            <w:tcW w:w="2000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65588D59" w14:textId="77777777" w:rsidR="005A57FA" w:rsidRPr="006E7DD8" w:rsidRDefault="005A57FA" w:rsidP="005A57FA">
            <w:pPr>
              <w:jc w:val="right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-0.161</w:t>
            </w:r>
          </w:p>
        </w:tc>
        <w:tc>
          <w:tcPr>
            <w:tcW w:w="1998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113373BD" w14:textId="77777777" w:rsidR="005A57FA" w:rsidRPr="006E7DD8" w:rsidRDefault="005A57FA" w:rsidP="005A57FA">
            <w:pPr>
              <w:jc w:val="right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-0.097</w:t>
            </w:r>
          </w:p>
        </w:tc>
        <w:tc>
          <w:tcPr>
            <w:tcW w:w="1998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7DEBDC6B" w14:textId="77777777" w:rsidR="005A57FA" w:rsidRPr="006E7DD8" w:rsidRDefault="005A57FA" w:rsidP="005A57FA">
            <w:pPr>
              <w:jc w:val="right"/>
              <w:rPr>
                <w:rFonts w:ascii="Arial" w:hAnsi="Arial" w:cs="Arial"/>
                <w:b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-0.204</w:t>
            </w:r>
          </w:p>
        </w:tc>
        <w:tc>
          <w:tcPr>
            <w:tcW w:w="1999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</w:tcPr>
          <w:p w14:paraId="5C73EF01" w14:textId="77777777" w:rsidR="005A57FA" w:rsidRPr="006E7DD8" w:rsidRDefault="005A57FA" w:rsidP="005A57FA">
            <w:pPr>
              <w:jc w:val="right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-0.069</w:t>
            </w:r>
          </w:p>
        </w:tc>
      </w:tr>
      <w:tr w:rsidR="005A57FA" w:rsidRPr="006E7DD8" w14:paraId="157F6E6B" w14:textId="77777777" w:rsidTr="005A57FA">
        <w:trPr>
          <w:trHeight w:val="340"/>
        </w:trPr>
        <w:tc>
          <w:tcPr>
            <w:tcW w:w="2518" w:type="dxa"/>
            <w:vMerge/>
            <w:tcBorders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hideMark/>
          </w:tcPr>
          <w:p w14:paraId="5CBA3E63" w14:textId="77777777" w:rsidR="005A57FA" w:rsidRPr="006E7DD8" w:rsidRDefault="005A57FA" w:rsidP="005A57FA">
            <w:pPr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</w:pPr>
          </w:p>
        </w:tc>
        <w:tc>
          <w:tcPr>
            <w:tcW w:w="1205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hideMark/>
          </w:tcPr>
          <w:p w14:paraId="6FF85053" w14:textId="77777777" w:rsidR="005A57FA" w:rsidRPr="006E7DD8" w:rsidRDefault="005A57FA" w:rsidP="005A57FA">
            <w:pPr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 xml:space="preserve">Sig.  </w:t>
            </w:r>
          </w:p>
        </w:tc>
        <w:tc>
          <w:tcPr>
            <w:tcW w:w="1998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242E83BA" w14:textId="77777777" w:rsidR="005A57FA" w:rsidRPr="006E7DD8" w:rsidRDefault="005A57FA" w:rsidP="005A57FA">
            <w:pPr>
              <w:jc w:val="right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111</w:t>
            </w:r>
          </w:p>
        </w:tc>
        <w:tc>
          <w:tcPr>
            <w:tcW w:w="2000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27804EEA" w14:textId="77777777" w:rsidR="005A57FA" w:rsidRPr="006E7DD8" w:rsidRDefault="005A57FA" w:rsidP="005A57FA">
            <w:pPr>
              <w:jc w:val="right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196</w:t>
            </w:r>
          </w:p>
        </w:tc>
        <w:tc>
          <w:tcPr>
            <w:tcW w:w="1998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00602068" w14:textId="77777777" w:rsidR="005A57FA" w:rsidRPr="006E7DD8" w:rsidRDefault="005A57FA" w:rsidP="005A57FA">
            <w:pPr>
              <w:jc w:val="right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438</w:t>
            </w:r>
          </w:p>
        </w:tc>
        <w:tc>
          <w:tcPr>
            <w:tcW w:w="1998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02C7EE82" w14:textId="77777777" w:rsidR="005A57FA" w:rsidRPr="006E7DD8" w:rsidRDefault="005A57FA" w:rsidP="005A57FA">
            <w:pPr>
              <w:jc w:val="right"/>
              <w:rPr>
                <w:rFonts w:ascii="Arial" w:hAnsi="Arial" w:cs="Arial"/>
                <w:b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100</w:t>
            </w:r>
          </w:p>
        </w:tc>
        <w:tc>
          <w:tcPr>
            <w:tcW w:w="1999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</w:tcPr>
          <w:p w14:paraId="4B159199" w14:textId="77777777" w:rsidR="005A57FA" w:rsidRPr="006E7DD8" w:rsidRDefault="005A57FA" w:rsidP="005A57FA">
            <w:pPr>
              <w:jc w:val="right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582</w:t>
            </w:r>
          </w:p>
        </w:tc>
      </w:tr>
      <w:tr w:rsidR="005A57FA" w:rsidRPr="006E7DD8" w14:paraId="493AD972" w14:textId="77777777" w:rsidTr="005A57FA">
        <w:trPr>
          <w:trHeight w:val="340"/>
        </w:trPr>
        <w:tc>
          <w:tcPr>
            <w:tcW w:w="2518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hideMark/>
          </w:tcPr>
          <w:p w14:paraId="54BBBC3D" w14:textId="77777777" w:rsidR="005A57FA" w:rsidRPr="006E7DD8" w:rsidRDefault="005A57FA" w:rsidP="005A57FA">
            <w:pPr>
              <w:rPr>
                <w:rFonts w:ascii="Arial" w:hAnsi="Arial" w:cs="Arial"/>
                <w:bCs/>
                <w:sz w:val="20"/>
                <w:szCs w:val="20"/>
                <w:lang w:eastAsia="de-DE"/>
              </w:rPr>
            </w:pPr>
            <w:r w:rsidRPr="006E7DD8">
              <w:rPr>
                <w:rFonts w:ascii="Arial" w:hAnsi="Arial" w:cs="Arial"/>
                <w:bCs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6E7DD8">
              <w:rPr>
                <w:rFonts w:ascii="Arial" w:hAnsi="Arial" w:cs="Arial"/>
                <w:bCs/>
                <w:sz w:val="20"/>
                <w:szCs w:val="20"/>
                <w:lang w:eastAsia="de-DE"/>
              </w:rPr>
              <w:t>pos_s</w:t>
            </w:r>
            <w:proofErr w:type="spellEnd"/>
            <w:r w:rsidRPr="006E7DD8">
              <w:rPr>
                <w:rFonts w:ascii="Arial" w:hAnsi="Arial" w:cs="Arial"/>
                <w:bCs/>
                <w:sz w:val="20"/>
                <w:szCs w:val="20"/>
                <w:lang w:eastAsia="de-DE"/>
              </w:rPr>
              <w:t xml:space="preserve"> - </w:t>
            </w:r>
            <w:proofErr w:type="spellStart"/>
            <w:r w:rsidRPr="006E7DD8">
              <w:rPr>
                <w:rFonts w:ascii="Arial" w:hAnsi="Arial" w:cs="Arial"/>
                <w:bCs/>
                <w:sz w:val="20"/>
                <w:szCs w:val="20"/>
                <w:lang w:eastAsia="de-DE"/>
              </w:rPr>
              <w:t>pos_m</w:t>
            </w:r>
            <w:proofErr w:type="spellEnd"/>
            <w:r w:rsidRPr="006E7DD8">
              <w:rPr>
                <w:rFonts w:ascii="Arial" w:hAnsi="Arial" w:cs="Arial"/>
                <w:bCs/>
                <w:sz w:val="20"/>
                <w:szCs w:val="20"/>
                <w:lang w:eastAsia="de-DE"/>
              </w:rPr>
              <w:t xml:space="preserve"> rt</w:t>
            </w:r>
          </w:p>
        </w:tc>
        <w:tc>
          <w:tcPr>
            <w:tcW w:w="1205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hideMark/>
          </w:tcPr>
          <w:p w14:paraId="413140EF" w14:textId="77777777" w:rsidR="005A57FA" w:rsidRPr="006E7DD8" w:rsidRDefault="005A57FA" w:rsidP="005A57FA">
            <w:pPr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ρ</w:t>
            </w:r>
          </w:p>
        </w:tc>
        <w:tc>
          <w:tcPr>
            <w:tcW w:w="1998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1994E353" w14:textId="77777777" w:rsidR="005A57FA" w:rsidRPr="006E7DD8" w:rsidRDefault="005A57FA" w:rsidP="005A57FA">
            <w:pPr>
              <w:jc w:val="right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149</w:t>
            </w:r>
          </w:p>
        </w:tc>
        <w:tc>
          <w:tcPr>
            <w:tcW w:w="2000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7FE19A1A" w14:textId="77777777" w:rsidR="005A57FA" w:rsidRPr="006E7DD8" w:rsidRDefault="005A57FA" w:rsidP="005A57FA">
            <w:pPr>
              <w:jc w:val="right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156</w:t>
            </w:r>
          </w:p>
        </w:tc>
        <w:tc>
          <w:tcPr>
            <w:tcW w:w="1998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0CE1C512" w14:textId="77777777" w:rsidR="005A57FA" w:rsidRPr="006E7DD8" w:rsidRDefault="005A57FA" w:rsidP="005A57FA">
            <w:pPr>
              <w:jc w:val="right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128</w:t>
            </w:r>
          </w:p>
        </w:tc>
        <w:tc>
          <w:tcPr>
            <w:tcW w:w="1998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4C51ED20" w14:textId="77777777" w:rsidR="005A57FA" w:rsidRPr="006E7DD8" w:rsidRDefault="005A57FA" w:rsidP="005A57FA">
            <w:pPr>
              <w:jc w:val="right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088</w:t>
            </w:r>
          </w:p>
        </w:tc>
        <w:tc>
          <w:tcPr>
            <w:tcW w:w="1999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</w:tcPr>
          <w:p w14:paraId="7E02B731" w14:textId="77777777" w:rsidR="005A57FA" w:rsidRPr="006E7DD8" w:rsidRDefault="005A57FA" w:rsidP="005A57FA">
            <w:pPr>
              <w:jc w:val="right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075</w:t>
            </w:r>
          </w:p>
        </w:tc>
      </w:tr>
      <w:tr w:rsidR="005A57FA" w:rsidRPr="006E7DD8" w14:paraId="12B02F98" w14:textId="77777777" w:rsidTr="005A57FA">
        <w:trPr>
          <w:trHeight w:val="340"/>
        </w:trPr>
        <w:tc>
          <w:tcPr>
            <w:tcW w:w="2518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hideMark/>
          </w:tcPr>
          <w:p w14:paraId="71B4D3FC" w14:textId="77777777" w:rsidR="005A57FA" w:rsidRPr="006E7DD8" w:rsidRDefault="005A57FA" w:rsidP="005A57FA">
            <w:pPr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</w:pPr>
          </w:p>
        </w:tc>
        <w:tc>
          <w:tcPr>
            <w:tcW w:w="1205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hideMark/>
          </w:tcPr>
          <w:p w14:paraId="41356820" w14:textId="77777777" w:rsidR="005A57FA" w:rsidRPr="006E7DD8" w:rsidRDefault="005A57FA" w:rsidP="005A57FA">
            <w:pPr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 xml:space="preserve">Sig.  </w:t>
            </w:r>
          </w:p>
        </w:tc>
        <w:tc>
          <w:tcPr>
            <w:tcW w:w="1998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38E87DF3" w14:textId="77777777" w:rsidR="005A57FA" w:rsidRPr="006E7DD8" w:rsidRDefault="005A57FA" w:rsidP="005A57FA">
            <w:pPr>
              <w:jc w:val="right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232</w:t>
            </w:r>
          </w:p>
        </w:tc>
        <w:tc>
          <w:tcPr>
            <w:tcW w:w="2000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4A34A373" w14:textId="77777777" w:rsidR="005A57FA" w:rsidRPr="006E7DD8" w:rsidRDefault="005A57FA" w:rsidP="005A57FA">
            <w:pPr>
              <w:jc w:val="right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212</w:t>
            </w:r>
          </w:p>
        </w:tc>
        <w:tc>
          <w:tcPr>
            <w:tcW w:w="1998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606F5A40" w14:textId="77777777" w:rsidR="005A57FA" w:rsidRPr="006E7DD8" w:rsidRDefault="005A57FA" w:rsidP="005A57FA">
            <w:pPr>
              <w:jc w:val="right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305</w:t>
            </w:r>
          </w:p>
        </w:tc>
        <w:tc>
          <w:tcPr>
            <w:tcW w:w="1998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2AE64389" w14:textId="77777777" w:rsidR="005A57FA" w:rsidRPr="006E7DD8" w:rsidRDefault="005A57FA" w:rsidP="005A57FA">
            <w:pPr>
              <w:jc w:val="right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482</w:t>
            </w:r>
          </w:p>
        </w:tc>
        <w:tc>
          <w:tcPr>
            <w:tcW w:w="1999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</w:tcPr>
          <w:p w14:paraId="5EB9A307" w14:textId="77777777" w:rsidR="005A57FA" w:rsidRPr="006E7DD8" w:rsidRDefault="005A57FA" w:rsidP="005A57FA">
            <w:pPr>
              <w:jc w:val="right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550</w:t>
            </w:r>
          </w:p>
        </w:tc>
      </w:tr>
      <w:tr w:rsidR="005A57FA" w:rsidRPr="006E7DD8" w14:paraId="7CD80FED" w14:textId="77777777" w:rsidTr="005A57FA">
        <w:trPr>
          <w:trHeight w:val="340"/>
        </w:trPr>
        <w:tc>
          <w:tcPr>
            <w:tcW w:w="2518" w:type="dxa"/>
            <w:vMerge w:val="restart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auto"/>
            <w:hideMark/>
          </w:tcPr>
          <w:p w14:paraId="0C1E8ADA" w14:textId="77777777" w:rsidR="005A57FA" w:rsidRPr="006E7DD8" w:rsidRDefault="005A57FA" w:rsidP="005A57FA">
            <w:pPr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 xml:space="preserve"> </w:t>
            </w:r>
            <w:proofErr w:type="spellStart"/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>ne_p</w:t>
            </w:r>
            <w:proofErr w:type="spellEnd"/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 xml:space="preserve"> - </w:t>
            </w:r>
            <w:proofErr w:type="spellStart"/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>ne_m</w:t>
            </w:r>
            <w:proofErr w:type="spellEnd"/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 xml:space="preserve"> </w:t>
            </w:r>
            <w:proofErr w:type="spellStart"/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>rt</w:t>
            </w:r>
            <w:r w:rsidRPr="006E7DD8">
              <w:rPr>
                <w:rFonts w:ascii="Arial" w:hAnsi="Arial" w:cs="Arial"/>
                <w:bCs/>
                <w:sz w:val="20"/>
                <w:szCs w:val="20"/>
                <w:vertAlign w:val="superscript"/>
                <w:lang w:val="de-DE" w:eastAsia="de-DE"/>
              </w:rPr>
              <w:t>a</w:t>
            </w:r>
            <w:proofErr w:type="spellEnd"/>
            <w:r w:rsidRPr="006E7DD8">
              <w:rPr>
                <w:rFonts w:ascii="Arial" w:hAnsi="Arial" w:cs="Arial"/>
                <w:bCs/>
                <w:sz w:val="20"/>
                <w:szCs w:val="20"/>
                <w:vertAlign w:val="superscript"/>
                <w:lang w:val="de-DE" w:eastAsia="de-DE"/>
              </w:rPr>
              <w:t xml:space="preserve"> </w:t>
            </w:r>
          </w:p>
        </w:tc>
        <w:tc>
          <w:tcPr>
            <w:tcW w:w="1205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hideMark/>
          </w:tcPr>
          <w:p w14:paraId="0AC17C41" w14:textId="77777777" w:rsidR="005A57FA" w:rsidRPr="006E7DD8" w:rsidRDefault="005A57FA" w:rsidP="005A57FA">
            <w:pPr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ρ</w:t>
            </w:r>
          </w:p>
        </w:tc>
        <w:tc>
          <w:tcPr>
            <w:tcW w:w="1998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3BC87FC9" w14:textId="77777777" w:rsidR="005A57FA" w:rsidRPr="006E7DD8" w:rsidRDefault="005A57FA" w:rsidP="005A57FA">
            <w:pPr>
              <w:jc w:val="right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030</w:t>
            </w:r>
          </w:p>
        </w:tc>
        <w:tc>
          <w:tcPr>
            <w:tcW w:w="2000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15DB2860" w14:textId="77777777" w:rsidR="005A57FA" w:rsidRPr="006E7DD8" w:rsidRDefault="005A57FA" w:rsidP="005A57FA">
            <w:pPr>
              <w:jc w:val="right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042</w:t>
            </w:r>
          </w:p>
        </w:tc>
        <w:tc>
          <w:tcPr>
            <w:tcW w:w="1998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13A8A300" w14:textId="77777777" w:rsidR="005A57FA" w:rsidRPr="006E7DD8" w:rsidRDefault="005A57FA" w:rsidP="005A57FA">
            <w:pPr>
              <w:jc w:val="right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052</w:t>
            </w:r>
          </w:p>
        </w:tc>
        <w:tc>
          <w:tcPr>
            <w:tcW w:w="1998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4781EC59" w14:textId="77777777" w:rsidR="005A57FA" w:rsidRPr="006E7DD8" w:rsidRDefault="005A57FA" w:rsidP="005A57FA">
            <w:pPr>
              <w:jc w:val="right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-0.077</w:t>
            </w:r>
          </w:p>
        </w:tc>
        <w:tc>
          <w:tcPr>
            <w:tcW w:w="1999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</w:tcPr>
          <w:p w14:paraId="5E54F8C2" w14:textId="77777777" w:rsidR="005A57FA" w:rsidRPr="006E7DD8" w:rsidRDefault="005A57FA" w:rsidP="005A57FA">
            <w:pPr>
              <w:jc w:val="right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-0.045</w:t>
            </w:r>
          </w:p>
        </w:tc>
      </w:tr>
      <w:tr w:rsidR="005A57FA" w:rsidRPr="006E7DD8" w14:paraId="4009960E" w14:textId="77777777" w:rsidTr="005A57FA">
        <w:trPr>
          <w:trHeight w:val="340"/>
        </w:trPr>
        <w:tc>
          <w:tcPr>
            <w:tcW w:w="2518" w:type="dxa"/>
            <w:vMerge/>
            <w:tcBorders>
              <w:left w:val="single" w:sz="4" w:space="0" w:color="A6A6A6"/>
              <w:right w:val="single" w:sz="4" w:space="0" w:color="A6A6A6"/>
            </w:tcBorders>
            <w:shd w:val="clear" w:color="auto" w:fill="auto"/>
            <w:hideMark/>
          </w:tcPr>
          <w:p w14:paraId="07E7F50E" w14:textId="77777777" w:rsidR="005A57FA" w:rsidRPr="006E7DD8" w:rsidRDefault="005A57FA" w:rsidP="005A57FA">
            <w:pPr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</w:pPr>
          </w:p>
        </w:tc>
        <w:tc>
          <w:tcPr>
            <w:tcW w:w="1205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hideMark/>
          </w:tcPr>
          <w:p w14:paraId="68B0DA99" w14:textId="77777777" w:rsidR="005A57FA" w:rsidRPr="006E7DD8" w:rsidRDefault="005A57FA" w:rsidP="005A57FA">
            <w:pPr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 xml:space="preserve">Sig.  </w:t>
            </w:r>
          </w:p>
        </w:tc>
        <w:tc>
          <w:tcPr>
            <w:tcW w:w="1998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63BF087B" w14:textId="77777777" w:rsidR="005A57FA" w:rsidRPr="006E7DD8" w:rsidRDefault="005A57FA" w:rsidP="005A57FA">
            <w:pPr>
              <w:jc w:val="right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815</w:t>
            </w:r>
          </w:p>
        </w:tc>
        <w:tc>
          <w:tcPr>
            <w:tcW w:w="2000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32B53BEA" w14:textId="77777777" w:rsidR="005A57FA" w:rsidRPr="006E7DD8" w:rsidRDefault="005A57FA" w:rsidP="005A57FA">
            <w:pPr>
              <w:jc w:val="right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737</w:t>
            </w:r>
          </w:p>
        </w:tc>
        <w:tc>
          <w:tcPr>
            <w:tcW w:w="1998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6DC842B1" w14:textId="77777777" w:rsidR="005A57FA" w:rsidRPr="006E7DD8" w:rsidRDefault="005A57FA" w:rsidP="005A57FA">
            <w:pPr>
              <w:jc w:val="right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680</w:t>
            </w:r>
          </w:p>
        </w:tc>
        <w:tc>
          <w:tcPr>
            <w:tcW w:w="1998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36B37377" w14:textId="77777777" w:rsidR="005A57FA" w:rsidRPr="006E7DD8" w:rsidRDefault="005A57FA" w:rsidP="005A57FA">
            <w:pPr>
              <w:jc w:val="right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540</w:t>
            </w:r>
          </w:p>
        </w:tc>
        <w:tc>
          <w:tcPr>
            <w:tcW w:w="1999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</w:tcPr>
          <w:p w14:paraId="1D617D1D" w14:textId="77777777" w:rsidR="005A57FA" w:rsidRPr="006E7DD8" w:rsidRDefault="005A57FA" w:rsidP="005A57FA">
            <w:pPr>
              <w:jc w:val="right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719</w:t>
            </w:r>
          </w:p>
        </w:tc>
      </w:tr>
      <w:tr w:rsidR="005A57FA" w:rsidRPr="006E7DD8" w14:paraId="386B9786" w14:textId="77777777" w:rsidTr="005A57FA">
        <w:trPr>
          <w:trHeight w:val="340"/>
        </w:trPr>
        <w:tc>
          <w:tcPr>
            <w:tcW w:w="2518" w:type="dxa"/>
            <w:vMerge w:val="restart"/>
            <w:tcBorders>
              <w:left w:val="single" w:sz="4" w:space="0" w:color="A6A6A6"/>
              <w:right w:val="single" w:sz="4" w:space="0" w:color="A6A6A6"/>
            </w:tcBorders>
            <w:shd w:val="clear" w:color="auto" w:fill="auto"/>
            <w:hideMark/>
          </w:tcPr>
          <w:p w14:paraId="4ACE6CBB" w14:textId="77777777" w:rsidR="005A57FA" w:rsidRPr="006E7DD8" w:rsidRDefault="005A57FA" w:rsidP="005A57FA">
            <w:pPr>
              <w:rPr>
                <w:rFonts w:ascii="Arial" w:hAnsi="Arial" w:cs="Arial"/>
                <w:bCs/>
                <w:sz w:val="20"/>
                <w:szCs w:val="20"/>
                <w:lang w:eastAsia="de-DE"/>
              </w:rPr>
            </w:pPr>
            <w:r w:rsidRPr="006E7DD8">
              <w:rPr>
                <w:rFonts w:ascii="Arial" w:hAnsi="Arial" w:cs="Arial"/>
                <w:bCs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6E7DD8">
              <w:rPr>
                <w:rFonts w:ascii="Arial" w:hAnsi="Arial" w:cs="Arial"/>
                <w:bCs/>
                <w:sz w:val="20"/>
                <w:szCs w:val="20"/>
                <w:lang w:eastAsia="de-DE"/>
              </w:rPr>
              <w:t>ne_p</w:t>
            </w:r>
            <w:proofErr w:type="spellEnd"/>
            <w:r w:rsidRPr="006E7DD8">
              <w:rPr>
                <w:rFonts w:ascii="Arial" w:hAnsi="Arial" w:cs="Arial"/>
                <w:bCs/>
                <w:sz w:val="20"/>
                <w:szCs w:val="20"/>
                <w:lang w:eastAsia="de-DE"/>
              </w:rPr>
              <w:t xml:space="preserve"> - </w:t>
            </w:r>
            <w:proofErr w:type="spellStart"/>
            <w:r w:rsidRPr="006E7DD8">
              <w:rPr>
                <w:rFonts w:ascii="Arial" w:hAnsi="Arial" w:cs="Arial"/>
                <w:bCs/>
                <w:sz w:val="20"/>
                <w:szCs w:val="20"/>
                <w:lang w:eastAsia="de-DE"/>
              </w:rPr>
              <w:t>ne_s</w:t>
            </w:r>
            <w:proofErr w:type="spellEnd"/>
            <w:r w:rsidRPr="006E7DD8">
              <w:rPr>
                <w:rFonts w:ascii="Arial" w:hAnsi="Arial" w:cs="Arial"/>
                <w:bCs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6E7DD8">
              <w:rPr>
                <w:rFonts w:ascii="Arial" w:hAnsi="Arial" w:cs="Arial"/>
                <w:bCs/>
                <w:sz w:val="20"/>
                <w:szCs w:val="20"/>
                <w:lang w:eastAsia="de-DE"/>
              </w:rPr>
              <w:t>rt</w:t>
            </w:r>
            <w:r w:rsidRPr="006E7DD8">
              <w:rPr>
                <w:rFonts w:ascii="Arial" w:hAnsi="Arial" w:cs="Arial"/>
                <w:bCs/>
                <w:sz w:val="20"/>
                <w:szCs w:val="20"/>
                <w:vertAlign w:val="superscript"/>
                <w:lang w:eastAsia="de-DE"/>
              </w:rPr>
              <w:t>a</w:t>
            </w:r>
            <w:proofErr w:type="spellEnd"/>
            <w:r w:rsidRPr="006E7DD8">
              <w:rPr>
                <w:rFonts w:ascii="Arial" w:hAnsi="Arial" w:cs="Arial"/>
                <w:bCs/>
                <w:sz w:val="20"/>
                <w:szCs w:val="20"/>
                <w:vertAlign w:val="superscript"/>
                <w:lang w:eastAsia="de-DE"/>
              </w:rPr>
              <w:t xml:space="preserve"> </w:t>
            </w:r>
          </w:p>
        </w:tc>
        <w:tc>
          <w:tcPr>
            <w:tcW w:w="1205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hideMark/>
          </w:tcPr>
          <w:p w14:paraId="6C2E0D02" w14:textId="77777777" w:rsidR="005A57FA" w:rsidRPr="006E7DD8" w:rsidRDefault="005A57FA" w:rsidP="005A57FA">
            <w:pPr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ρ</w:t>
            </w:r>
          </w:p>
        </w:tc>
        <w:tc>
          <w:tcPr>
            <w:tcW w:w="1998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3DB60614" w14:textId="77777777" w:rsidR="005A57FA" w:rsidRPr="006E7DD8" w:rsidRDefault="005A57FA" w:rsidP="005A57FA">
            <w:pPr>
              <w:jc w:val="right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013</w:t>
            </w:r>
          </w:p>
        </w:tc>
        <w:tc>
          <w:tcPr>
            <w:tcW w:w="2000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0B140CF4" w14:textId="77777777" w:rsidR="005A57FA" w:rsidRPr="006E7DD8" w:rsidRDefault="005A57FA" w:rsidP="005A57FA">
            <w:pPr>
              <w:jc w:val="right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082</w:t>
            </w:r>
          </w:p>
        </w:tc>
        <w:tc>
          <w:tcPr>
            <w:tcW w:w="1998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1B419E65" w14:textId="77777777" w:rsidR="005A57FA" w:rsidRPr="006E7DD8" w:rsidRDefault="005A57FA" w:rsidP="005A57FA">
            <w:pPr>
              <w:jc w:val="right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-0.074</w:t>
            </w:r>
          </w:p>
        </w:tc>
        <w:tc>
          <w:tcPr>
            <w:tcW w:w="1998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3F66538C" w14:textId="77777777" w:rsidR="005A57FA" w:rsidRPr="006E7DD8" w:rsidRDefault="005A57FA" w:rsidP="005A57FA">
            <w:pPr>
              <w:jc w:val="right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-0.160</w:t>
            </w:r>
          </w:p>
        </w:tc>
        <w:tc>
          <w:tcPr>
            <w:tcW w:w="1999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</w:tcPr>
          <w:p w14:paraId="539FE6F1" w14:textId="77777777" w:rsidR="005A57FA" w:rsidRPr="006E7DD8" w:rsidRDefault="005A57FA" w:rsidP="005A57FA">
            <w:pPr>
              <w:jc w:val="right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155</w:t>
            </w:r>
          </w:p>
        </w:tc>
      </w:tr>
      <w:tr w:rsidR="005A57FA" w:rsidRPr="006E7DD8" w14:paraId="25CB4364" w14:textId="77777777" w:rsidTr="005A57FA">
        <w:trPr>
          <w:trHeight w:val="340"/>
        </w:trPr>
        <w:tc>
          <w:tcPr>
            <w:tcW w:w="2518" w:type="dxa"/>
            <w:vMerge/>
            <w:tcBorders>
              <w:left w:val="single" w:sz="4" w:space="0" w:color="A6A6A6"/>
              <w:right w:val="single" w:sz="4" w:space="0" w:color="A6A6A6"/>
            </w:tcBorders>
            <w:shd w:val="clear" w:color="auto" w:fill="auto"/>
            <w:hideMark/>
          </w:tcPr>
          <w:p w14:paraId="12A0BFB5" w14:textId="77777777" w:rsidR="005A57FA" w:rsidRPr="006E7DD8" w:rsidRDefault="005A57FA" w:rsidP="005A57FA">
            <w:pPr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</w:pPr>
          </w:p>
        </w:tc>
        <w:tc>
          <w:tcPr>
            <w:tcW w:w="1205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hideMark/>
          </w:tcPr>
          <w:p w14:paraId="3BE735EE" w14:textId="77777777" w:rsidR="005A57FA" w:rsidRPr="006E7DD8" w:rsidRDefault="005A57FA" w:rsidP="005A57FA">
            <w:pPr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 xml:space="preserve">Sig.  </w:t>
            </w:r>
          </w:p>
        </w:tc>
        <w:tc>
          <w:tcPr>
            <w:tcW w:w="1998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300CC7A0" w14:textId="77777777" w:rsidR="005A57FA" w:rsidRPr="006E7DD8" w:rsidRDefault="005A57FA" w:rsidP="005A57FA">
            <w:pPr>
              <w:jc w:val="right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917</w:t>
            </w:r>
          </w:p>
        </w:tc>
        <w:tc>
          <w:tcPr>
            <w:tcW w:w="2000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755308A2" w14:textId="77777777" w:rsidR="005A57FA" w:rsidRPr="006E7DD8" w:rsidRDefault="005A57FA" w:rsidP="005A57FA">
            <w:pPr>
              <w:jc w:val="right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518</w:t>
            </w:r>
          </w:p>
        </w:tc>
        <w:tc>
          <w:tcPr>
            <w:tcW w:w="1998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0D7F21F2" w14:textId="77777777" w:rsidR="005A57FA" w:rsidRPr="006E7DD8" w:rsidRDefault="005A57FA" w:rsidP="005A57FA">
            <w:pPr>
              <w:jc w:val="right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559</w:t>
            </w:r>
          </w:p>
        </w:tc>
        <w:tc>
          <w:tcPr>
            <w:tcW w:w="1998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6145F463" w14:textId="77777777" w:rsidR="005A57FA" w:rsidRPr="006E7DD8" w:rsidRDefault="005A57FA" w:rsidP="005A57FA">
            <w:pPr>
              <w:jc w:val="right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203</w:t>
            </w:r>
          </w:p>
        </w:tc>
        <w:tc>
          <w:tcPr>
            <w:tcW w:w="1999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</w:tcPr>
          <w:p w14:paraId="53BD7200" w14:textId="77777777" w:rsidR="005A57FA" w:rsidRPr="006E7DD8" w:rsidRDefault="005A57FA" w:rsidP="005A57FA">
            <w:pPr>
              <w:jc w:val="right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217</w:t>
            </w:r>
          </w:p>
        </w:tc>
      </w:tr>
      <w:tr w:rsidR="005A57FA" w:rsidRPr="006E7DD8" w14:paraId="3391BA36" w14:textId="77777777" w:rsidTr="005A57FA">
        <w:trPr>
          <w:trHeight w:val="340"/>
        </w:trPr>
        <w:tc>
          <w:tcPr>
            <w:tcW w:w="2518" w:type="dxa"/>
            <w:vMerge w:val="restart"/>
            <w:tcBorders>
              <w:left w:val="single" w:sz="4" w:space="0" w:color="A6A6A6"/>
              <w:right w:val="single" w:sz="4" w:space="0" w:color="A6A6A6"/>
            </w:tcBorders>
            <w:shd w:val="clear" w:color="auto" w:fill="auto"/>
            <w:hideMark/>
          </w:tcPr>
          <w:p w14:paraId="01E5218F" w14:textId="77777777" w:rsidR="005A57FA" w:rsidRPr="006E7DD8" w:rsidRDefault="005A57FA" w:rsidP="005A57FA">
            <w:pPr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 xml:space="preserve"> </w:t>
            </w:r>
            <w:proofErr w:type="spellStart"/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>ne_s</w:t>
            </w:r>
            <w:proofErr w:type="spellEnd"/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 xml:space="preserve"> - </w:t>
            </w:r>
            <w:proofErr w:type="spellStart"/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>ne_m</w:t>
            </w:r>
            <w:proofErr w:type="spellEnd"/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 xml:space="preserve"> </w:t>
            </w:r>
            <w:proofErr w:type="spellStart"/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>rt</w:t>
            </w:r>
            <w:proofErr w:type="spellEnd"/>
          </w:p>
        </w:tc>
        <w:tc>
          <w:tcPr>
            <w:tcW w:w="1205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hideMark/>
          </w:tcPr>
          <w:p w14:paraId="4E451057" w14:textId="77777777" w:rsidR="005A57FA" w:rsidRPr="006E7DD8" w:rsidRDefault="005A57FA" w:rsidP="005A57FA">
            <w:pPr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ρ</w:t>
            </w:r>
          </w:p>
        </w:tc>
        <w:tc>
          <w:tcPr>
            <w:tcW w:w="1998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4A90A596" w14:textId="77777777" w:rsidR="005A57FA" w:rsidRPr="006E7DD8" w:rsidRDefault="005A57FA" w:rsidP="005A57FA">
            <w:pPr>
              <w:jc w:val="right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060</w:t>
            </w:r>
          </w:p>
        </w:tc>
        <w:tc>
          <w:tcPr>
            <w:tcW w:w="2000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2A2D3D04" w14:textId="77777777" w:rsidR="005A57FA" w:rsidRPr="006E7DD8" w:rsidRDefault="005A57FA" w:rsidP="005A57FA">
            <w:pPr>
              <w:jc w:val="right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-0.045</w:t>
            </w:r>
          </w:p>
        </w:tc>
        <w:tc>
          <w:tcPr>
            <w:tcW w:w="1998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248A8DE8" w14:textId="77777777" w:rsidR="005A57FA" w:rsidRPr="006E7DD8" w:rsidRDefault="005A57FA" w:rsidP="005A57FA">
            <w:pPr>
              <w:jc w:val="right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161</w:t>
            </w:r>
          </w:p>
        </w:tc>
        <w:tc>
          <w:tcPr>
            <w:tcW w:w="1998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7272D3BF" w14:textId="77777777" w:rsidR="005A57FA" w:rsidRPr="006E7DD8" w:rsidRDefault="005A57FA" w:rsidP="005A57FA">
            <w:pPr>
              <w:jc w:val="right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046</w:t>
            </w:r>
          </w:p>
        </w:tc>
        <w:tc>
          <w:tcPr>
            <w:tcW w:w="1999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</w:tcPr>
          <w:p w14:paraId="3A3237C1" w14:textId="77777777" w:rsidR="005A57FA" w:rsidRPr="006E7DD8" w:rsidRDefault="005A57FA" w:rsidP="005A57FA">
            <w:pPr>
              <w:jc w:val="right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-0.103</w:t>
            </w:r>
          </w:p>
        </w:tc>
      </w:tr>
      <w:tr w:rsidR="005A57FA" w:rsidRPr="006E7DD8" w14:paraId="3386EF47" w14:textId="77777777" w:rsidTr="005A57FA">
        <w:trPr>
          <w:trHeight w:val="340"/>
        </w:trPr>
        <w:tc>
          <w:tcPr>
            <w:tcW w:w="2518" w:type="dxa"/>
            <w:vMerge/>
            <w:tcBorders>
              <w:left w:val="single" w:sz="4" w:space="0" w:color="A6A6A6"/>
              <w:right w:val="single" w:sz="4" w:space="0" w:color="A6A6A6"/>
            </w:tcBorders>
            <w:shd w:val="clear" w:color="auto" w:fill="auto"/>
            <w:hideMark/>
          </w:tcPr>
          <w:p w14:paraId="78A16DF3" w14:textId="77777777" w:rsidR="005A57FA" w:rsidRPr="006E7DD8" w:rsidRDefault="005A57FA" w:rsidP="005A57FA">
            <w:pPr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</w:pPr>
          </w:p>
        </w:tc>
        <w:tc>
          <w:tcPr>
            <w:tcW w:w="1205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hideMark/>
          </w:tcPr>
          <w:p w14:paraId="6403F64A" w14:textId="77777777" w:rsidR="005A57FA" w:rsidRPr="006E7DD8" w:rsidRDefault="005A57FA" w:rsidP="005A57FA">
            <w:pPr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 xml:space="preserve">Sig.  </w:t>
            </w:r>
          </w:p>
        </w:tc>
        <w:tc>
          <w:tcPr>
            <w:tcW w:w="1998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070C6E32" w14:textId="77777777" w:rsidR="005A57FA" w:rsidRPr="006E7DD8" w:rsidRDefault="005A57FA" w:rsidP="005A57FA">
            <w:pPr>
              <w:jc w:val="right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634</w:t>
            </w:r>
          </w:p>
        </w:tc>
        <w:tc>
          <w:tcPr>
            <w:tcW w:w="2000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02EC2A91" w14:textId="77777777" w:rsidR="005A57FA" w:rsidRPr="006E7DD8" w:rsidRDefault="005A57FA" w:rsidP="005A57FA">
            <w:pPr>
              <w:jc w:val="right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719</w:t>
            </w:r>
          </w:p>
        </w:tc>
        <w:tc>
          <w:tcPr>
            <w:tcW w:w="1998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3929AB35" w14:textId="77777777" w:rsidR="005A57FA" w:rsidRPr="006E7DD8" w:rsidRDefault="005A57FA" w:rsidP="005A57FA">
            <w:pPr>
              <w:jc w:val="right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197</w:t>
            </w:r>
          </w:p>
        </w:tc>
        <w:tc>
          <w:tcPr>
            <w:tcW w:w="1998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0E99E262" w14:textId="77777777" w:rsidR="005A57FA" w:rsidRPr="006E7DD8" w:rsidRDefault="005A57FA" w:rsidP="005A57FA">
            <w:pPr>
              <w:jc w:val="right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712</w:t>
            </w:r>
          </w:p>
        </w:tc>
        <w:tc>
          <w:tcPr>
            <w:tcW w:w="1999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</w:tcPr>
          <w:p w14:paraId="408E70B7" w14:textId="77777777" w:rsidR="005A57FA" w:rsidRPr="006E7DD8" w:rsidRDefault="005A57FA" w:rsidP="005A57FA">
            <w:pPr>
              <w:jc w:val="right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408</w:t>
            </w:r>
          </w:p>
        </w:tc>
      </w:tr>
      <w:tr w:rsidR="005A57FA" w:rsidRPr="006E7DD8" w14:paraId="5772CD46" w14:textId="77777777" w:rsidTr="005A57FA">
        <w:trPr>
          <w:trHeight w:val="340"/>
        </w:trPr>
        <w:tc>
          <w:tcPr>
            <w:tcW w:w="2518" w:type="dxa"/>
            <w:vMerge w:val="restart"/>
            <w:tcBorders>
              <w:left w:val="single" w:sz="4" w:space="0" w:color="A6A6A6"/>
              <w:right w:val="single" w:sz="4" w:space="0" w:color="A6A6A6"/>
            </w:tcBorders>
            <w:shd w:val="clear" w:color="auto" w:fill="auto"/>
            <w:hideMark/>
          </w:tcPr>
          <w:p w14:paraId="5A96459E" w14:textId="77777777" w:rsidR="005A57FA" w:rsidRPr="006E7DD8" w:rsidRDefault="005A57FA" w:rsidP="005A57FA">
            <w:pPr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 xml:space="preserve"> </w:t>
            </w:r>
            <w:proofErr w:type="spellStart"/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>neg_p</w:t>
            </w:r>
            <w:proofErr w:type="spellEnd"/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 xml:space="preserve"> - </w:t>
            </w:r>
            <w:proofErr w:type="spellStart"/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>neg_m</w:t>
            </w:r>
            <w:proofErr w:type="spellEnd"/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 xml:space="preserve"> </w:t>
            </w:r>
            <w:proofErr w:type="spellStart"/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>rt</w:t>
            </w:r>
            <w:proofErr w:type="spellEnd"/>
          </w:p>
        </w:tc>
        <w:tc>
          <w:tcPr>
            <w:tcW w:w="1205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hideMark/>
          </w:tcPr>
          <w:p w14:paraId="51F99B89" w14:textId="77777777" w:rsidR="005A57FA" w:rsidRPr="006E7DD8" w:rsidRDefault="005A57FA" w:rsidP="005A57FA">
            <w:pPr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ρ</w:t>
            </w:r>
          </w:p>
        </w:tc>
        <w:tc>
          <w:tcPr>
            <w:tcW w:w="1998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6FD0A824" w14:textId="77777777" w:rsidR="005A57FA" w:rsidRPr="006E7DD8" w:rsidRDefault="005A57FA" w:rsidP="005A57FA">
            <w:pPr>
              <w:jc w:val="right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119</w:t>
            </w:r>
          </w:p>
        </w:tc>
        <w:tc>
          <w:tcPr>
            <w:tcW w:w="2000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32CF50F5" w14:textId="77777777" w:rsidR="005A57FA" w:rsidRPr="006E7DD8" w:rsidRDefault="005A57FA" w:rsidP="005A57FA">
            <w:pPr>
              <w:jc w:val="right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051</w:t>
            </w:r>
          </w:p>
        </w:tc>
        <w:tc>
          <w:tcPr>
            <w:tcW w:w="1998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5661A5CA" w14:textId="77777777" w:rsidR="005A57FA" w:rsidRPr="006E7DD8" w:rsidRDefault="005A57FA" w:rsidP="005A57FA">
            <w:pPr>
              <w:jc w:val="right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122</w:t>
            </w:r>
          </w:p>
        </w:tc>
        <w:tc>
          <w:tcPr>
            <w:tcW w:w="1998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7B22079A" w14:textId="77777777" w:rsidR="005A57FA" w:rsidRPr="006E7DD8" w:rsidRDefault="005A57FA" w:rsidP="005A57FA">
            <w:pPr>
              <w:jc w:val="right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106</w:t>
            </w:r>
          </w:p>
        </w:tc>
        <w:tc>
          <w:tcPr>
            <w:tcW w:w="1999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</w:tcPr>
          <w:p w14:paraId="638A9B40" w14:textId="77777777" w:rsidR="005A57FA" w:rsidRPr="006E7DD8" w:rsidRDefault="005A57FA" w:rsidP="005A57FA">
            <w:pPr>
              <w:jc w:val="right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-0.003</w:t>
            </w:r>
          </w:p>
        </w:tc>
      </w:tr>
      <w:tr w:rsidR="005A57FA" w:rsidRPr="006E7DD8" w14:paraId="6CB2CB16" w14:textId="77777777" w:rsidTr="005A57FA">
        <w:trPr>
          <w:trHeight w:val="340"/>
        </w:trPr>
        <w:tc>
          <w:tcPr>
            <w:tcW w:w="2518" w:type="dxa"/>
            <w:vMerge/>
            <w:tcBorders>
              <w:left w:val="single" w:sz="4" w:space="0" w:color="A6A6A6"/>
              <w:right w:val="single" w:sz="4" w:space="0" w:color="A6A6A6"/>
            </w:tcBorders>
            <w:shd w:val="clear" w:color="auto" w:fill="auto"/>
            <w:hideMark/>
          </w:tcPr>
          <w:p w14:paraId="6A39ED44" w14:textId="77777777" w:rsidR="005A57FA" w:rsidRPr="006E7DD8" w:rsidRDefault="005A57FA" w:rsidP="005A57FA">
            <w:pPr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</w:pPr>
          </w:p>
        </w:tc>
        <w:tc>
          <w:tcPr>
            <w:tcW w:w="1205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hideMark/>
          </w:tcPr>
          <w:p w14:paraId="4B5026B0" w14:textId="77777777" w:rsidR="005A57FA" w:rsidRPr="006E7DD8" w:rsidRDefault="005A57FA" w:rsidP="005A57FA">
            <w:pPr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 xml:space="preserve">Sig.  </w:t>
            </w:r>
          </w:p>
        </w:tc>
        <w:tc>
          <w:tcPr>
            <w:tcW w:w="1998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5CE917BC" w14:textId="77777777" w:rsidR="005A57FA" w:rsidRPr="006E7DD8" w:rsidRDefault="005A57FA" w:rsidP="005A57FA">
            <w:pPr>
              <w:jc w:val="right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339</w:t>
            </w:r>
          </w:p>
        </w:tc>
        <w:tc>
          <w:tcPr>
            <w:tcW w:w="2000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7540736A" w14:textId="77777777" w:rsidR="005A57FA" w:rsidRPr="006E7DD8" w:rsidRDefault="005A57FA" w:rsidP="005A57FA">
            <w:pPr>
              <w:jc w:val="right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687</w:t>
            </w:r>
          </w:p>
        </w:tc>
        <w:tc>
          <w:tcPr>
            <w:tcW w:w="1998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4498ADD5" w14:textId="77777777" w:rsidR="005A57FA" w:rsidRPr="006E7DD8" w:rsidRDefault="005A57FA" w:rsidP="005A57FA">
            <w:pPr>
              <w:jc w:val="right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330</w:t>
            </w:r>
          </w:p>
        </w:tc>
        <w:tc>
          <w:tcPr>
            <w:tcW w:w="1998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305195D4" w14:textId="77777777" w:rsidR="005A57FA" w:rsidRPr="006E7DD8" w:rsidRDefault="005A57FA" w:rsidP="005A57FA">
            <w:pPr>
              <w:jc w:val="right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397</w:t>
            </w:r>
          </w:p>
        </w:tc>
        <w:tc>
          <w:tcPr>
            <w:tcW w:w="1999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</w:tcPr>
          <w:p w14:paraId="44EDAA80" w14:textId="77777777" w:rsidR="005A57FA" w:rsidRPr="006E7DD8" w:rsidRDefault="005A57FA" w:rsidP="005A57FA">
            <w:pPr>
              <w:jc w:val="right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980</w:t>
            </w:r>
          </w:p>
        </w:tc>
      </w:tr>
      <w:tr w:rsidR="005A57FA" w:rsidRPr="006E7DD8" w14:paraId="7A15671D" w14:textId="77777777" w:rsidTr="005A57FA">
        <w:trPr>
          <w:trHeight w:val="340"/>
        </w:trPr>
        <w:tc>
          <w:tcPr>
            <w:tcW w:w="2518" w:type="dxa"/>
            <w:vMerge w:val="restart"/>
            <w:tcBorders>
              <w:left w:val="single" w:sz="4" w:space="0" w:color="A6A6A6"/>
              <w:right w:val="single" w:sz="4" w:space="0" w:color="A6A6A6"/>
            </w:tcBorders>
            <w:shd w:val="clear" w:color="auto" w:fill="auto"/>
            <w:hideMark/>
          </w:tcPr>
          <w:p w14:paraId="2225FBFC" w14:textId="77777777" w:rsidR="005A57FA" w:rsidRPr="006E7DD8" w:rsidRDefault="005A57FA" w:rsidP="005A57FA">
            <w:pPr>
              <w:rPr>
                <w:rFonts w:ascii="Arial" w:hAnsi="Arial" w:cs="Arial"/>
                <w:bCs/>
                <w:sz w:val="20"/>
                <w:szCs w:val="20"/>
                <w:lang w:eastAsia="de-DE"/>
              </w:rPr>
            </w:pPr>
            <w:r w:rsidRPr="006E7DD8">
              <w:rPr>
                <w:rFonts w:ascii="Arial" w:hAnsi="Arial" w:cs="Arial"/>
                <w:bCs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6E7DD8">
              <w:rPr>
                <w:rFonts w:ascii="Arial" w:hAnsi="Arial" w:cs="Arial"/>
                <w:bCs/>
                <w:sz w:val="20"/>
                <w:szCs w:val="20"/>
                <w:lang w:eastAsia="de-DE"/>
              </w:rPr>
              <w:t>neg_p</w:t>
            </w:r>
            <w:proofErr w:type="spellEnd"/>
            <w:r w:rsidRPr="006E7DD8">
              <w:rPr>
                <w:rFonts w:ascii="Arial" w:hAnsi="Arial" w:cs="Arial"/>
                <w:bCs/>
                <w:sz w:val="20"/>
                <w:szCs w:val="20"/>
                <w:lang w:eastAsia="de-DE"/>
              </w:rPr>
              <w:t xml:space="preserve"> - </w:t>
            </w:r>
            <w:proofErr w:type="spellStart"/>
            <w:r w:rsidRPr="006E7DD8">
              <w:rPr>
                <w:rFonts w:ascii="Arial" w:hAnsi="Arial" w:cs="Arial"/>
                <w:bCs/>
                <w:sz w:val="20"/>
                <w:szCs w:val="20"/>
                <w:lang w:eastAsia="de-DE"/>
              </w:rPr>
              <w:t>neg_s</w:t>
            </w:r>
            <w:proofErr w:type="spellEnd"/>
            <w:r w:rsidRPr="006E7DD8">
              <w:rPr>
                <w:rFonts w:ascii="Arial" w:hAnsi="Arial" w:cs="Arial"/>
                <w:bCs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6E7DD8">
              <w:rPr>
                <w:rFonts w:ascii="Arial" w:hAnsi="Arial" w:cs="Arial"/>
                <w:bCs/>
                <w:sz w:val="20"/>
                <w:szCs w:val="20"/>
                <w:lang w:eastAsia="de-DE"/>
              </w:rPr>
              <w:t>rt</w:t>
            </w:r>
            <w:r w:rsidRPr="006E7DD8">
              <w:rPr>
                <w:rFonts w:ascii="Arial" w:hAnsi="Arial" w:cs="Arial"/>
                <w:bCs/>
                <w:sz w:val="20"/>
                <w:szCs w:val="20"/>
                <w:vertAlign w:val="superscript"/>
                <w:lang w:eastAsia="de-DE"/>
              </w:rPr>
              <w:t>b</w:t>
            </w:r>
            <w:proofErr w:type="spellEnd"/>
            <w:r w:rsidRPr="006E7DD8">
              <w:rPr>
                <w:rFonts w:ascii="Arial" w:hAnsi="Arial" w:cs="Arial"/>
                <w:bCs/>
                <w:sz w:val="20"/>
                <w:szCs w:val="20"/>
                <w:vertAlign w:val="superscript"/>
                <w:lang w:eastAsia="de-DE"/>
              </w:rPr>
              <w:t xml:space="preserve"> </w:t>
            </w:r>
            <w:r w:rsidRPr="006E7DD8">
              <w:rPr>
                <w:rFonts w:ascii="Arial" w:hAnsi="Arial" w:cs="Arial"/>
                <w:bCs/>
                <w:sz w:val="20"/>
                <w:szCs w:val="20"/>
                <w:lang w:eastAsia="de-DE"/>
              </w:rPr>
              <w:t xml:space="preserve"> </w:t>
            </w:r>
          </w:p>
        </w:tc>
        <w:tc>
          <w:tcPr>
            <w:tcW w:w="1205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hideMark/>
          </w:tcPr>
          <w:p w14:paraId="2640C917" w14:textId="77777777" w:rsidR="005A57FA" w:rsidRPr="006E7DD8" w:rsidRDefault="005A57FA" w:rsidP="005A57FA">
            <w:pPr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ρ</w:t>
            </w:r>
          </w:p>
        </w:tc>
        <w:tc>
          <w:tcPr>
            <w:tcW w:w="1998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1E6F4954" w14:textId="77777777" w:rsidR="005A57FA" w:rsidRPr="006E7DD8" w:rsidRDefault="005A57FA" w:rsidP="005A57FA">
            <w:pPr>
              <w:jc w:val="right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044</w:t>
            </w:r>
          </w:p>
        </w:tc>
        <w:tc>
          <w:tcPr>
            <w:tcW w:w="2000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2E5CEA6B" w14:textId="77777777" w:rsidR="005A57FA" w:rsidRPr="006E7DD8" w:rsidRDefault="005A57FA" w:rsidP="005A57FA">
            <w:pPr>
              <w:jc w:val="right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204</w:t>
            </w:r>
          </w:p>
        </w:tc>
        <w:tc>
          <w:tcPr>
            <w:tcW w:w="1998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3D99C89D" w14:textId="77777777" w:rsidR="005A57FA" w:rsidRPr="006E7DD8" w:rsidRDefault="005A57FA" w:rsidP="005A57FA">
            <w:pPr>
              <w:jc w:val="right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-0.013</w:t>
            </w:r>
          </w:p>
        </w:tc>
        <w:tc>
          <w:tcPr>
            <w:tcW w:w="1998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4FB1FC49" w14:textId="77777777" w:rsidR="005A57FA" w:rsidRPr="006E7DD8" w:rsidRDefault="005A57FA" w:rsidP="005A57FA">
            <w:pPr>
              <w:jc w:val="right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-0.105</w:t>
            </w:r>
          </w:p>
        </w:tc>
        <w:tc>
          <w:tcPr>
            <w:tcW w:w="1999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</w:tcPr>
          <w:p w14:paraId="7A2860C5" w14:textId="77777777" w:rsidR="005A57FA" w:rsidRPr="006E7DD8" w:rsidRDefault="005A57FA" w:rsidP="005A57FA">
            <w:pPr>
              <w:jc w:val="right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059</w:t>
            </w:r>
          </w:p>
        </w:tc>
      </w:tr>
      <w:tr w:rsidR="005A57FA" w:rsidRPr="006E7DD8" w14:paraId="7C8A72A0" w14:textId="77777777" w:rsidTr="005A57FA">
        <w:trPr>
          <w:trHeight w:val="340"/>
        </w:trPr>
        <w:tc>
          <w:tcPr>
            <w:tcW w:w="2518" w:type="dxa"/>
            <w:vMerge/>
            <w:tcBorders>
              <w:left w:val="single" w:sz="4" w:space="0" w:color="A6A6A6"/>
              <w:right w:val="single" w:sz="4" w:space="0" w:color="A6A6A6"/>
            </w:tcBorders>
            <w:shd w:val="clear" w:color="auto" w:fill="auto"/>
            <w:hideMark/>
          </w:tcPr>
          <w:p w14:paraId="2221C5FD" w14:textId="77777777" w:rsidR="005A57FA" w:rsidRPr="006E7DD8" w:rsidRDefault="005A57FA" w:rsidP="005A57FA">
            <w:pPr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</w:pPr>
          </w:p>
        </w:tc>
        <w:tc>
          <w:tcPr>
            <w:tcW w:w="1205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hideMark/>
          </w:tcPr>
          <w:p w14:paraId="04B53788" w14:textId="77777777" w:rsidR="005A57FA" w:rsidRPr="006E7DD8" w:rsidRDefault="005A57FA" w:rsidP="005A57FA">
            <w:pPr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 xml:space="preserve">Sig.  </w:t>
            </w:r>
          </w:p>
        </w:tc>
        <w:tc>
          <w:tcPr>
            <w:tcW w:w="1998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37200DDC" w14:textId="77777777" w:rsidR="005A57FA" w:rsidRPr="006E7DD8" w:rsidRDefault="005A57FA" w:rsidP="005A57FA">
            <w:pPr>
              <w:jc w:val="right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728</w:t>
            </w:r>
          </w:p>
        </w:tc>
        <w:tc>
          <w:tcPr>
            <w:tcW w:w="2000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63C08643" w14:textId="77777777" w:rsidR="005A57FA" w:rsidRPr="006E7DD8" w:rsidRDefault="005A57FA" w:rsidP="005A57FA">
            <w:pPr>
              <w:jc w:val="right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106</w:t>
            </w:r>
          </w:p>
        </w:tc>
        <w:tc>
          <w:tcPr>
            <w:tcW w:w="1998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6BEBB445" w14:textId="77777777" w:rsidR="005A57FA" w:rsidRPr="006E7DD8" w:rsidRDefault="005A57FA" w:rsidP="005A57FA">
            <w:pPr>
              <w:jc w:val="right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917</w:t>
            </w:r>
          </w:p>
        </w:tc>
        <w:tc>
          <w:tcPr>
            <w:tcW w:w="1998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4C6FA58A" w14:textId="77777777" w:rsidR="005A57FA" w:rsidRPr="006E7DD8" w:rsidRDefault="005A57FA" w:rsidP="005A57FA">
            <w:pPr>
              <w:jc w:val="right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411</w:t>
            </w:r>
          </w:p>
        </w:tc>
        <w:tc>
          <w:tcPr>
            <w:tcW w:w="1999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</w:tcPr>
          <w:p w14:paraId="722E7D51" w14:textId="77777777" w:rsidR="005A57FA" w:rsidRPr="006E7DD8" w:rsidRDefault="005A57FA" w:rsidP="005A57FA">
            <w:pPr>
              <w:jc w:val="right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645</w:t>
            </w:r>
          </w:p>
        </w:tc>
      </w:tr>
      <w:tr w:rsidR="005A57FA" w:rsidRPr="006E7DD8" w14:paraId="6AC63302" w14:textId="77777777" w:rsidTr="005A57FA">
        <w:trPr>
          <w:trHeight w:val="340"/>
        </w:trPr>
        <w:tc>
          <w:tcPr>
            <w:tcW w:w="2518" w:type="dxa"/>
            <w:vMerge w:val="restart"/>
            <w:tcBorders>
              <w:left w:val="single" w:sz="4" w:space="0" w:color="A6A6A6"/>
              <w:right w:val="single" w:sz="4" w:space="0" w:color="A6A6A6"/>
            </w:tcBorders>
            <w:shd w:val="clear" w:color="auto" w:fill="auto"/>
            <w:hideMark/>
          </w:tcPr>
          <w:p w14:paraId="665C5B09" w14:textId="77777777" w:rsidR="005A57FA" w:rsidRPr="006E7DD8" w:rsidRDefault="005A57FA" w:rsidP="005A57FA">
            <w:pPr>
              <w:rPr>
                <w:rFonts w:ascii="Arial" w:hAnsi="Arial" w:cs="Arial"/>
                <w:bCs/>
                <w:sz w:val="20"/>
                <w:szCs w:val="20"/>
                <w:lang w:eastAsia="de-DE"/>
              </w:rPr>
            </w:pPr>
            <w:r w:rsidRPr="006E7DD8">
              <w:rPr>
                <w:rFonts w:ascii="Arial" w:hAnsi="Arial" w:cs="Arial"/>
                <w:bCs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6E7DD8">
              <w:rPr>
                <w:rFonts w:ascii="Arial" w:hAnsi="Arial" w:cs="Arial"/>
                <w:bCs/>
                <w:sz w:val="20"/>
                <w:szCs w:val="20"/>
                <w:lang w:eastAsia="de-DE"/>
              </w:rPr>
              <w:t>neg_s</w:t>
            </w:r>
            <w:proofErr w:type="spellEnd"/>
            <w:r w:rsidRPr="006E7DD8">
              <w:rPr>
                <w:rFonts w:ascii="Arial" w:hAnsi="Arial" w:cs="Arial"/>
                <w:bCs/>
                <w:sz w:val="20"/>
                <w:szCs w:val="20"/>
                <w:lang w:eastAsia="de-DE"/>
              </w:rPr>
              <w:t xml:space="preserve"> - </w:t>
            </w:r>
            <w:proofErr w:type="spellStart"/>
            <w:r w:rsidRPr="006E7DD8">
              <w:rPr>
                <w:rFonts w:ascii="Arial" w:hAnsi="Arial" w:cs="Arial"/>
                <w:bCs/>
                <w:sz w:val="20"/>
                <w:szCs w:val="20"/>
                <w:lang w:eastAsia="de-DE"/>
              </w:rPr>
              <w:t>neg_m</w:t>
            </w:r>
            <w:proofErr w:type="spellEnd"/>
            <w:r w:rsidRPr="006E7DD8">
              <w:rPr>
                <w:rFonts w:ascii="Arial" w:hAnsi="Arial" w:cs="Arial"/>
                <w:bCs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6E7DD8">
              <w:rPr>
                <w:rFonts w:ascii="Arial" w:hAnsi="Arial" w:cs="Arial"/>
                <w:bCs/>
                <w:sz w:val="20"/>
                <w:szCs w:val="20"/>
                <w:lang w:eastAsia="de-DE"/>
              </w:rPr>
              <w:t>rt</w:t>
            </w:r>
            <w:r w:rsidRPr="006E7DD8">
              <w:rPr>
                <w:rFonts w:ascii="Arial" w:hAnsi="Arial" w:cs="Arial"/>
                <w:bCs/>
                <w:sz w:val="20"/>
                <w:szCs w:val="20"/>
                <w:vertAlign w:val="superscript"/>
                <w:lang w:eastAsia="de-DE"/>
              </w:rPr>
              <w:t>b</w:t>
            </w:r>
            <w:proofErr w:type="spellEnd"/>
          </w:p>
        </w:tc>
        <w:tc>
          <w:tcPr>
            <w:tcW w:w="1205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hideMark/>
          </w:tcPr>
          <w:p w14:paraId="001D4C4E" w14:textId="77777777" w:rsidR="005A57FA" w:rsidRPr="006E7DD8" w:rsidRDefault="005A57FA" w:rsidP="005A57FA">
            <w:pPr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ρ</w:t>
            </w:r>
          </w:p>
        </w:tc>
        <w:tc>
          <w:tcPr>
            <w:tcW w:w="1998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7F04EC40" w14:textId="77777777" w:rsidR="005A57FA" w:rsidRPr="006E7DD8" w:rsidRDefault="005A57FA" w:rsidP="005A57FA">
            <w:pPr>
              <w:jc w:val="right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057</w:t>
            </w:r>
          </w:p>
        </w:tc>
        <w:tc>
          <w:tcPr>
            <w:tcW w:w="2000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7AE861FD" w14:textId="77777777" w:rsidR="005A57FA" w:rsidRPr="006E7DD8" w:rsidRDefault="005A57FA" w:rsidP="005A57FA">
            <w:pPr>
              <w:jc w:val="right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-0.124</w:t>
            </w:r>
          </w:p>
        </w:tc>
        <w:tc>
          <w:tcPr>
            <w:tcW w:w="1998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4004102F" w14:textId="77777777" w:rsidR="005A57FA" w:rsidRPr="006E7DD8" w:rsidRDefault="005A57FA" w:rsidP="005A57FA">
            <w:pPr>
              <w:jc w:val="right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131</w:t>
            </w:r>
          </w:p>
        </w:tc>
        <w:tc>
          <w:tcPr>
            <w:tcW w:w="1998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76EDBCDA" w14:textId="77777777" w:rsidR="005A57FA" w:rsidRPr="006E7DD8" w:rsidRDefault="005A57FA" w:rsidP="005A57FA">
            <w:pPr>
              <w:jc w:val="right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104</w:t>
            </w:r>
          </w:p>
        </w:tc>
        <w:tc>
          <w:tcPr>
            <w:tcW w:w="1999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</w:tcPr>
          <w:p w14:paraId="1972F8F9" w14:textId="77777777" w:rsidR="005A57FA" w:rsidRPr="006E7DD8" w:rsidRDefault="005A57FA" w:rsidP="005A57FA">
            <w:pPr>
              <w:jc w:val="right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-0.031</w:t>
            </w:r>
          </w:p>
        </w:tc>
      </w:tr>
      <w:tr w:rsidR="005A57FA" w:rsidRPr="006E7DD8" w14:paraId="29390629" w14:textId="77777777" w:rsidTr="005A57FA">
        <w:trPr>
          <w:trHeight w:val="340"/>
        </w:trPr>
        <w:tc>
          <w:tcPr>
            <w:tcW w:w="2518" w:type="dxa"/>
            <w:vMerge/>
            <w:tcBorders>
              <w:left w:val="single" w:sz="4" w:space="0" w:color="A6A6A6"/>
              <w:bottom w:val="single" w:sz="8" w:space="0" w:color="A6A6A6"/>
              <w:right w:val="single" w:sz="4" w:space="0" w:color="A6A6A6"/>
            </w:tcBorders>
            <w:shd w:val="clear" w:color="auto" w:fill="auto"/>
            <w:hideMark/>
          </w:tcPr>
          <w:p w14:paraId="509FC9AA" w14:textId="77777777" w:rsidR="005A57FA" w:rsidRPr="006E7DD8" w:rsidRDefault="005A57FA" w:rsidP="005A57FA">
            <w:pPr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</w:pPr>
          </w:p>
        </w:tc>
        <w:tc>
          <w:tcPr>
            <w:tcW w:w="1205" w:type="dxa"/>
            <w:gridSpan w:val="2"/>
            <w:tcBorders>
              <w:top w:val="nil"/>
              <w:left w:val="single" w:sz="4" w:space="0" w:color="A6A6A6"/>
              <w:bottom w:val="single" w:sz="8" w:space="0" w:color="A6A6A6"/>
              <w:right w:val="single" w:sz="4" w:space="0" w:color="A6A6A6"/>
            </w:tcBorders>
            <w:shd w:val="clear" w:color="auto" w:fill="auto"/>
            <w:hideMark/>
          </w:tcPr>
          <w:p w14:paraId="1D085501" w14:textId="77777777" w:rsidR="005A57FA" w:rsidRPr="006E7DD8" w:rsidRDefault="005A57FA" w:rsidP="005A57FA">
            <w:pPr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 xml:space="preserve">Sig.  </w:t>
            </w:r>
          </w:p>
        </w:tc>
        <w:tc>
          <w:tcPr>
            <w:tcW w:w="1998" w:type="dxa"/>
            <w:gridSpan w:val="2"/>
            <w:tcBorders>
              <w:top w:val="nil"/>
              <w:left w:val="single" w:sz="4" w:space="0" w:color="A6A6A6"/>
              <w:bottom w:val="single" w:sz="8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63B1BD76" w14:textId="77777777" w:rsidR="005A57FA" w:rsidRPr="006E7DD8" w:rsidRDefault="005A57FA" w:rsidP="005A57FA">
            <w:pPr>
              <w:jc w:val="right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657</w:t>
            </w:r>
          </w:p>
        </w:tc>
        <w:tc>
          <w:tcPr>
            <w:tcW w:w="2000" w:type="dxa"/>
            <w:tcBorders>
              <w:top w:val="nil"/>
              <w:left w:val="single" w:sz="4" w:space="0" w:color="A6A6A6"/>
              <w:bottom w:val="single" w:sz="8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34BE3740" w14:textId="77777777" w:rsidR="005A57FA" w:rsidRPr="006E7DD8" w:rsidRDefault="005A57FA" w:rsidP="005A57FA">
            <w:pPr>
              <w:jc w:val="right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331</w:t>
            </w:r>
          </w:p>
        </w:tc>
        <w:tc>
          <w:tcPr>
            <w:tcW w:w="1998" w:type="dxa"/>
            <w:gridSpan w:val="2"/>
            <w:tcBorders>
              <w:top w:val="nil"/>
              <w:left w:val="single" w:sz="4" w:space="0" w:color="A6A6A6"/>
              <w:bottom w:val="single" w:sz="8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005A74DC" w14:textId="77777777" w:rsidR="005A57FA" w:rsidRPr="006E7DD8" w:rsidRDefault="005A57FA" w:rsidP="005A57FA">
            <w:pPr>
              <w:jc w:val="right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302</w:t>
            </w:r>
          </w:p>
        </w:tc>
        <w:tc>
          <w:tcPr>
            <w:tcW w:w="1998" w:type="dxa"/>
            <w:gridSpan w:val="2"/>
            <w:tcBorders>
              <w:top w:val="nil"/>
              <w:left w:val="single" w:sz="4" w:space="0" w:color="A6A6A6"/>
              <w:bottom w:val="single" w:sz="8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2941D0E6" w14:textId="77777777" w:rsidR="005A57FA" w:rsidRPr="006E7DD8" w:rsidRDefault="005A57FA" w:rsidP="005A57FA">
            <w:pPr>
              <w:jc w:val="right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414</w:t>
            </w:r>
          </w:p>
        </w:tc>
        <w:tc>
          <w:tcPr>
            <w:tcW w:w="1999" w:type="dxa"/>
            <w:gridSpan w:val="2"/>
            <w:tcBorders>
              <w:top w:val="nil"/>
              <w:left w:val="single" w:sz="4" w:space="0" w:color="A6A6A6"/>
              <w:bottom w:val="single" w:sz="8" w:space="0" w:color="A6A6A6"/>
              <w:right w:val="single" w:sz="4" w:space="0" w:color="A6A6A6"/>
            </w:tcBorders>
            <w:shd w:val="clear" w:color="auto" w:fill="auto"/>
            <w:noWrap/>
          </w:tcPr>
          <w:p w14:paraId="5CF7CB24" w14:textId="77777777" w:rsidR="005A57FA" w:rsidRPr="006E7DD8" w:rsidRDefault="005A57FA" w:rsidP="005A57FA">
            <w:pPr>
              <w:jc w:val="right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809</w:t>
            </w:r>
          </w:p>
        </w:tc>
      </w:tr>
      <w:tr w:rsidR="005A57FA" w:rsidRPr="006E7DD8" w14:paraId="32A0E95C" w14:textId="77777777" w:rsidTr="005A57FA">
        <w:trPr>
          <w:trHeight w:val="300"/>
        </w:trPr>
        <w:tc>
          <w:tcPr>
            <w:tcW w:w="13716" w:type="dxa"/>
            <w:gridSpan w:val="12"/>
            <w:tcBorders>
              <w:top w:val="single" w:sz="8" w:space="0" w:color="A6A6A6"/>
              <w:bottom w:val="nil"/>
            </w:tcBorders>
            <w:shd w:val="clear" w:color="auto" w:fill="auto"/>
          </w:tcPr>
          <w:p w14:paraId="0BAE23D2" w14:textId="77777777" w:rsidR="005A57FA" w:rsidRPr="006E7DD8" w:rsidRDefault="005A57FA" w:rsidP="005A57FA">
            <w:pPr>
              <w:rPr>
                <w:rFonts w:ascii="Arial" w:hAnsi="Arial" w:cs="Arial"/>
                <w:bCs/>
                <w:sz w:val="20"/>
                <w:szCs w:val="20"/>
                <w:lang w:eastAsia="de-DE"/>
              </w:rPr>
            </w:pPr>
            <w:r w:rsidRPr="006E7DD8">
              <w:rPr>
                <w:rFonts w:ascii="Arial" w:hAnsi="Arial" w:cs="Arial"/>
                <w:bCs/>
                <w:i/>
                <w:sz w:val="20"/>
                <w:szCs w:val="20"/>
                <w:lang w:eastAsia="de-DE"/>
              </w:rPr>
              <w:t xml:space="preserve">Note. </w:t>
            </w:r>
            <w:r w:rsidRPr="006E7DD8">
              <w:rPr>
                <w:rFonts w:ascii="Arial" w:hAnsi="Arial" w:cs="Arial"/>
                <w:bCs/>
                <w:iCs/>
                <w:sz w:val="20"/>
                <w:szCs w:val="20"/>
                <w:lang w:eastAsia="de-DE"/>
              </w:rPr>
              <w:t xml:space="preserve">N = 66. </w:t>
            </w:r>
            <w:r w:rsidRPr="006E7DD8">
              <w:rPr>
                <w:rFonts w:ascii="Arial" w:hAnsi="Arial" w:cs="Arial"/>
                <w:bCs/>
                <w:sz w:val="20"/>
                <w:szCs w:val="20"/>
                <w:lang w:eastAsia="de-DE"/>
              </w:rPr>
              <w:t xml:space="preserve">neg = negative. </w:t>
            </w:r>
            <w:proofErr w:type="spellStart"/>
            <w:r w:rsidRPr="006E7DD8">
              <w:rPr>
                <w:rFonts w:ascii="Arial" w:hAnsi="Arial" w:cs="Arial"/>
                <w:bCs/>
                <w:sz w:val="20"/>
                <w:szCs w:val="20"/>
                <w:lang w:eastAsia="de-DE"/>
              </w:rPr>
              <w:t>pos</w:t>
            </w:r>
            <w:proofErr w:type="spellEnd"/>
            <w:r w:rsidRPr="006E7DD8">
              <w:rPr>
                <w:rFonts w:ascii="Arial" w:hAnsi="Arial" w:cs="Arial"/>
                <w:bCs/>
                <w:sz w:val="20"/>
                <w:szCs w:val="20"/>
                <w:lang w:eastAsia="de-DE"/>
              </w:rPr>
              <w:t xml:space="preserve"> = positive. ne = neutral. p = high salience condition. s = unmanipulated salience condition. m = low salience condition rt = reaction time.</w:t>
            </w:r>
          </w:p>
        </w:tc>
      </w:tr>
      <w:tr w:rsidR="005A57FA" w:rsidRPr="006E7DD8" w14:paraId="3E425B46" w14:textId="77777777" w:rsidTr="005A57FA">
        <w:trPr>
          <w:trHeight w:val="300"/>
        </w:trPr>
        <w:tc>
          <w:tcPr>
            <w:tcW w:w="13716" w:type="dxa"/>
            <w:gridSpan w:val="12"/>
            <w:tcBorders>
              <w:top w:val="nil"/>
            </w:tcBorders>
            <w:shd w:val="clear" w:color="auto" w:fill="auto"/>
            <w:hideMark/>
          </w:tcPr>
          <w:p w14:paraId="62253F7E" w14:textId="77777777" w:rsidR="005A57FA" w:rsidRPr="006E7DD8" w:rsidRDefault="005A57FA" w:rsidP="005A57FA">
            <w:pPr>
              <w:rPr>
                <w:rFonts w:ascii="Arial" w:hAnsi="Arial" w:cs="Arial"/>
                <w:bCs/>
                <w:sz w:val="20"/>
                <w:szCs w:val="20"/>
                <w:lang w:eastAsia="de-DE"/>
              </w:rPr>
            </w:pPr>
            <w:r w:rsidRPr="006E7DD8">
              <w:rPr>
                <w:rFonts w:ascii="Arial" w:hAnsi="Arial" w:cs="Arial"/>
                <w:bCs/>
                <w:sz w:val="20"/>
                <w:szCs w:val="20"/>
                <w:vertAlign w:val="superscript"/>
                <w:lang w:eastAsia="de-DE"/>
              </w:rPr>
              <w:t xml:space="preserve">a </w:t>
            </w:r>
            <w:r w:rsidRPr="006E7DD8">
              <w:rPr>
                <w:rFonts w:ascii="Arial" w:hAnsi="Arial" w:cs="Arial"/>
                <w:bCs/>
                <w:sz w:val="20"/>
                <w:szCs w:val="20"/>
                <w:lang w:eastAsia="de-DE"/>
              </w:rPr>
              <w:t xml:space="preserve">N = 65. </w:t>
            </w:r>
            <w:r w:rsidRPr="006E7DD8">
              <w:rPr>
                <w:rFonts w:ascii="Arial" w:hAnsi="Arial" w:cs="Arial"/>
                <w:bCs/>
                <w:sz w:val="20"/>
                <w:szCs w:val="20"/>
                <w:vertAlign w:val="superscript"/>
                <w:lang w:eastAsia="de-DE"/>
              </w:rPr>
              <w:t xml:space="preserve">b </w:t>
            </w:r>
            <w:r w:rsidRPr="006E7DD8">
              <w:rPr>
                <w:rFonts w:ascii="Arial" w:hAnsi="Arial" w:cs="Arial"/>
                <w:bCs/>
                <w:sz w:val="20"/>
                <w:szCs w:val="20"/>
                <w:lang w:eastAsia="de-DE"/>
              </w:rPr>
              <w:t>N = 64</w:t>
            </w:r>
          </w:p>
          <w:p w14:paraId="4A01B324" w14:textId="77777777" w:rsidR="005A57FA" w:rsidRPr="006E7DD8" w:rsidRDefault="005A57FA" w:rsidP="005A57FA">
            <w:pPr>
              <w:rPr>
                <w:rFonts w:ascii="Arial" w:hAnsi="Arial" w:cs="Arial"/>
                <w:bCs/>
                <w:sz w:val="20"/>
                <w:szCs w:val="20"/>
                <w:lang w:eastAsia="de-DE"/>
              </w:rPr>
            </w:pPr>
            <w:r w:rsidRPr="006E7DD8">
              <w:rPr>
                <w:rFonts w:ascii="Arial" w:hAnsi="Arial" w:cs="Arial"/>
                <w:bCs/>
                <w:sz w:val="20"/>
                <w:szCs w:val="20"/>
                <w:lang w:eastAsia="de-DE"/>
              </w:rPr>
              <w:t>* Correlation is significant at the 0.05 level</w:t>
            </w:r>
          </w:p>
        </w:tc>
      </w:tr>
    </w:tbl>
    <w:p w14:paraId="664924EF" w14:textId="77777777" w:rsidR="000E514C" w:rsidRPr="006E7DD8" w:rsidRDefault="000E514C" w:rsidP="00690202">
      <w:pPr>
        <w:rPr>
          <w:rFonts w:ascii="Arial" w:hAnsi="Arial" w:cs="Arial"/>
        </w:rPr>
      </w:pPr>
    </w:p>
    <w:p w14:paraId="212E993C" w14:textId="13B95AE2" w:rsidR="004F2E63" w:rsidRPr="006E7DD8" w:rsidRDefault="004F2E63" w:rsidP="004F2E63">
      <w:pPr>
        <w:rPr>
          <w:rFonts w:ascii="Arial" w:hAnsi="Arial" w:cs="Arial"/>
        </w:rPr>
      </w:pPr>
    </w:p>
    <w:p w14:paraId="48E03989" w14:textId="77777777" w:rsidR="004F2E63" w:rsidRPr="006E7DD8" w:rsidRDefault="004F2E63" w:rsidP="004F2E63">
      <w:pPr>
        <w:rPr>
          <w:rFonts w:ascii="Arial" w:hAnsi="Arial" w:cs="Arial"/>
        </w:rPr>
      </w:pPr>
    </w:p>
    <w:p w14:paraId="14B33EC0" w14:textId="10F2371A" w:rsidR="004A4958" w:rsidRPr="006E7DD8" w:rsidRDefault="004A4958" w:rsidP="004A4958">
      <w:pPr>
        <w:rPr>
          <w:rFonts w:ascii="Arial" w:hAnsi="Arial" w:cs="Arial"/>
          <w:sz w:val="24"/>
          <w:szCs w:val="24"/>
        </w:rPr>
      </w:pPr>
    </w:p>
    <w:p w14:paraId="18D2409F" w14:textId="77777777" w:rsidR="008E4070" w:rsidRPr="006E7DD8" w:rsidRDefault="008E4070" w:rsidP="004A4958">
      <w:pPr>
        <w:rPr>
          <w:rFonts w:ascii="Arial" w:hAnsi="Arial" w:cs="Arial"/>
          <w:sz w:val="24"/>
          <w:szCs w:val="24"/>
        </w:rPr>
      </w:pPr>
    </w:p>
    <w:p w14:paraId="3738AC6C" w14:textId="143B8C1F" w:rsidR="00A36FB0" w:rsidRPr="006E7DD8" w:rsidRDefault="00A36FB0" w:rsidP="004A4958">
      <w:pPr>
        <w:rPr>
          <w:rFonts w:ascii="Arial" w:hAnsi="Arial" w:cs="Arial"/>
          <w:sz w:val="24"/>
          <w:szCs w:val="24"/>
        </w:rPr>
      </w:pPr>
    </w:p>
    <w:tbl>
      <w:tblPr>
        <w:tblW w:w="13895" w:type="dxa"/>
        <w:tblBorders>
          <w:top w:val="single" w:sz="4" w:space="0" w:color="7F7F7F"/>
          <w:bottom w:val="single" w:sz="4" w:space="0" w:color="7F7F7F"/>
        </w:tblBorders>
        <w:tblLayout w:type="fixed"/>
        <w:tblLook w:val="04A0" w:firstRow="1" w:lastRow="0" w:firstColumn="1" w:lastColumn="0" w:noHBand="0" w:noVBand="1"/>
      </w:tblPr>
      <w:tblGrid>
        <w:gridCol w:w="2645"/>
        <w:gridCol w:w="1050"/>
        <w:gridCol w:w="2037"/>
        <w:gridCol w:w="2038"/>
        <w:gridCol w:w="2038"/>
        <w:gridCol w:w="2038"/>
        <w:gridCol w:w="2034"/>
        <w:gridCol w:w="15"/>
      </w:tblGrid>
      <w:tr w:rsidR="007B657F" w:rsidRPr="006E7DD8" w14:paraId="6278DE84" w14:textId="77777777" w:rsidTr="00032B59">
        <w:trPr>
          <w:gridAfter w:val="1"/>
          <w:wAfter w:w="15" w:type="dxa"/>
          <w:trHeight w:val="297"/>
        </w:trPr>
        <w:tc>
          <w:tcPr>
            <w:tcW w:w="13880" w:type="dxa"/>
            <w:gridSpan w:val="7"/>
            <w:tcBorders>
              <w:top w:val="nil"/>
              <w:bottom w:val="single" w:sz="8" w:space="0" w:color="A6A6A6"/>
            </w:tcBorders>
            <w:shd w:val="clear" w:color="auto" w:fill="auto"/>
          </w:tcPr>
          <w:p w14:paraId="7A65ACE4" w14:textId="77777777" w:rsidR="00A36FB0" w:rsidRPr="00033BD9" w:rsidRDefault="00A36FB0" w:rsidP="00E6578D">
            <w:pPr>
              <w:rPr>
                <w:rFonts w:ascii="Arial" w:hAnsi="Arial" w:cs="Arial"/>
                <w:b/>
                <w:color w:val="808080"/>
                <w:sz w:val="20"/>
                <w:szCs w:val="20"/>
                <w:lang w:eastAsia="de-DE"/>
              </w:rPr>
            </w:pPr>
          </w:p>
          <w:p w14:paraId="6F81E9CC" w14:textId="33ECF978" w:rsidR="00910D63" w:rsidRPr="00033BD9" w:rsidRDefault="00A36FB0" w:rsidP="00910D63">
            <w:pPr>
              <w:rPr>
                <w:rFonts w:ascii="Arial" w:hAnsi="Arial" w:cs="Arial"/>
                <w:b/>
                <w:i/>
                <w:color w:val="808080"/>
                <w:sz w:val="20"/>
                <w:szCs w:val="20"/>
                <w:lang w:eastAsia="de-DE"/>
              </w:rPr>
            </w:pPr>
            <w:r w:rsidRPr="00033BD9">
              <w:rPr>
                <w:rFonts w:ascii="Arial" w:hAnsi="Arial" w:cs="Arial"/>
                <w:b/>
                <w:color w:val="808080"/>
                <w:sz w:val="20"/>
                <w:szCs w:val="20"/>
                <w:lang w:eastAsia="de-DE"/>
              </w:rPr>
              <w:t>T</w:t>
            </w:r>
            <w:r w:rsidR="00492913" w:rsidRPr="00033BD9">
              <w:rPr>
                <w:rFonts w:ascii="Arial" w:hAnsi="Arial" w:cs="Arial"/>
                <w:b/>
                <w:color w:val="808080"/>
                <w:sz w:val="20"/>
                <w:szCs w:val="20"/>
                <w:lang w:eastAsia="de-DE"/>
              </w:rPr>
              <w:t>ABLE</w:t>
            </w:r>
            <w:r w:rsidRPr="00033BD9">
              <w:rPr>
                <w:rFonts w:ascii="Arial" w:hAnsi="Arial" w:cs="Arial"/>
                <w:b/>
                <w:color w:val="808080"/>
                <w:sz w:val="20"/>
                <w:szCs w:val="20"/>
                <w:lang w:eastAsia="de-DE"/>
              </w:rPr>
              <w:t xml:space="preserve"> S</w:t>
            </w:r>
            <w:r w:rsidR="003F4E6C" w:rsidRPr="00033BD9">
              <w:rPr>
                <w:rFonts w:ascii="Arial" w:hAnsi="Arial" w:cs="Arial"/>
                <w:b/>
                <w:color w:val="808080"/>
                <w:sz w:val="20"/>
                <w:szCs w:val="20"/>
                <w:lang w:eastAsia="de-DE"/>
              </w:rPr>
              <w:t>3</w:t>
            </w:r>
            <w:r w:rsidR="00910D63" w:rsidRPr="00033BD9">
              <w:rPr>
                <w:rFonts w:ascii="Arial" w:hAnsi="Arial" w:cs="Arial"/>
                <w:b/>
                <w:color w:val="808080"/>
                <w:sz w:val="20"/>
                <w:szCs w:val="20"/>
                <w:lang w:eastAsia="de-DE"/>
              </w:rPr>
              <w:t xml:space="preserve"> </w:t>
            </w:r>
            <w:r w:rsidR="00910D63" w:rsidRPr="00033BD9">
              <w:rPr>
                <w:rFonts w:ascii="Arial" w:hAnsi="Arial" w:cs="Arial"/>
                <w:b/>
                <w:iCs/>
                <w:color w:val="808080"/>
                <w:sz w:val="20"/>
                <w:szCs w:val="20"/>
                <w:lang w:eastAsia="de-DE"/>
              </w:rPr>
              <w:t>Correlations of difference values with schizotypy scores for FEST-2 (saturation)</w:t>
            </w:r>
          </w:p>
          <w:p w14:paraId="052473BD" w14:textId="77777777" w:rsidR="00A36FB0" w:rsidRPr="00033BD9" w:rsidRDefault="00A36FB0" w:rsidP="00E6578D">
            <w:pPr>
              <w:rPr>
                <w:rFonts w:ascii="Arial" w:hAnsi="Arial" w:cs="Arial"/>
                <w:b/>
                <w:color w:val="808080"/>
                <w:sz w:val="20"/>
                <w:szCs w:val="20"/>
                <w:lang w:eastAsia="de-DE"/>
              </w:rPr>
            </w:pPr>
          </w:p>
        </w:tc>
      </w:tr>
      <w:tr w:rsidR="00000000" w:rsidRPr="006E7DD8" w14:paraId="64BEBB36" w14:textId="77777777">
        <w:trPr>
          <w:gridAfter w:val="1"/>
          <w:wAfter w:w="15" w:type="dxa"/>
          <w:trHeight w:val="297"/>
        </w:trPr>
        <w:tc>
          <w:tcPr>
            <w:tcW w:w="3696" w:type="dxa"/>
            <w:gridSpan w:val="2"/>
            <w:tcBorders>
              <w:top w:val="single" w:sz="8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808080"/>
            <w:vAlign w:val="center"/>
            <w:hideMark/>
          </w:tcPr>
          <w:p w14:paraId="57CE4453" w14:textId="59097F0C" w:rsidR="00A36FB0" w:rsidRDefault="00A36FB0" w:rsidP="007B657F">
            <w:pPr>
              <w:jc w:val="center"/>
              <w:rPr>
                <w:rFonts w:ascii="Arial" w:hAnsi="Arial" w:cs="Arial"/>
                <w:b/>
                <w:bCs/>
                <w:color w:val="808080"/>
                <w:sz w:val="20"/>
                <w:szCs w:val="20"/>
                <w:lang w:eastAsia="de-DE"/>
              </w:rPr>
            </w:pPr>
          </w:p>
        </w:tc>
        <w:tc>
          <w:tcPr>
            <w:tcW w:w="2037" w:type="dxa"/>
            <w:tcBorders>
              <w:top w:val="single" w:sz="8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808080"/>
            <w:vAlign w:val="center"/>
            <w:hideMark/>
          </w:tcPr>
          <w:p w14:paraId="1F200AE2" w14:textId="77777777" w:rsidR="00A36FB0" w:rsidRPr="00033BD9" w:rsidRDefault="00A36FB0" w:rsidP="007B657F">
            <w:pPr>
              <w:jc w:val="center"/>
              <w:rPr>
                <w:rFonts w:ascii="Arial" w:hAnsi="Arial" w:cs="Arial"/>
                <w:b/>
                <w:bCs/>
                <w:color w:val="FFFFFF"/>
                <w:sz w:val="20"/>
                <w:szCs w:val="20"/>
                <w:lang w:val="de-DE" w:eastAsia="de-DE"/>
              </w:rPr>
            </w:pPr>
            <w:r w:rsidRPr="00033BD9">
              <w:rPr>
                <w:rFonts w:ascii="Arial" w:hAnsi="Arial" w:cs="Arial"/>
                <w:b/>
                <w:bCs/>
                <w:color w:val="FFFFFF"/>
                <w:sz w:val="20"/>
                <w:szCs w:val="20"/>
                <w:lang w:val="de-DE" w:eastAsia="de-DE"/>
              </w:rPr>
              <w:t>O-LIFE Total</w:t>
            </w:r>
          </w:p>
        </w:tc>
        <w:tc>
          <w:tcPr>
            <w:tcW w:w="2038" w:type="dxa"/>
            <w:tcBorders>
              <w:top w:val="single" w:sz="8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808080"/>
            <w:vAlign w:val="center"/>
            <w:hideMark/>
          </w:tcPr>
          <w:p w14:paraId="2B4E4BB5" w14:textId="77777777" w:rsidR="00A36FB0" w:rsidRPr="00033BD9" w:rsidRDefault="00A36FB0" w:rsidP="007B657F">
            <w:pPr>
              <w:jc w:val="center"/>
              <w:rPr>
                <w:rFonts w:ascii="Arial" w:hAnsi="Arial" w:cs="Arial"/>
                <w:b/>
                <w:bCs/>
                <w:color w:val="FFFFFF"/>
                <w:sz w:val="20"/>
                <w:szCs w:val="20"/>
                <w:lang w:val="de-DE" w:eastAsia="de-DE"/>
              </w:rPr>
            </w:pPr>
            <w:proofErr w:type="spellStart"/>
            <w:r w:rsidRPr="00033BD9">
              <w:rPr>
                <w:rFonts w:ascii="Arial" w:hAnsi="Arial" w:cs="Arial"/>
                <w:b/>
                <w:bCs/>
                <w:color w:val="FFFFFF"/>
                <w:sz w:val="20"/>
                <w:szCs w:val="20"/>
                <w:lang w:val="de-DE" w:eastAsia="de-DE"/>
              </w:rPr>
              <w:t>UnEx</w:t>
            </w:r>
            <w:proofErr w:type="spellEnd"/>
          </w:p>
        </w:tc>
        <w:tc>
          <w:tcPr>
            <w:tcW w:w="2035" w:type="dxa"/>
            <w:tcBorders>
              <w:top w:val="single" w:sz="8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808080"/>
            <w:vAlign w:val="center"/>
            <w:hideMark/>
          </w:tcPr>
          <w:p w14:paraId="75BB1CCB" w14:textId="77777777" w:rsidR="00A36FB0" w:rsidRPr="00033BD9" w:rsidRDefault="00A36FB0" w:rsidP="007B657F">
            <w:pPr>
              <w:jc w:val="center"/>
              <w:rPr>
                <w:rFonts w:ascii="Arial" w:hAnsi="Arial" w:cs="Arial"/>
                <w:b/>
                <w:bCs/>
                <w:color w:val="FFFFFF"/>
                <w:sz w:val="20"/>
                <w:szCs w:val="20"/>
                <w:lang w:val="de-DE" w:eastAsia="de-DE"/>
              </w:rPr>
            </w:pPr>
            <w:proofErr w:type="spellStart"/>
            <w:r w:rsidRPr="00033BD9">
              <w:rPr>
                <w:rFonts w:ascii="Arial" w:hAnsi="Arial" w:cs="Arial"/>
                <w:b/>
                <w:bCs/>
                <w:color w:val="FFFFFF"/>
                <w:sz w:val="20"/>
                <w:szCs w:val="20"/>
                <w:lang w:val="de-DE" w:eastAsia="de-DE"/>
              </w:rPr>
              <w:t>CogDis</w:t>
            </w:r>
            <w:proofErr w:type="spellEnd"/>
          </w:p>
        </w:tc>
        <w:tc>
          <w:tcPr>
            <w:tcW w:w="2038" w:type="dxa"/>
            <w:tcBorders>
              <w:top w:val="single" w:sz="8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808080"/>
            <w:vAlign w:val="center"/>
            <w:hideMark/>
          </w:tcPr>
          <w:p w14:paraId="264C80DF" w14:textId="77777777" w:rsidR="00A36FB0" w:rsidRPr="00033BD9" w:rsidRDefault="00A36FB0" w:rsidP="007B657F">
            <w:pPr>
              <w:jc w:val="center"/>
              <w:rPr>
                <w:rFonts w:ascii="Arial" w:hAnsi="Arial" w:cs="Arial"/>
                <w:b/>
                <w:bCs/>
                <w:color w:val="FFFFFF"/>
                <w:sz w:val="20"/>
                <w:szCs w:val="20"/>
                <w:lang w:val="de-DE" w:eastAsia="de-DE"/>
              </w:rPr>
            </w:pPr>
            <w:proofErr w:type="spellStart"/>
            <w:r w:rsidRPr="00033BD9">
              <w:rPr>
                <w:rFonts w:ascii="Arial" w:hAnsi="Arial" w:cs="Arial"/>
                <w:b/>
                <w:bCs/>
                <w:color w:val="FFFFFF"/>
                <w:sz w:val="20"/>
                <w:szCs w:val="20"/>
                <w:lang w:val="de-DE" w:eastAsia="de-DE"/>
              </w:rPr>
              <w:t>IntAn</w:t>
            </w:r>
            <w:proofErr w:type="spellEnd"/>
          </w:p>
        </w:tc>
        <w:tc>
          <w:tcPr>
            <w:tcW w:w="2036" w:type="dxa"/>
            <w:tcBorders>
              <w:top w:val="single" w:sz="8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808080"/>
            <w:vAlign w:val="center"/>
          </w:tcPr>
          <w:p w14:paraId="5FF8BEDB" w14:textId="58E55AD0" w:rsidR="00A36FB0" w:rsidRPr="00033BD9" w:rsidRDefault="00A36FB0" w:rsidP="007B657F">
            <w:pPr>
              <w:jc w:val="center"/>
              <w:rPr>
                <w:rFonts w:ascii="Arial" w:hAnsi="Arial" w:cs="Arial"/>
                <w:b/>
                <w:bCs/>
                <w:color w:val="FFFFFF"/>
                <w:sz w:val="20"/>
                <w:szCs w:val="20"/>
                <w:lang w:val="de-DE" w:eastAsia="de-DE"/>
              </w:rPr>
            </w:pPr>
            <w:proofErr w:type="spellStart"/>
            <w:r w:rsidRPr="00033BD9">
              <w:rPr>
                <w:rFonts w:ascii="Arial" w:hAnsi="Arial" w:cs="Arial"/>
                <w:b/>
                <w:bCs/>
                <w:color w:val="FFFFFF"/>
                <w:sz w:val="20"/>
                <w:szCs w:val="20"/>
                <w:lang w:val="de-DE" w:eastAsia="de-DE"/>
              </w:rPr>
              <w:t>ImpNon</w:t>
            </w:r>
            <w:proofErr w:type="spellEnd"/>
          </w:p>
        </w:tc>
      </w:tr>
      <w:tr w:rsidR="00A36FB0" w:rsidRPr="006E7DD8" w14:paraId="7FA853A2" w14:textId="77777777" w:rsidTr="00033BD9">
        <w:trPr>
          <w:gridAfter w:val="1"/>
          <w:wAfter w:w="15" w:type="dxa"/>
          <w:trHeight w:val="399"/>
        </w:trPr>
        <w:tc>
          <w:tcPr>
            <w:tcW w:w="13880" w:type="dxa"/>
            <w:gridSpan w:val="7"/>
            <w:tcBorders>
              <w:top w:val="single" w:sz="4" w:space="0" w:color="A6A6A6"/>
              <w:left w:val="single" w:sz="4" w:space="0" w:color="A6A6A6"/>
              <w:bottom w:val="single" w:sz="8" w:space="0" w:color="A6A6A6"/>
              <w:right w:val="single" w:sz="4" w:space="0" w:color="A6A6A6"/>
            </w:tcBorders>
            <w:shd w:val="clear" w:color="auto" w:fill="D9D9D9"/>
            <w:vAlign w:val="center"/>
          </w:tcPr>
          <w:p w14:paraId="0420F6CA" w14:textId="251FD060" w:rsidR="00A36FB0" w:rsidRPr="006E7DD8" w:rsidRDefault="00A36FB0" w:rsidP="007B657F">
            <w:pPr>
              <w:rPr>
                <w:rFonts w:ascii="Arial" w:hAnsi="Arial" w:cs="Arial"/>
                <w:b/>
                <w:bCs/>
                <w:sz w:val="20"/>
                <w:szCs w:val="20"/>
                <w:lang w:val="de-DE" w:eastAsia="de-DE"/>
              </w:rPr>
            </w:pPr>
            <w:proofErr w:type="spellStart"/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>correct</w:t>
            </w:r>
            <w:proofErr w:type="spellEnd"/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 xml:space="preserve"> </w:t>
            </w:r>
            <w:proofErr w:type="spellStart"/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>re</w:t>
            </w:r>
            <w:r w:rsidR="00CB12AF"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>s</w:t>
            </w:r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>ponses</w:t>
            </w:r>
            <w:proofErr w:type="spellEnd"/>
          </w:p>
        </w:tc>
      </w:tr>
      <w:tr w:rsidR="00A36FB0" w:rsidRPr="006E7DD8" w14:paraId="493045E8" w14:textId="77777777" w:rsidTr="007B657F">
        <w:trPr>
          <w:trHeight w:val="337"/>
        </w:trPr>
        <w:tc>
          <w:tcPr>
            <w:tcW w:w="2646" w:type="dxa"/>
            <w:vMerge w:val="restart"/>
            <w:tcBorders>
              <w:top w:val="single" w:sz="8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hideMark/>
          </w:tcPr>
          <w:p w14:paraId="779D6D27" w14:textId="77777777" w:rsidR="00A36FB0" w:rsidRPr="006E7DD8" w:rsidRDefault="00A36FB0" w:rsidP="00E6578D">
            <w:pPr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 xml:space="preserve"> </w:t>
            </w:r>
            <w:proofErr w:type="spellStart"/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>pos_p</w:t>
            </w:r>
            <w:proofErr w:type="spellEnd"/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 xml:space="preserve"> - </w:t>
            </w:r>
            <w:proofErr w:type="spellStart"/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>pos_m</w:t>
            </w:r>
            <w:proofErr w:type="spellEnd"/>
          </w:p>
        </w:tc>
        <w:tc>
          <w:tcPr>
            <w:tcW w:w="1050" w:type="dxa"/>
            <w:tcBorders>
              <w:top w:val="single" w:sz="8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hideMark/>
          </w:tcPr>
          <w:p w14:paraId="6D716262" w14:textId="77777777" w:rsidR="00A36FB0" w:rsidRPr="006E7DD8" w:rsidRDefault="00A36FB0" w:rsidP="00E6578D">
            <w:pPr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ρ</w:t>
            </w:r>
          </w:p>
        </w:tc>
        <w:tc>
          <w:tcPr>
            <w:tcW w:w="2039" w:type="dxa"/>
            <w:tcBorders>
              <w:top w:val="single" w:sz="8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31D83520" w14:textId="3C33B57F" w:rsidR="00A36FB0" w:rsidRPr="006E7DD8" w:rsidRDefault="00A36FB0" w:rsidP="00D95CA5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-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132</w:t>
            </w:r>
          </w:p>
        </w:tc>
        <w:tc>
          <w:tcPr>
            <w:tcW w:w="2040" w:type="dxa"/>
            <w:tcBorders>
              <w:top w:val="single" w:sz="8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4E7AD947" w14:textId="2E3EB8CB" w:rsidR="00A36FB0" w:rsidRPr="006E7DD8" w:rsidRDefault="00A36FB0" w:rsidP="00D95CA5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-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036</w:t>
            </w:r>
          </w:p>
        </w:tc>
        <w:tc>
          <w:tcPr>
            <w:tcW w:w="2040" w:type="dxa"/>
            <w:tcBorders>
              <w:top w:val="single" w:sz="8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59EE4BAA" w14:textId="4ACB39B1" w:rsidR="00A36FB0" w:rsidRPr="006E7DD8" w:rsidRDefault="00A36FB0" w:rsidP="00D95CA5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-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114</w:t>
            </w:r>
          </w:p>
        </w:tc>
        <w:tc>
          <w:tcPr>
            <w:tcW w:w="2040" w:type="dxa"/>
            <w:tcBorders>
              <w:top w:val="single" w:sz="8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25D98E8D" w14:textId="18D20870" w:rsidR="00A36FB0" w:rsidRPr="006E7DD8" w:rsidRDefault="00A36FB0" w:rsidP="00D95CA5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011</w:t>
            </w:r>
          </w:p>
        </w:tc>
        <w:tc>
          <w:tcPr>
            <w:tcW w:w="2040" w:type="dxa"/>
            <w:gridSpan w:val="2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</w:tcPr>
          <w:p w14:paraId="263E903D" w14:textId="59213B04" w:rsidR="00A36FB0" w:rsidRPr="006E7DD8" w:rsidRDefault="00A36FB0" w:rsidP="00D95CA5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-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200</w:t>
            </w:r>
          </w:p>
        </w:tc>
      </w:tr>
      <w:tr w:rsidR="00A36FB0" w:rsidRPr="006E7DD8" w14:paraId="0E0AE043" w14:textId="77777777" w:rsidTr="007B657F">
        <w:trPr>
          <w:trHeight w:val="337"/>
        </w:trPr>
        <w:tc>
          <w:tcPr>
            <w:tcW w:w="2646" w:type="dxa"/>
            <w:vMerge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hideMark/>
          </w:tcPr>
          <w:p w14:paraId="5BF6B5A3" w14:textId="77777777" w:rsidR="00A36FB0" w:rsidRPr="006E7DD8" w:rsidRDefault="00A36FB0" w:rsidP="00E6578D">
            <w:pPr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</w:pPr>
          </w:p>
        </w:tc>
        <w:tc>
          <w:tcPr>
            <w:tcW w:w="1050" w:type="dxa"/>
            <w:tcBorders>
              <w:top w:val="nil"/>
              <w:left w:val="single" w:sz="4" w:space="0" w:color="A6A6A6"/>
              <w:bottom w:val="single" w:sz="4" w:space="0" w:color="7F7F7F"/>
              <w:right w:val="single" w:sz="4" w:space="0" w:color="A6A6A6"/>
            </w:tcBorders>
            <w:shd w:val="clear" w:color="auto" w:fill="auto"/>
            <w:hideMark/>
          </w:tcPr>
          <w:p w14:paraId="22A31EAF" w14:textId="77777777" w:rsidR="00A36FB0" w:rsidRPr="006E7DD8" w:rsidRDefault="00A36FB0" w:rsidP="00E6578D">
            <w:pPr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 xml:space="preserve">Sig.  </w:t>
            </w:r>
          </w:p>
        </w:tc>
        <w:tc>
          <w:tcPr>
            <w:tcW w:w="2039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66DCEBB3" w14:textId="78CF909A" w:rsidR="00A36FB0" w:rsidRPr="006E7DD8" w:rsidRDefault="00A36FB0" w:rsidP="00D95CA5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290</w:t>
            </w:r>
          </w:p>
        </w:tc>
        <w:tc>
          <w:tcPr>
            <w:tcW w:w="2040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444B20D9" w14:textId="5942E500" w:rsidR="00A36FB0" w:rsidRPr="006E7DD8" w:rsidRDefault="00A36FB0" w:rsidP="00D95CA5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776</w:t>
            </w:r>
          </w:p>
        </w:tc>
        <w:tc>
          <w:tcPr>
            <w:tcW w:w="2040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1137F11D" w14:textId="2C9BB526" w:rsidR="00A36FB0" w:rsidRPr="006E7DD8" w:rsidRDefault="00A36FB0" w:rsidP="00D95CA5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362</w:t>
            </w:r>
          </w:p>
        </w:tc>
        <w:tc>
          <w:tcPr>
            <w:tcW w:w="2040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2A299591" w14:textId="32C01D28" w:rsidR="00A36FB0" w:rsidRPr="006E7DD8" w:rsidRDefault="00A36FB0" w:rsidP="00D95CA5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928</w:t>
            </w:r>
          </w:p>
        </w:tc>
        <w:tc>
          <w:tcPr>
            <w:tcW w:w="2040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</w:tcPr>
          <w:p w14:paraId="185B9FB7" w14:textId="0B29EEE2" w:rsidR="00A36FB0" w:rsidRPr="006E7DD8" w:rsidRDefault="00A36FB0" w:rsidP="00D95CA5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108</w:t>
            </w:r>
          </w:p>
        </w:tc>
      </w:tr>
      <w:tr w:rsidR="00A36FB0" w:rsidRPr="006E7DD8" w14:paraId="0C03160A" w14:textId="77777777" w:rsidTr="007B657F">
        <w:trPr>
          <w:trHeight w:val="337"/>
        </w:trPr>
        <w:tc>
          <w:tcPr>
            <w:tcW w:w="2646" w:type="dxa"/>
            <w:vMerge w:val="restart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hideMark/>
          </w:tcPr>
          <w:p w14:paraId="524A2755" w14:textId="77777777" w:rsidR="00A36FB0" w:rsidRPr="006E7DD8" w:rsidRDefault="00A36FB0" w:rsidP="00E6578D">
            <w:pPr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 xml:space="preserve"> </w:t>
            </w:r>
            <w:proofErr w:type="spellStart"/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>pos_p</w:t>
            </w:r>
            <w:proofErr w:type="spellEnd"/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 xml:space="preserve"> - </w:t>
            </w:r>
            <w:proofErr w:type="spellStart"/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>pos_s</w:t>
            </w:r>
            <w:proofErr w:type="spellEnd"/>
          </w:p>
        </w:tc>
        <w:tc>
          <w:tcPr>
            <w:tcW w:w="1050" w:type="dxa"/>
            <w:tcBorders>
              <w:top w:val="single" w:sz="4" w:space="0" w:color="7F7F7F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hideMark/>
          </w:tcPr>
          <w:p w14:paraId="01D3BC2D" w14:textId="77777777" w:rsidR="00A36FB0" w:rsidRPr="006E7DD8" w:rsidRDefault="00A36FB0" w:rsidP="00E6578D">
            <w:pPr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ρ</w:t>
            </w:r>
          </w:p>
        </w:tc>
        <w:tc>
          <w:tcPr>
            <w:tcW w:w="2039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32E6CB16" w14:textId="2D1EE27E" w:rsidR="00A36FB0" w:rsidRPr="006E7DD8" w:rsidRDefault="00A36FB0" w:rsidP="00D95CA5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003</w:t>
            </w:r>
          </w:p>
        </w:tc>
        <w:tc>
          <w:tcPr>
            <w:tcW w:w="2040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5B09E26F" w14:textId="0358BBC8" w:rsidR="00A36FB0" w:rsidRPr="006E7DD8" w:rsidRDefault="00A36FB0" w:rsidP="00D95CA5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093</w:t>
            </w:r>
          </w:p>
        </w:tc>
        <w:tc>
          <w:tcPr>
            <w:tcW w:w="2040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2540AC32" w14:textId="75250C6B" w:rsidR="00A36FB0" w:rsidRPr="006E7DD8" w:rsidRDefault="00A36FB0" w:rsidP="00D95CA5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042</w:t>
            </w:r>
          </w:p>
        </w:tc>
        <w:tc>
          <w:tcPr>
            <w:tcW w:w="2040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3D1AB4E9" w14:textId="0C79D4ED" w:rsidR="00A36FB0" w:rsidRPr="006E7DD8" w:rsidRDefault="00A36FB0" w:rsidP="00D95CA5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-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168</w:t>
            </w:r>
          </w:p>
        </w:tc>
        <w:tc>
          <w:tcPr>
            <w:tcW w:w="2040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</w:tcPr>
          <w:p w14:paraId="449B11B5" w14:textId="1057C169" w:rsidR="00A36FB0" w:rsidRPr="006E7DD8" w:rsidRDefault="00A36FB0" w:rsidP="00D95CA5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052</w:t>
            </w:r>
          </w:p>
        </w:tc>
      </w:tr>
      <w:tr w:rsidR="00A36FB0" w:rsidRPr="006E7DD8" w14:paraId="6F3BE8B2" w14:textId="77777777" w:rsidTr="007B657F">
        <w:trPr>
          <w:trHeight w:val="337"/>
        </w:trPr>
        <w:tc>
          <w:tcPr>
            <w:tcW w:w="2646" w:type="dxa"/>
            <w:vMerge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hideMark/>
          </w:tcPr>
          <w:p w14:paraId="6D712378" w14:textId="77777777" w:rsidR="00A36FB0" w:rsidRPr="006E7DD8" w:rsidRDefault="00A36FB0" w:rsidP="00E6578D">
            <w:pPr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</w:pPr>
          </w:p>
        </w:tc>
        <w:tc>
          <w:tcPr>
            <w:tcW w:w="1050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hideMark/>
          </w:tcPr>
          <w:p w14:paraId="286AA862" w14:textId="77777777" w:rsidR="00A36FB0" w:rsidRPr="006E7DD8" w:rsidRDefault="00A36FB0" w:rsidP="00E6578D">
            <w:pPr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 xml:space="preserve">Sig.  </w:t>
            </w:r>
          </w:p>
        </w:tc>
        <w:tc>
          <w:tcPr>
            <w:tcW w:w="2039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1ECA7FC3" w14:textId="4995EA19" w:rsidR="00A36FB0" w:rsidRPr="006E7DD8" w:rsidRDefault="00A36FB0" w:rsidP="00D95CA5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982</w:t>
            </w:r>
          </w:p>
        </w:tc>
        <w:tc>
          <w:tcPr>
            <w:tcW w:w="2040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59940C3E" w14:textId="724F351E" w:rsidR="00A36FB0" w:rsidRPr="006E7DD8" w:rsidRDefault="00A36FB0" w:rsidP="00D95CA5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456</w:t>
            </w:r>
          </w:p>
        </w:tc>
        <w:tc>
          <w:tcPr>
            <w:tcW w:w="2040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1FA68D67" w14:textId="4D586579" w:rsidR="00A36FB0" w:rsidRPr="006E7DD8" w:rsidRDefault="00A36FB0" w:rsidP="00D95CA5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737</w:t>
            </w:r>
          </w:p>
        </w:tc>
        <w:tc>
          <w:tcPr>
            <w:tcW w:w="2040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538B6AF4" w14:textId="66258599" w:rsidR="00A36FB0" w:rsidRPr="006E7DD8" w:rsidRDefault="00A36FB0" w:rsidP="00D95CA5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177</w:t>
            </w:r>
          </w:p>
        </w:tc>
        <w:tc>
          <w:tcPr>
            <w:tcW w:w="2040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</w:tcPr>
          <w:p w14:paraId="2692F7DF" w14:textId="6D06E275" w:rsidR="00A36FB0" w:rsidRPr="006E7DD8" w:rsidRDefault="00A36FB0" w:rsidP="00D95CA5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678</w:t>
            </w:r>
          </w:p>
        </w:tc>
      </w:tr>
      <w:tr w:rsidR="00A36FB0" w:rsidRPr="006E7DD8" w14:paraId="62E82B66" w14:textId="77777777" w:rsidTr="007B657F">
        <w:trPr>
          <w:trHeight w:val="337"/>
        </w:trPr>
        <w:tc>
          <w:tcPr>
            <w:tcW w:w="2646" w:type="dxa"/>
            <w:vMerge w:val="restart"/>
            <w:tcBorders>
              <w:top w:val="single" w:sz="8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hideMark/>
          </w:tcPr>
          <w:p w14:paraId="685AE7D4" w14:textId="77777777" w:rsidR="00A36FB0" w:rsidRPr="006E7DD8" w:rsidRDefault="00A36FB0" w:rsidP="00E6578D">
            <w:pPr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 xml:space="preserve"> </w:t>
            </w:r>
            <w:proofErr w:type="spellStart"/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>pos_s</w:t>
            </w:r>
            <w:proofErr w:type="spellEnd"/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 xml:space="preserve"> - </w:t>
            </w:r>
            <w:proofErr w:type="spellStart"/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>pos_m</w:t>
            </w:r>
            <w:proofErr w:type="spellEnd"/>
          </w:p>
        </w:tc>
        <w:tc>
          <w:tcPr>
            <w:tcW w:w="1050" w:type="dxa"/>
            <w:tcBorders>
              <w:top w:val="single" w:sz="8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hideMark/>
          </w:tcPr>
          <w:p w14:paraId="027C90E7" w14:textId="77777777" w:rsidR="00A36FB0" w:rsidRPr="006E7DD8" w:rsidRDefault="00A36FB0" w:rsidP="00E6578D">
            <w:pPr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ρ</w:t>
            </w:r>
          </w:p>
        </w:tc>
        <w:tc>
          <w:tcPr>
            <w:tcW w:w="2039" w:type="dxa"/>
            <w:tcBorders>
              <w:top w:val="single" w:sz="8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7FCF9C12" w14:textId="4954FB39" w:rsidR="00A36FB0" w:rsidRPr="006E7DD8" w:rsidRDefault="00A36FB0" w:rsidP="00D95CA5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-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170</w:t>
            </w:r>
          </w:p>
        </w:tc>
        <w:tc>
          <w:tcPr>
            <w:tcW w:w="2040" w:type="dxa"/>
            <w:tcBorders>
              <w:top w:val="single" w:sz="8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5AA35A8C" w14:textId="36C9BC62" w:rsidR="00A36FB0" w:rsidRPr="006E7DD8" w:rsidRDefault="00A36FB0" w:rsidP="00D95CA5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-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092</w:t>
            </w:r>
          </w:p>
        </w:tc>
        <w:tc>
          <w:tcPr>
            <w:tcW w:w="2040" w:type="dxa"/>
            <w:tcBorders>
              <w:top w:val="single" w:sz="8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47D58EF1" w14:textId="414391A1" w:rsidR="00A36FB0" w:rsidRPr="006E7DD8" w:rsidRDefault="00A36FB0" w:rsidP="00D95CA5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-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203</w:t>
            </w:r>
          </w:p>
        </w:tc>
        <w:tc>
          <w:tcPr>
            <w:tcW w:w="2040" w:type="dxa"/>
            <w:tcBorders>
              <w:top w:val="single" w:sz="8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66D98479" w14:textId="44E905BD" w:rsidR="00A36FB0" w:rsidRPr="006E7DD8" w:rsidRDefault="00A36FB0" w:rsidP="00D95CA5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108</w:t>
            </w:r>
          </w:p>
        </w:tc>
        <w:tc>
          <w:tcPr>
            <w:tcW w:w="2040" w:type="dxa"/>
            <w:gridSpan w:val="2"/>
            <w:tcBorders>
              <w:top w:val="single" w:sz="8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</w:tcPr>
          <w:p w14:paraId="41BBF664" w14:textId="7334B553" w:rsidR="00A36FB0" w:rsidRPr="006E7DD8" w:rsidRDefault="00A36FB0" w:rsidP="00D95CA5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b/>
                <w:sz w:val="20"/>
                <w:szCs w:val="20"/>
              </w:rPr>
              <w:t>-</w:t>
            </w:r>
            <w:r w:rsidR="000F301E" w:rsidRPr="006E7DD8">
              <w:rPr>
                <w:rFonts w:ascii="Arial" w:hAnsi="Arial" w:cs="Arial"/>
                <w:b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b/>
                <w:sz w:val="20"/>
                <w:szCs w:val="20"/>
              </w:rPr>
              <w:t>272</w:t>
            </w:r>
            <w:r w:rsidRPr="006E7DD8">
              <w:rPr>
                <w:rFonts w:ascii="Arial" w:hAnsi="Arial" w:cs="Arial"/>
                <w:b/>
                <w:sz w:val="20"/>
                <w:szCs w:val="20"/>
                <w:vertAlign w:val="superscript"/>
              </w:rPr>
              <w:t>*</w:t>
            </w:r>
          </w:p>
        </w:tc>
      </w:tr>
      <w:tr w:rsidR="00A36FB0" w:rsidRPr="006E7DD8" w14:paraId="4395D51F" w14:textId="77777777" w:rsidTr="007B657F">
        <w:trPr>
          <w:trHeight w:val="337"/>
        </w:trPr>
        <w:tc>
          <w:tcPr>
            <w:tcW w:w="2646" w:type="dxa"/>
            <w:vMerge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hideMark/>
          </w:tcPr>
          <w:p w14:paraId="7FD5D66C" w14:textId="77777777" w:rsidR="00A36FB0" w:rsidRPr="006E7DD8" w:rsidRDefault="00A36FB0" w:rsidP="00E6578D">
            <w:pPr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</w:pPr>
          </w:p>
        </w:tc>
        <w:tc>
          <w:tcPr>
            <w:tcW w:w="1050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hideMark/>
          </w:tcPr>
          <w:p w14:paraId="498FDC6D" w14:textId="77777777" w:rsidR="00A36FB0" w:rsidRPr="006E7DD8" w:rsidRDefault="00A36FB0" w:rsidP="00E6578D">
            <w:pPr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 xml:space="preserve">Sig.  </w:t>
            </w:r>
          </w:p>
        </w:tc>
        <w:tc>
          <w:tcPr>
            <w:tcW w:w="2039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2F0830B8" w14:textId="2379BC1E" w:rsidR="00A36FB0" w:rsidRPr="006E7DD8" w:rsidRDefault="00A36FB0" w:rsidP="00D95CA5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173</w:t>
            </w:r>
          </w:p>
        </w:tc>
        <w:tc>
          <w:tcPr>
            <w:tcW w:w="2040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6841C4A1" w14:textId="7EB37D30" w:rsidR="00A36FB0" w:rsidRPr="006E7DD8" w:rsidRDefault="00A36FB0" w:rsidP="00D95CA5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464</w:t>
            </w:r>
          </w:p>
        </w:tc>
        <w:tc>
          <w:tcPr>
            <w:tcW w:w="2040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3E2140C3" w14:textId="2FAFD181" w:rsidR="00A36FB0" w:rsidRPr="006E7DD8" w:rsidRDefault="00A36FB0" w:rsidP="00D95CA5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102</w:t>
            </w:r>
          </w:p>
        </w:tc>
        <w:tc>
          <w:tcPr>
            <w:tcW w:w="2040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1CBE3E60" w14:textId="68D6C7A4" w:rsidR="00A36FB0" w:rsidRPr="006E7DD8" w:rsidRDefault="00A36FB0" w:rsidP="00D95CA5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388</w:t>
            </w:r>
          </w:p>
        </w:tc>
        <w:tc>
          <w:tcPr>
            <w:tcW w:w="2040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</w:tcPr>
          <w:p w14:paraId="496BB1EE" w14:textId="61FA80D3" w:rsidR="00A36FB0" w:rsidRPr="006E7DD8" w:rsidRDefault="00A36FB0" w:rsidP="00D95CA5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b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b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b/>
                <w:sz w:val="20"/>
                <w:szCs w:val="20"/>
              </w:rPr>
              <w:t>027</w:t>
            </w:r>
          </w:p>
        </w:tc>
      </w:tr>
      <w:tr w:rsidR="00A36FB0" w:rsidRPr="006E7DD8" w14:paraId="3E022FD6" w14:textId="77777777" w:rsidTr="007B657F">
        <w:trPr>
          <w:trHeight w:val="337"/>
        </w:trPr>
        <w:tc>
          <w:tcPr>
            <w:tcW w:w="2646" w:type="dxa"/>
            <w:vMerge w:val="restart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hideMark/>
          </w:tcPr>
          <w:p w14:paraId="661DE20C" w14:textId="77777777" w:rsidR="00A36FB0" w:rsidRPr="006E7DD8" w:rsidRDefault="00A36FB0" w:rsidP="00E6578D">
            <w:pPr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 xml:space="preserve"> </w:t>
            </w:r>
            <w:proofErr w:type="spellStart"/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>ne_p</w:t>
            </w:r>
            <w:proofErr w:type="spellEnd"/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 xml:space="preserve"> - </w:t>
            </w:r>
            <w:proofErr w:type="spellStart"/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>ne_m</w:t>
            </w:r>
            <w:proofErr w:type="spellEnd"/>
          </w:p>
        </w:tc>
        <w:tc>
          <w:tcPr>
            <w:tcW w:w="1050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hideMark/>
          </w:tcPr>
          <w:p w14:paraId="2375D3C2" w14:textId="77777777" w:rsidR="00A36FB0" w:rsidRPr="006E7DD8" w:rsidRDefault="00A36FB0" w:rsidP="00E6578D">
            <w:pPr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ρ</w:t>
            </w:r>
          </w:p>
        </w:tc>
        <w:tc>
          <w:tcPr>
            <w:tcW w:w="2039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7A497471" w14:textId="73D55977" w:rsidR="00A36FB0" w:rsidRPr="006E7DD8" w:rsidRDefault="00A36FB0" w:rsidP="00D95CA5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081</w:t>
            </w:r>
          </w:p>
        </w:tc>
        <w:tc>
          <w:tcPr>
            <w:tcW w:w="2040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6F051161" w14:textId="657A123E" w:rsidR="00A36FB0" w:rsidRPr="006E7DD8" w:rsidRDefault="00A36FB0" w:rsidP="00D95CA5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111</w:t>
            </w:r>
          </w:p>
        </w:tc>
        <w:tc>
          <w:tcPr>
            <w:tcW w:w="2040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307899AB" w14:textId="7AA4DDA5" w:rsidR="00A36FB0" w:rsidRPr="006E7DD8" w:rsidRDefault="00A36FB0" w:rsidP="00D95CA5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-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060</w:t>
            </w:r>
          </w:p>
        </w:tc>
        <w:tc>
          <w:tcPr>
            <w:tcW w:w="2040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1DAC1076" w14:textId="76D2560D" w:rsidR="00A36FB0" w:rsidRPr="006E7DD8" w:rsidRDefault="00A36FB0" w:rsidP="00D95CA5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102</w:t>
            </w:r>
          </w:p>
        </w:tc>
        <w:tc>
          <w:tcPr>
            <w:tcW w:w="2040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</w:tcPr>
          <w:p w14:paraId="6D004273" w14:textId="63E0806E" w:rsidR="00A36FB0" w:rsidRPr="006E7DD8" w:rsidRDefault="00A36FB0" w:rsidP="00D95CA5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099</w:t>
            </w:r>
          </w:p>
        </w:tc>
      </w:tr>
      <w:tr w:rsidR="00A36FB0" w:rsidRPr="006E7DD8" w14:paraId="660FBF2E" w14:textId="77777777" w:rsidTr="007B657F">
        <w:trPr>
          <w:trHeight w:val="337"/>
        </w:trPr>
        <w:tc>
          <w:tcPr>
            <w:tcW w:w="2646" w:type="dxa"/>
            <w:vMerge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hideMark/>
          </w:tcPr>
          <w:p w14:paraId="74F1FA88" w14:textId="77777777" w:rsidR="00A36FB0" w:rsidRPr="006E7DD8" w:rsidRDefault="00A36FB0" w:rsidP="00E6578D">
            <w:pPr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</w:pPr>
          </w:p>
        </w:tc>
        <w:tc>
          <w:tcPr>
            <w:tcW w:w="1050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hideMark/>
          </w:tcPr>
          <w:p w14:paraId="022532CA" w14:textId="77777777" w:rsidR="00A36FB0" w:rsidRPr="006E7DD8" w:rsidRDefault="00A36FB0" w:rsidP="00E6578D">
            <w:pPr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 xml:space="preserve">Sig.  </w:t>
            </w:r>
          </w:p>
        </w:tc>
        <w:tc>
          <w:tcPr>
            <w:tcW w:w="2039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681A1AC4" w14:textId="7B5DD250" w:rsidR="00A36FB0" w:rsidRPr="006E7DD8" w:rsidRDefault="00A36FB0" w:rsidP="00D95CA5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517</w:t>
            </w:r>
          </w:p>
        </w:tc>
        <w:tc>
          <w:tcPr>
            <w:tcW w:w="2040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4C81B190" w14:textId="73C3B79B" w:rsidR="00A36FB0" w:rsidRPr="006E7DD8" w:rsidRDefault="00A36FB0" w:rsidP="00D95CA5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375</w:t>
            </w:r>
          </w:p>
        </w:tc>
        <w:tc>
          <w:tcPr>
            <w:tcW w:w="2040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2685C26C" w14:textId="44C207B8" w:rsidR="00A36FB0" w:rsidRPr="006E7DD8" w:rsidRDefault="00A36FB0" w:rsidP="00D95CA5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630</w:t>
            </w:r>
          </w:p>
        </w:tc>
        <w:tc>
          <w:tcPr>
            <w:tcW w:w="2040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74806C4B" w14:textId="6AE582D3" w:rsidR="00A36FB0" w:rsidRPr="006E7DD8" w:rsidRDefault="00A36FB0" w:rsidP="00D95CA5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413</w:t>
            </w:r>
          </w:p>
        </w:tc>
        <w:tc>
          <w:tcPr>
            <w:tcW w:w="2040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</w:tcPr>
          <w:p w14:paraId="7DC768E3" w14:textId="75748D34" w:rsidR="00A36FB0" w:rsidRPr="006E7DD8" w:rsidRDefault="00A36FB0" w:rsidP="00D95CA5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428</w:t>
            </w:r>
          </w:p>
        </w:tc>
      </w:tr>
      <w:tr w:rsidR="00A36FB0" w:rsidRPr="006E7DD8" w14:paraId="78DBDD47" w14:textId="77777777" w:rsidTr="007B657F">
        <w:trPr>
          <w:trHeight w:val="337"/>
        </w:trPr>
        <w:tc>
          <w:tcPr>
            <w:tcW w:w="2646" w:type="dxa"/>
            <w:vMerge w:val="restart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hideMark/>
          </w:tcPr>
          <w:p w14:paraId="05262527" w14:textId="77777777" w:rsidR="00A36FB0" w:rsidRPr="006E7DD8" w:rsidRDefault="00A36FB0" w:rsidP="00E6578D">
            <w:pPr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 xml:space="preserve"> </w:t>
            </w:r>
            <w:proofErr w:type="spellStart"/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>ne_p</w:t>
            </w:r>
            <w:proofErr w:type="spellEnd"/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 xml:space="preserve"> - </w:t>
            </w:r>
            <w:proofErr w:type="spellStart"/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>ne_s</w:t>
            </w:r>
            <w:proofErr w:type="spellEnd"/>
          </w:p>
        </w:tc>
        <w:tc>
          <w:tcPr>
            <w:tcW w:w="1050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hideMark/>
          </w:tcPr>
          <w:p w14:paraId="236BE9B0" w14:textId="77777777" w:rsidR="00A36FB0" w:rsidRPr="006E7DD8" w:rsidRDefault="00A36FB0" w:rsidP="00E6578D">
            <w:pPr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ρ</w:t>
            </w:r>
          </w:p>
        </w:tc>
        <w:tc>
          <w:tcPr>
            <w:tcW w:w="2039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7DF0D854" w14:textId="7EE61AC4" w:rsidR="00A36FB0" w:rsidRPr="006E7DD8" w:rsidRDefault="00A36FB0" w:rsidP="00D95CA5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-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057</w:t>
            </w:r>
          </w:p>
        </w:tc>
        <w:tc>
          <w:tcPr>
            <w:tcW w:w="2040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1BA81517" w14:textId="2F689E15" w:rsidR="00A36FB0" w:rsidRPr="006E7DD8" w:rsidRDefault="00A36FB0" w:rsidP="00D95CA5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-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062</w:t>
            </w:r>
          </w:p>
        </w:tc>
        <w:tc>
          <w:tcPr>
            <w:tcW w:w="2040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1A3DCF87" w14:textId="2425C5B6" w:rsidR="00A36FB0" w:rsidRPr="006E7DD8" w:rsidRDefault="00A36FB0" w:rsidP="00D95CA5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-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034</w:t>
            </w:r>
          </w:p>
        </w:tc>
        <w:tc>
          <w:tcPr>
            <w:tcW w:w="2040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504F1C0C" w14:textId="2B0A691A" w:rsidR="00A36FB0" w:rsidRPr="006E7DD8" w:rsidRDefault="00A36FB0" w:rsidP="00D95CA5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-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093</w:t>
            </w:r>
          </w:p>
        </w:tc>
        <w:tc>
          <w:tcPr>
            <w:tcW w:w="2040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</w:tcPr>
          <w:p w14:paraId="05F3E66F" w14:textId="3C194EA2" w:rsidR="00A36FB0" w:rsidRPr="006E7DD8" w:rsidRDefault="00A36FB0" w:rsidP="00D95CA5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010</w:t>
            </w:r>
          </w:p>
        </w:tc>
      </w:tr>
      <w:tr w:rsidR="00A36FB0" w:rsidRPr="006E7DD8" w14:paraId="3151A818" w14:textId="77777777" w:rsidTr="007B657F">
        <w:trPr>
          <w:trHeight w:val="337"/>
        </w:trPr>
        <w:tc>
          <w:tcPr>
            <w:tcW w:w="2646" w:type="dxa"/>
            <w:vMerge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hideMark/>
          </w:tcPr>
          <w:p w14:paraId="25C4EC66" w14:textId="77777777" w:rsidR="00A36FB0" w:rsidRPr="006E7DD8" w:rsidRDefault="00A36FB0" w:rsidP="00E6578D">
            <w:pPr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</w:pPr>
          </w:p>
        </w:tc>
        <w:tc>
          <w:tcPr>
            <w:tcW w:w="1050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hideMark/>
          </w:tcPr>
          <w:p w14:paraId="0EADC56C" w14:textId="77777777" w:rsidR="00A36FB0" w:rsidRPr="006E7DD8" w:rsidRDefault="00A36FB0" w:rsidP="00E6578D">
            <w:pPr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 xml:space="preserve">Sig.  </w:t>
            </w:r>
          </w:p>
        </w:tc>
        <w:tc>
          <w:tcPr>
            <w:tcW w:w="2039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3B7B74D6" w14:textId="0C8482B5" w:rsidR="00A36FB0" w:rsidRPr="006E7DD8" w:rsidRDefault="00A36FB0" w:rsidP="00D95CA5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649</w:t>
            </w:r>
          </w:p>
        </w:tc>
        <w:tc>
          <w:tcPr>
            <w:tcW w:w="2040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0A3DFCDA" w14:textId="07C98346" w:rsidR="00A36FB0" w:rsidRPr="006E7DD8" w:rsidRDefault="00A36FB0" w:rsidP="00D95CA5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621</w:t>
            </w:r>
          </w:p>
        </w:tc>
        <w:tc>
          <w:tcPr>
            <w:tcW w:w="2040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0719F923" w14:textId="0368C3EE" w:rsidR="00A36FB0" w:rsidRPr="006E7DD8" w:rsidRDefault="00A36FB0" w:rsidP="00D95CA5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785</w:t>
            </w:r>
          </w:p>
        </w:tc>
        <w:tc>
          <w:tcPr>
            <w:tcW w:w="2040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0A776133" w14:textId="2E6C2E78" w:rsidR="00A36FB0" w:rsidRPr="006E7DD8" w:rsidRDefault="00A36FB0" w:rsidP="00D95CA5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458</w:t>
            </w:r>
          </w:p>
        </w:tc>
        <w:tc>
          <w:tcPr>
            <w:tcW w:w="2040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</w:tcPr>
          <w:p w14:paraId="20D89ED2" w14:textId="2A5C63F0" w:rsidR="00A36FB0" w:rsidRPr="006E7DD8" w:rsidRDefault="00A36FB0" w:rsidP="00D95CA5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939</w:t>
            </w:r>
          </w:p>
        </w:tc>
      </w:tr>
      <w:tr w:rsidR="00A36FB0" w:rsidRPr="006E7DD8" w14:paraId="0A9C5099" w14:textId="77777777" w:rsidTr="007B657F">
        <w:trPr>
          <w:trHeight w:val="337"/>
        </w:trPr>
        <w:tc>
          <w:tcPr>
            <w:tcW w:w="2646" w:type="dxa"/>
            <w:vMerge w:val="restart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hideMark/>
          </w:tcPr>
          <w:p w14:paraId="24AA7756" w14:textId="77777777" w:rsidR="00A36FB0" w:rsidRPr="006E7DD8" w:rsidRDefault="00A36FB0" w:rsidP="00E6578D">
            <w:pPr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 xml:space="preserve"> </w:t>
            </w:r>
            <w:proofErr w:type="spellStart"/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>ne_s</w:t>
            </w:r>
            <w:proofErr w:type="spellEnd"/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 xml:space="preserve"> - </w:t>
            </w:r>
            <w:proofErr w:type="spellStart"/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>ne_m</w:t>
            </w:r>
            <w:proofErr w:type="spellEnd"/>
          </w:p>
        </w:tc>
        <w:tc>
          <w:tcPr>
            <w:tcW w:w="1050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hideMark/>
          </w:tcPr>
          <w:p w14:paraId="3AB0F72F" w14:textId="77777777" w:rsidR="00A36FB0" w:rsidRPr="006E7DD8" w:rsidRDefault="00A36FB0" w:rsidP="00E6578D">
            <w:pPr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ρ</w:t>
            </w:r>
          </w:p>
        </w:tc>
        <w:tc>
          <w:tcPr>
            <w:tcW w:w="2039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320790DB" w14:textId="0FC9A235" w:rsidR="00A36FB0" w:rsidRPr="006E7DD8" w:rsidRDefault="00A36FB0" w:rsidP="00D95CA5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105</w:t>
            </w:r>
          </w:p>
        </w:tc>
        <w:tc>
          <w:tcPr>
            <w:tcW w:w="2040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674CDFAC" w14:textId="25B35206" w:rsidR="00A36FB0" w:rsidRPr="006E7DD8" w:rsidRDefault="00A36FB0" w:rsidP="00D95CA5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118</w:t>
            </w:r>
          </w:p>
        </w:tc>
        <w:tc>
          <w:tcPr>
            <w:tcW w:w="2040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0B2DB995" w14:textId="23A86196" w:rsidR="00A36FB0" w:rsidRPr="006E7DD8" w:rsidRDefault="00A36FB0" w:rsidP="00D95CA5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-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044</w:t>
            </w:r>
          </w:p>
        </w:tc>
        <w:tc>
          <w:tcPr>
            <w:tcW w:w="2040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74353269" w14:textId="617D8F77" w:rsidR="00A36FB0" w:rsidRPr="006E7DD8" w:rsidRDefault="00A36FB0" w:rsidP="00D95CA5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153</w:t>
            </w:r>
          </w:p>
        </w:tc>
        <w:tc>
          <w:tcPr>
            <w:tcW w:w="2040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</w:tcPr>
          <w:p w14:paraId="37DBE992" w14:textId="75653B08" w:rsidR="00A36FB0" w:rsidRPr="006E7DD8" w:rsidRDefault="00A36FB0" w:rsidP="00D95CA5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098</w:t>
            </w:r>
          </w:p>
        </w:tc>
      </w:tr>
      <w:tr w:rsidR="00A36FB0" w:rsidRPr="006E7DD8" w14:paraId="12079DF5" w14:textId="77777777" w:rsidTr="007B657F">
        <w:trPr>
          <w:trHeight w:val="337"/>
        </w:trPr>
        <w:tc>
          <w:tcPr>
            <w:tcW w:w="2646" w:type="dxa"/>
            <w:vMerge/>
            <w:tcBorders>
              <w:top w:val="single" w:sz="8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hideMark/>
          </w:tcPr>
          <w:p w14:paraId="29CCA6CB" w14:textId="77777777" w:rsidR="00A36FB0" w:rsidRPr="006E7DD8" w:rsidRDefault="00A36FB0" w:rsidP="00E6578D">
            <w:pPr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</w:pPr>
          </w:p>
        </w:tc>
        <w:tc>
          <w:tcPr>
            <w:tcW w:w="1050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hideMark/>
          </w:tcPr>
          <w:p w14:paraId="2B278FD7" w14:textId="77777777" w:rsidR="00A36FB0" w:rsidRPr="006E7DD8" w:rsidRDefault="00A36FB0" w:rsidP="00E6578D">
            <w:pPr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 xml:space="preserve">Sig.  </w:t>
            </w:r>
          </w:p>
        </w:tc>
        <w:tc>
          <w:tcPr>
            <w:tcW w:w="2039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27C5F9A2" w14:textId="7782AD2D" w:rsidR="00A36FB0" w:rsidRPr="006E7DD8" w:rsidRDefault="00A36FB0" w:rsidP="00D95CA5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402</w:t>
            </w:r>
          </w:p>
        </w:tc>
        <w:tc>
          <w:tcPr>
            <w:tcW w:w="2040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71067D1D" w14:textId="40F1B81D" w:rsidR="00A36FB0" w:rsidRPr="006E7DD8" w:rsidRDefault="00A36FB0" w:rsidP="00D95CA5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347</w:t>
            </w:r>
          </w:p>
        </w:tc>
        <w:tc>
          <w:tcPr>
            <w:tcW w:w="2040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20FAA365" w14:textId="35657935" w:rsidR="00A36FB0" w:rsidRPr="006E7DD8" w:rsidRDefault="00A36FB0" w:rsidP="00D95CA5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728</w:t>
            </w:r>
          </w:p>
        </w:tc>
        <w:tc>
          <w:tcPr>
            <w:tcW w:w="2040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4A5B15DC" w14:textId="24797923" w:rsidR="00A36FB0" w:rsidRPr="006E7DD8" w:rsidRDefault="00A36FB0" w:rsidP="00D95CA5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219</w:t>
            </w:r>
          </w:p>
        </w:tc>
        <w:tc>
          <w:tcPr>
            <w:tcW w:w="2040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</w:tcPr>
          <w:p w14:paraId="23626D4B" w14:textId="349304F4" w:rsidR="00A36FB0" w:rsidRPr="006E7DD8" w:rsidRDefault="00A36FB0" w:rsidP="00D95CA5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435</w:t>
            </w:r>
          </w:p>
        </w:tc>
      </w:tr>
      <w:tr w:rsidR="00A36FB0" w:rsidRPr="006E7DD8" w14:paraId="1B47D730" w14:textId="77777777" w:rsidTr="007B657F">
        <w:trPr>
          <w:trHeight w:val="337"/>
        </w:trPr>
        <w:tc>
          <w:tcPr>
            <w:tcW w:w="2646" w:type="dxa"/>
            <w:vMerge w:val="restart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hideMark/>
          </w:tcPr>
          <w:p w14:paraId="49436CF6" w14:textId="77777777" w:rsidR="00A36FB0" w:rsidRPr="006E7DD8" w:rsidRDefault="00A36FB0" w:rsidP="00E6578D">
            <w:pPr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 xml:space="preserve"> </w:t>
            </w:r>
            <w:proofErr w:type="spellStart"/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>neg_p</w:t>
            </w:r>
            <w:proofErr w:type="spellEnd"/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 xml:space="preserve"> - </w:t>
            </w:r>
            <w:proofErr w:type="spellStart"/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>neg_m</w:t>
            </w:r>
            <w:proofErr w:type="spellEnd"/>
          </w:p>
        </w:tc>
        <w:tc>
          <w:tcPr>
            <w:tcW w:w="1050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hideMark/>
          </w:tcPr>
          <w:p w14:paraId="3AB7F29C" w14:textId="77777777" w:rsidR="00A36FB0" w:rsidRPr="006E7DD8" w:rsidRDefault="00A36FB0" w:rsidP="00E6578D">
            <w:pPr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ρ</w:t>
            </w:r>
          </w:p>
        </w:tc>
        <w:tc>
          <w:tcPr>
            <w:tcW w:w="2039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3DE30AF6" w14:textId="1FC09FE4" w:rsidR="00A36FB0" w:rsidRPr="006E7DD8" w:rsidRDefault="00A36FB0" w:rsidP="00D95CA5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-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171</w:t>
            </w:r>
          </w:p>
        </w:tc>
        <w:tc>
          <w:tcPr>
            <w:tcW w:w="2040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4A28535D" w14:textId="383F5624" w:rsidR="00A36FB0" w:rsidRPr="006E7DD8" w:rsidRDefault="00A36FB0" w:rsidP="00D95CA5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-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144</w:t>
            </w:r>
          </w:p>
        </w:tc>
        <w:tc>
          <w:tcPr>
            <w:tcW w:w="2040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0812E204" w14:textId="3C7C5233" w:rsidR="00A36FB0" w:rsidRPr="006E7DD8" w:rsidRDefault="00A36FB0" w:rsidP="00D95CA5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-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086</w:t>
            </w:r>
          </w:p>
        </w:tc>
        <w:tc>
          <w:tcPr>
            <w:tcW w:w="2040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57757504" w14:textId="6E3F28A6" w:rsidR="00A36FB0" w:rsidRPr="006E7DD8" w:rsidRDefault="00A36FB0" w:rsidP="00D95CA5">
            <w:pPr>
              <w:jc w:val="center"/>
              <w:rPr>
                <w:rFonts w:ascii="Arial" w:hAnsi="Arial" w:cs="Arial"/>
                <w:b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-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054</w:t>
            </w:r>
          </w:p>
        </w:tc>
        <w:tc>
          <w:tcPr>
            <w:tcW w:w="2040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</w:tcPr>
          <w:p w14:paraId="5016F1D2" w14:textId="1D07EE95" w:rsidR="00A36FB0" w:rsidRPr="006E7DD8" w:rsidRDefault="00A36FB0" w:rsidP="00D95CA5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b/>
                <w:sz w:val="20"/>
                <w:szCs w:val="20"/>
              </w:rPr>
              <w:t>-</w:t>
            </w:r>
            <w:r w:rsidR="000F301E" w:rsidRPr="006E7DD8">
              <w:rPr>
                <w:rFonts w:ascii="Arial" w:hAnsi="Arial" w:cs="Arial"/>
                <w:b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b/>
                <w:sz w:val="20"/>
                <w:szCs w:val="20"/>
              </w:rPr>
              <w:t>268</w:t>
            </w:r>
            <w:r w:rsidRPr="006E7DD8">
              <w:rPr>
                <w:rFonts w:ascii="Arial" w:hAnsi="Arial" w:cs="Arial"/>
                <w:b/>
                <w:sz w:val="20"/>
                <w:szCs w:val="20"/>
                <w:vertAlign w:val="superscript"/>
              </w:rPr>
              <w:t>*</w:t>
            </w:r>
          </w:p>
        </w:tc>
      </w:tr>
      <w:tr w:rsidR="00A36FB0" w:rsidRPr="006E7DD8" w14:paraId="3586A98E" w14:textId="77777777" w:rsidTr="007B657F">
        <w:trPr>
          <w:trHeight w:val="337"/>
        </w:trPr>
        <w:tc>
          <w:tcPr>
            <w:tcW w:w="2646" w:type="dxa"/>
            <w:vMerge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hideMark/>
          </w:tcPr>
          <w:p w14:paraId="2E17145F" w14:textId="77777777" w:rsidR="00A36FB0" w:rsidRPr="006E7DD8" w:rsidRDefault="00A36FB0" w:rsidP="00E6578D">
            <w:pPr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</w:pPr>
          </w:p>
        </w:tc>
        <w:tc>
          <w:tcPr>
            <w:tcW w:w="1050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hideMark/>
          </w:tcPr>
          <w:p w14:paraId="46754260" w14:textId="77777777" w:rsidR="00A36FB0" w:rsidRPr="006E7DD8" w:rsidRDefault="00A36FB0" w:rsidP="00E6578D">
            <w:pPr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 xml:space="preserve">Sig.  </w:t>
            </w:r>
          </w:p>
        </w:tc>
        <w:tc>
          <w:tcPr>
            <w:tcW w:w="2039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1B8029C1" w14:textId="645E37E1" w:rsidR="00A36FB0" w:rsidRPr="006E7DD8" w:rsidRDefault="00A36FB0" w:rsidP="00D95CA5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170</w:t>
            </w:r>
          </w:p>
        </w:tc>
        <w:tc>
          <w:tcPr>
            <w:tcW w:w="2040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1ECE9287" w14:textId="4EDC4540" w:rsidR="00A36FB0" w:rsidRPr="006E7DD8" w:rsidRDefault="00A36FB0" w:rsidP="00D95CA5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247</w:t>
            </w:r>
          </w:p>
        </w:tc>
        <w:tc>
          <w:tcPr>
            <w:tcW w:w="2040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75D80E78" w14:textId="4BC0DF73" w:rsidR="00A36FB0" w:rsidRPr="006E7DD8" w:rsidRDefault="00A36FB0" w:rsidP="00D95CA5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493</w:t>
            </w:r>
          </w:p>
        </w:tc>
        <w:tc>
          <w:tcPr>
            <w:tcW w:w="2040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7CB01218" w14:textId="2D3F2BB1" w:rsidR="00A36FB0" w:rsidRPr="006E7DD8" w:rsidRDefault="00A36FB0" w:rsidP="00D95CA5">
            <w:pPr>
              <w:jc w:val="center"/>
              <w:rPr>
                <w:rFonts w:ascii="Arial" w:hAnsi="Arial" w:cs="Arial"/>
                <w:b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668</w:t>
            </w:r>
          </w:p>
        </w:tc>
        <w:tc>
          <w:tcPr>
            <w:tcW w:w="2040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</w:tcPr>
          <w:p w14:paraId="09B31058" w14:textId="0C4BB888" w:rsidR="00A36FB0" w:rsidRPr="006E7DD8" w:rsidRDefault="00A36FB0" w:rsidP="00D95CA5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b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b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b/>
                <w:sz w:val="20"/>
                <w:szCs w:val="20"/>
              </w:rPr>
              <w:t>030</w:t>
            </w:r>
          </w:p>
        </w:tc>
      </w:tr>
      <w:tr w:rsidR="00A36FB0" w:rsidRPr="006E7DD8" w14:paraId="3C750589" w14:textId="77777777" w:rsidTr="007B657F">
        <w:trPr>
          <w:trHeight w:val="337"/>
        </w:trPr>
        <w:tc>
          <w:tcPr>
            <w:tcW w:w="2646" w:type="dxa"/>
            <w:vMerge w:val="restart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hideMark/>
          </w:tcPr>
          <w:p w14:paraId="0A237F29" w14:textId="77777777" w:rsidR="00A36FB0" w:rsidRPr="006E7DD8" w:rsidRDefault="00A36FB0" w:rsidP="00E6578D">
            <w:pPr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 xml:space="preserve"> </w:t>
            </w:r>
            <w:proofErr w:type="spellStart"/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>neg_p</w:t>
            </w:r>
            <w:proofErr w:type="spellEnd"/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 xml:space="preserve"> - </w:t>
            </w:r>
            <w:proofErr w:type="spellStart"/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>neg_s</w:t>
            </w:r>
            <w:proofErr w:type="spellEnd"/>
          </w:p>
        </w:tc>
        <w:tc>
          <w:tcPr>
            <w:tcW w:w="1050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hideMark/>
          </w:tcPr>
          <w:p w14:paraId="0ED201D1" w14:textId="77777777" w:rsidR="00A36FB0" w:rsidRPr="006E7DD8" w:rsidRDefault="00A36FB0" w:rsidP="00E6578D">
            <w:pPr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ρ</w:t>
            </w:r>
          </w:p>
        </w:tc>
        <w:tc>
          <w:tcPr>
            <w:tcW w:w="2039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299C7210" w14:textId="38A6C70C" w:rsidR="00A36FB0" w:rsidRPr="006E7DD8" w:rsidRDefault="00A36FB0" w:rsidP="00D95CA5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-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224</w:t>
            </w:r>
          </w:p>
        </w:tc>
        <w:tc>
          <w:tcPr>
            <w:tcW w:w="2040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71D0A00F" w14:textId="2DEB659A" w:rsidR="00A36FB0" w:rsidRPr="006E7DD8" w:rsidRDefault="00A36FB0" w:rsidP="00D95CA5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b/>
                <w:sz w:val="20"/>
                <w:szCs w:val="20"/>
              </w:rPr>
              <w:t>-</w:t>
            </w:r>
            <w:r w:rsidR="000F301E" w:rsidRPr="006E7DD8">
              <w:rPr>
                <w:rFonts w:ascii="Arial" w:hAnsi="Arial" w:cs="Arial"/>
                <w:b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b/>
                <w:sz w:val="20"/>
                <w:szCs w:val="20"/>
              </w:rPr>
              <w:t>243</w:t>
            </w:r>
            <w:r w:rsidRPr="006E7DD8">
              <w:rPr>
                <w:rFonts w:ascii="Arial" w:hAnsi="Arial" w:cs="Arial"/>
                <w:b/>
                <w:sz w:val="20"/>
                <w:szCs w:val="20"/>
                <w:vertAlign w:val="superscript"/>
              </w:rPr>
              <w:t>*</w:t>
            </w:r>
          </w:p>
        </w:tc>
        <w:tc>
          <w:tcPr>
            <w:tcW w:w="2040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6B994DE4" w14:textId="7C4573A8" w:rsidR="00A36FB0" w:rsidRPr="006E7DD8" w:rsidRDefault="00A36FB0" w:rsidP="00D95CA5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-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159</w:t>
            </w:r>
          </w:p>
        </w:tc>
        <w:tc>
          <w:tcPr>
            <w:tcW w:w="2040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734E1A23" w14:textId="485B302E" w:rsidR="00A36FB0" w:rsidRPr="006E7DD8" w:rsidRDefault="00A36FB0" w:rsidP="00D95CA5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-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219</w:t>
            </w:r>
          </w:p>
        </w:tc>
        <w:tc>
          <w:tcPr>
            <w:tcW w:w="2040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</w:tcPr>
          <w:p w14:paraId="164DA9BA" w14:textId="53B56FEF" w:rsidR="00A36FB0" w:rsidRPr="006E7DD8" w:rsidRDefault="00A36FB0" w:rsidP="00D95CA5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-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006</w:t>
            </w:r>
          </w:p>
        </w:tc>
      </w:tr>
      <w:tr w:rsidR="00A36FB0" w:rsidRPr="006E7DD8" w14:paraId="456991DB" w14:textId="77777777" w:rsidTr="007B657F">
        <w:trPr>
          <w:trHeight w:val="337"/>
        </w:trPr>
        <w:tc>
          <w:tcPr>
            <w:tcW w:w="2646" w:type="dxa"/>
            <w:vMerge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hideMark/>
          </w:tcPr>
          <w:p w14:paraId="70621EC0" w14:textId="77777777" w:rsidR="00A36FB0" w:rsidRPr="006E7DD8" w:rsidRDefault="00A36FB0" w:rsidP="00E6578D">
            <w:pPr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</w:pPr>
          </w:p>
        </w:tc>
        <w:tc>
          <w:tcPr>
            <w:tcW w:w="1050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hideMark/>
          </w:tcPr>
          <w:p w14:paraId="7F429E9D" w14:textId="77777777" w:rsidR="00A36FB0" w:rsidRPr="006E7DD8" w:rsidRDefault="00A36FB0" w:rsidP="00E6578D">
            <w:pPr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 xml:space="preserve">Sig.  </w:t>
            </w:r>
          </w:p>
        </w:tc>
        <w:tc>
          <w:tcPr>
            <w:tcW w:w="2039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39CBD868" w14:textId="33F2A35C" w:rsidR="00A36FB0" w:rsidRPr="006E7DD8" w:rsidRDefault="00A36FB0" w:rsidP="00D95CA5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071</w:t>
            </w:r>
          </w:p>
        </w:tc>
        <w:tc>
          <w:tcPr>
            <w:tcW w:w="2040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5C39F2DC" w14:textId="6FBB1A6D" w:rsidR="00A36FB0" w:rsidRPr="006E7DD8" w:rsidRDefault="00A36FB0" w:rsidP="00D95CA5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b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b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b/>
                <w:sz w:val="20"/>
                <w:szCs w:val="20"/>
              </w:rPr>
              <w:t>050</w:t>
            </w:r>
          </w:p>
        </w:tc>
        <w:tc>
          <w:tcPr>
            <w:tcW w:w="2040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3626BD09" w14:textId="0D8B8343" w:rsidR="00A36FB0" w:rsidRPr="006E7DD8" w:rsidRDefault="00A36FB0" w:rsidP="00D95CA5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202</w:t>
            </w:r>
          </w:p>
        </w:tc>
        <w:tc>
          <w:tcPr>
            <w:tcW w:w="2040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072ED751" w14:textId="341F0C2E" w:rsidR="00A36FB0" w:rsidRPr="006E7DD8" w:rsidRDefault="00A36FB0" w:rsidP="00D95CA5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077</w:t>
            </w:r>
          </w:p>
        </w:tc>
        <w:tc>
          <w:tcPr>
            <w:tcW w:w="2040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</w:tcPr>
          <w:p w14:paraId="2B06F81F" w14:textId="2CFA96AC" w:rsidR="00A36FB0" w:rsidRPr="006E7DD8" w:rsidRDefault="00A36FB0" w:rsidP="00D95CA5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965</w:t>
            </w:r>
          </w:p>
        </w:tc>
      </w:tr>
      <w:tr w:rsidR="00A36FB0" w:rsidRPr="006E7DD8" w14:paraId="79FA28D5" w14:textId="77777777" w:rsidTr="007B657F">
        <w:trPr>
          <w:trHeight w:val="337"/>
        </w:trPr>
        <w:tc>
          <w:tcPr>
            <w:tcW w:w="2646" w:type="dxa"/>
            <w:vMerge w:val="restart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hideMark/>
          </w:tcPr>
          <w:p w14:paraId="7E0D5B2B" w14:textId="77777777" w:rsidR="00A36FB0" w:rsidRPr="006E7DD8" w:rsidRDefault="00A36FB0" w:rsidP="00E6578D">
            <w:pPr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 xml:space="preserve"> </w:t>
            </w:r>
            <w:proofErr w:type="spellStart"/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>neg_s</w:t>
            </w:r>
            <w:proofErr w:type="spellEnd"/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 xml:space="preserve"> - </w:t>
            </w:r>
            <w:proofErr w:type="spellStart"/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>neg_m</w:t>
            </w:r>
            <w:proofErr w:type="spellEnd"/>
          </w:p>
        </w:tc>
        <w:tc>
          <w:tcPr>
            <w:tcW w:w="1050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hideMark/>
          </w:tcPr>
          <w:p w14:paraId="616F6DF1" w14:textId="77777777" w:rsidR="00A36FB0" w:rsidRPr="006E7DD8" w:rsidRDefault="00A36FB0" w:rsidP="00E6578D">
            <w:pPr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ρ</w:t>
            </w:r>
          </w:p>
        </w:tc>
        <w:tc>
          <w:tcPr>
            <w:tcW w:w="2039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0AD990FE" w14:textId="6A9C5EA8" w:rsidR="00A36FB0" w:rsidRPr="006E7DD8" w:rsidRDefault="00A36FB0" w:rsidP="00D95CA5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-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001</w:t>
            </w:r>
          </w:p>
        </w:tc>
        <w:tc>
          <w:tcPr>
            <w:tcW w:w="2040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579C1CF7" w14:textId="6821D53F" w:rsidR="00A36FB0" w:rsidRPr="006E7DD8" w:rsidRDefault="00A36FB0" w:rsidP="00D95CA5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047</w:t>
            </w:r>
          </w:p>
        </w:tc>
        <w:tc>
          <w:tcPr>
            <w:tcW w:w="2040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1B100E84" w14:textId="6C3F2B83" w:rsidR="00A36FB0" w:rsidRPr="006E7DD8" w:rsidRDefault="00A36FB0" w:rsidP="00D95CA5">
            <w:pPr>
              <w:jc w:val="center"/>
              <w:rPr>
                <w:rFonts w:ascii="Arial" w:hAnsi="Arial" w:cs="Arial"/>
                <w:b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009</w:t>
            </w:r>
          </w:p>
        </w:tc>
        <w:tc>
          <w:tcPr>
            <w:tcW w:w="2040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5209AF2D" w14:textId="004C9FA4" w:rsidR="00A36FB0" w:rsidRPr="006E7DD8" w:rsidRDefault="00A36FB0" w:rsidP="00D95CA5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090</w:t>
            </w:r>
          </w:p>
        </w:tc>
        <w:tc>
          <w:tcPr>
            <w:tcW w:w="2040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</w:tcPr>
          <w:p w14:paraId="5892274A" w14:textId="6BFACBED" w:rsidR="00A36FB0" w:rsidRPr="006E7DD8" w:rsidRDefault="00A36FB0" w:rsidP="00D95CA5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-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224</w:t>
            </w:r>
          </w:p>
        </w:tc>
      </w:tr>
      <w:tr w:rsidR="00A36FB0" w:rsidRPr="006E7DD8" w14:paraId="352DF654" w14:textId="77777777" w:rsidTr="007B657F">
        <w:trPr>
          <w:trHeight w:val="337"/>
        </w:trPr>
        <w:tc>
          <w:tcPr>
            <w:tcW w:w="2646" w:type="dxa"/>
            <w:vMerge/>
            <w:tcBorders>
              <w:top w:val="nil"/>
              <w:left w:val="single" w:sz="4" w:space="0" w:color="A6A6A6"/>
              <w:bottom w:val="single" w:sz="8" w:space="0" w:color="A6A6A6"/>
              <w:right w:val="single" w:sz="4" w:space="0" w:color="A6A6A6"/>
            </w:tcBorders>
            <w:shd w:val="clear" w:color="auto" w:fill="auto"/>
            <w:hideMark/>
          </w:tcPr>
          <w:p w14:paraId="0CFD6340" w14:textId="77777777" w:rsidR="00A36FB0" w:rsidRPr="006E7DD8" w:rsidRDefault="00A36FB0" w:rsidP="00E6578D">
            <w:pPr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</w:pPr>
          </w:p>
        </w:tc>
        <w:tc>
          <w:tcPr>
            <w:tcW w:w="1050" w:type="dxa"/>
            <w:tcBorders>
              <w:top w:val="nil"/>
              <w:left w:val="single" w:sz="4" w:space="0" w:color="A6A6A6"/>
              <w:bottom w:val="single" w:sz="8" w:space="0" w:color="A6A6A6"/>
              <w:right w:val="single" w:sz="4" w:space="0" w:color="A6A6A6"/>
            </w:tcBorders>
            <w:shd w:val="clear" w:color="auto" w:fill="auto"/>
            <w:hideMark/>
          </w:tcPr>
          <w:p w14:paraId="6FD54911" w14:textId="77777777" w:rsidR="00A36FB0" w:rsidRPr="006E7DD8" w:rsidRDefault="00A36FB0" w:rsidP="00E6578D">
            <w:pPr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 xml:space="preserve">Sig.  </w:t>
            </w:r>
          </w:p>
        </w:tc>
        <w:tc>
          <w:tcPr>
            <w:tcW w:w="2039" w:type="dxa"/>
            <w:tcBorders>
              <w:top w:val="nil"/>
              <w:left w:val="single" w:sz="4" w:space="0" w:color="A6A6A6"/>
              <w:bottom w:val="single" w:sz="8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64610191" w14:textId="0FCB0C4E" w:rsidR="00A36FB0" w:rsidRPr="006E7DD8" w:rsidRDefault="00A36FB0" w:rsidP="00D95CA5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991</w:t>
            </w:r>
          </w:p>
        </w:tc>
        <w:tc>
          <w:tcPr>
            <w:tcW w:w="2040" w:type="dxa"/>
            <w:tcBorders>
              <w:top w:val="nil"/>
              <w:left w:val="single" w:sz="4" w:space="0" w:color="A6A6A6"/>
              <w:bottom w:val="single" w:sz="8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78860332" w14:textId="5638A6C2" w:rsidR="00A36FB0" w:rsidRPr="006E7DD8" w:rsidRDefault="00A36FB0" w:rsidP="00D95CA5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710</w:t>
            </w:r>
          </w:p>
        </w:tc>
        <w:tc>
          <w:tcPr>
            <w:tcW w:w="2040" w:type="dxa"/>
            <w:tcBorders>
              <w:top w:val="nil"/>
              <w:left w:val="single" w:sz="4" w:space="0" w:color="A6A6A6"/>
              <w:bottom w:val="single" w:sz="8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4835881B" w14:textId="1067127B" w:rsidR="00A36FB0" w:rsidRPr="006E7DD8" w:rsidRDefault="00A36FB0" w:rsidP="00D95CA5">
            <w:pPr>
              <w:jc w:val="center"/>
              <w:rPr>
                <w:rFonts w:ascii="Arial" w:hAnsi="Arial" w:cs="Arial"/>
                <w:b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945</w:t>
            </w:r>
          </w:p>
        </w:tc>
        <w:tc>
          <w:tcPr>
            <w:tcW w:w="2040" w:type="dxa"/>
            <w:tcBorders>
              <w:top w:val="nil"/>
              <w:left w:val="single" w:sz="4" w:space="0" w:color="A6A6A6"/>
              <w:bottom w:val="single" w:sz="8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48B33FDC" w14:textId="7E2F1556" w:rsidR="00A36FB0" w:rsidRPr="006E7DD8" w:rsidRDefault="00A36FB0" w:rsidP="00D95CA5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474</w:t>
            </w:r>
          </w:p>
        </w:tc>
        <w:tc>
          <w:tcPr>
            <w:tcW w:w="2040" w:type="dxa"/>
            <w:gridSpan w:val="2"/>
            <w:tcBorders>
              <w:top w:val="nil"/>
              <w:left w:val="single" w:sz="4" w:space="0" w:color="A6A6A6"/>
              <w:bottom w:val="single" w:sz="8" w:space="0" w:color="A6A6A6"/>
              <w:right w:val="single" w:sz="4" w:space="0" w:color="A6A6A6"/>
            </w:tcBorders>
            <w:shd w:val="clear" w:color="auto" w:fill="auto"/>
            <w:noWrap/>
          </w:tcPr>
          <w:p w14:paraId="1FA5C2C6" w14:textId="4A066E4D" w:rsidR="00A36FB0" w:rsidRPr="006E7DD8" w:rsidRDefault="00A36FB0" w:rsidP="00D95CA5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071</w:t>
            </w:r>
          </w:p>
        </w:tc>
      </w:tr>
    </w:tbl>
    <w:p w14:paraId="03FC2009" w14:textId="2B8166F9" w:rsidR="00A36FB0" w:rsidRPr="006E7DD8" w:rsidRDefault="00A36FB0" w:rsidP="004A4958">
      <w:pPr>
        <w:rPr>
          <w:rFonts w:ascii="Arial" w:hAnsi="Arial" w:cs="Arial"/>
          <w:sz w:val="24"/>
          <w:szCs w:val="24"/>
        </w:rPr>
      </w:pPr>
    </w:p>
    <w:p w14:paraId="1E582890" w14:textId="225F6A93" w:rsidR="00A36FB0" w:rsidRPr="006E7DD8" w:rsidRDefault="00A36FB0" w:rsidP="004A4958">
      <w:pPr>
        <w:rPr>
          <w:rFonts w:ascii="Arial" w:hAnsi="Arial" w:cs="Arial"/>
          <w:sz w:val="24"/>
          <w:szCs w:val="24"/>
        </w:rPr>
      </w:pPr>
    </w:p>
    <w:p w14:paraId="41884C3D" w14:textId="77777777" w:rsidR="00A36FB0" w:rsidRPr="006E7DD8" w:rsidRDefault="00A36FB0" w:rsidP="004A4958">
      <w:pPr>
        <w:rPr>
          <w:rFonts w:ascii="Arial" w:hAnsi="Arial" w:cs="Arial"/>
          <w:sz w:val="24"/>
          <w:szCs w:val="24"/>
        </w:rPr>
      </w:pPr>
    </w:p>
    <w:p w14:paraId="48D4BEEB" w14:textId="77777777" w:rsidR="009E4949" w:rsidRPr="006E7DD8" w:rsidRDefault="009E4949" w:rsidP="004A4958">
      <w:pPr>
        <w:rPr>
          <w:rFonts w:ascii="Arial" w:hAnsi="Arial" w:cs="Arial"/>
          <w:sz w:val="24"/>
          <w:szCs w:val="24"/>
        </w:rPr>
      </w:pPr>
    </w:p>
    <w:tbl>
      <w:tblPr>
        <w:tblW w:w="14093" w:type="dxa"/>
        <w:tblBorders>
          <w:top w:val="single" w:sz="4" w:space="0" w:color="7F7F7F"/>
          <w:bottom w:val="single" w:sz="4" w:space="0" w:color="7F7F7F"/>
        </w:tblBorders>
        <w:tblLayout w:type="fixed"/>
        <w:tblLook w:val="04A0" w:firstRow="1" w:lastRow="0" w:firstColumn="1" w:lastColumn="0" w:noHBand="0" w:noVBand="1"/>
      </w:tblPr>
      <w:tblGrid>
        <w:gridCol w:w="2686"/>
        <w:gridCol w:w="1064"/>
        <w:gridCol w:w="2061"/>
        <w:gridCol w:w="7"/>
        <w:gridCol w:w="2055"/>
        <w:gridCol w:w="14"/>
        <w:gridCol w:w="2048"/>
        <w:gridCol w:w="20"/>
        <w:gridCol w:w="2042"/>
        <w:gridCol w:w="27"/>
        <w:gridCol w:w="2035"/>
        <w:gridCol w:w="34"/>
      </w:tblGrid>
      <w:tr w:rsidR="00032B59" w:rsidRPr="006E7DD8" w14:paraId="069535F4" w14:textId="77777777">
        <w:trPr>
          <w:gridAfter w:val="1"/>
          <w:wAfter w:w="34" w:type="dxa"/>
          <w:trHeight w:val="277"/>
        </w:trPr>
        <w:tc>
          <w:tcPr>
            <w:tcW w:w="3750" w:type="dxa"/>
            <w:gridSpan w:val="2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808080"/>
            <w:hideMark/>
          </w:tcPr>
          <w:p w14:paraId="1BEBEA82" w14:textId="77777777" w:rsidR="00A36FB0" w:rsidRDefault="00A36FB0" w:rsidP="00E6578D">
            <w:pPr>
              <w:rPr>
                <w:rFonts w:ascii="Arial" w:hAnsi="Arial" w:cs="Arial"/>
                <w:b/>
                <w:color w:val="808080"/>
                <w:sz w:val="20"/>
                <w:szCs w:val="20"/>
                <w:lang w:val="de-DE" w:eastAsia="de-DE"/>
              </w:rPr>
            </w:pPr>
            <w:r>
              <w:rPr>
                <w:rFonts w:ascii="Arial" w:hAnsi="Arial" w:cs="Arial"/>
                <w:b/>
                <w:color w:val="80808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2061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808080"/>
            <w:hideMark/>
          </w:tcPr>
          <w:p w14:paraId="44902D41" w14:textId="77777777" w:rsidR="00A36FB0" w:rsidRPr="00033BD9" w:rsidRDefault="00A36FB0" w:rsidP="00E13A6D">
            <w:pPr>
              <w:jc w:val="center"/>
              <w:rPr>
                <w:rFonts w:ascii="Arial" w:hAnsi="Arial" w:cs="Arial"/>
                <w:b/>
                <w:color w:val="FFFFFF"/>
                <w:sz w:val="20"/>
                <w:szCs w:val="20"/>
                <w:lang w:val="de-DE" w:eastAsia="de-DE"/>
              </w:rPr>
            </w:pPr>
            <w:r w:rsidRPr="00033BD9">
              <w:rPr>
                <w:rFonts w:ascii="Arial" w:hAnsi="Arial" w:cs="Arial"/>
                <w:b/>
                <w:color w:val="FFFFFF"/>
                <w:sz w:val="20"/>
                <w:szCs w:val="20"/>
                <w:lang w:val="de-DE" w:eastAsia="de-DE"/>
              </w:rPr>
              <w:t>O-LIFE Total</w:t>
            </w:r>
          </w:p>
        </w:tc>
        <w:tc>
          <w:tcPr>
            <w:tcW w:w="2062" w:type="dxa"/>
            <w:gridSpan w:val="2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808080"/>
            <w:hideMark/>
          </w:tcPr>
          <w:p w14:paraId="6A250102" w14:textId="77777777" w:rsidR="00A36FB0" w:rsidRPr="00033BD9" w:rsidRDefault="00A36FB0" w:rsidP="00E13A6D">
            <w:pPr>
              <w:jc w:val="center"/>
              <w:rPr>
                <w:rFonts w:ascii="Arial" w:hAnsi="Arial" w:cs="Arial"/>
                <w:b/>
                <w:color w:val="FFFFFF"/>
                <w:sz w:val="20"/>
                <w:szCs w:val="20"/>
                <w:lang w:val="de-DE" w:eastAsia="de-DE"/>
              </w:rPr>
            </w:pPr>
            <w:proofErr w:type="spellStart"/>
            <w:r w:rsidRPr="00033BD9">
              <w:rPr>
                <w:rFonts w:ascii="Arial" w:hAnsi="Arial" w:cs="Arial"/>
                <w:b/>
                <w:color w:val="FFFFFF"/>
                <w:sz w:val="20"/>
                <w:szCs w:val="20"/>
                <w:lang w:val="de-DE" w:eastAsia="de-DE"/>
              </w:rPr>
              <w:t>UnEx</w:t>
            </w:r>
            <w:proofErr w:type="spellEnd"/>
          </w:p>
        </w:tc>
        <w:tc>
          <w:tcPr>
            <w:tcW w:w="2062" w:type="dxa"/>
            <w:gridSpan w:val="2"/>
            <w:tcBorders>
              <w:top w:val="single" w:sz="4" w:space="0" w:color="A6A6A6"/>
              <w:left w:val="single" w:sz="4" w:space="0" w:color="A6A6A6"/>
              <w:bottom w:val="single" w:sz="8" w:space="0" w:color="A6A6A6"/>
              <w:right w:val="single" w:sz="4" w:space="0" w:color="A6A6A6"/>
            </w:tcBorders>
            <w:shd w:val="clear" w:color="auto" w:fill="808080"/>
            <w:hideMark/>
          </w:tcPr>
          <w:p w14:paraId="28A4A73C" w14:textId="77777777" w:rsidR="00A36FB0" w:rsidRPr="00033BD9" w:rsidRDefault="00A36FB0" w:rsidP="00E13A6D">
            <w:pPr>
              <w:jc w:val="center"/>
              <w:rPr>
                <w:rFonts w:ascii="Arial" w:hAnsi="Arial" w:cs="Arial"/>
                <w:b/>
                <w:color w:val="FFFFFF"/>
                <w:sz w:val="20"/>
                <w:szCs w:val="20"/>
                <w:lang w:val="de-DE" w:eastAsia="de-DE"/>
              </w:rPr>
            </w:pPr>
            <w:proofErr w:type="spellStart"/>
            <w:r w:rsidRPr="00033BD9">
              <w:rPr>
                <w:rFonts w:ascii="Arial" w:hAnsi="Arial" w:cs="Arial"/>
                <w:b/>
                <w:color w:val="FFFFFF"/>
                <w:sz w:val="20"/>
                <w:szCs w:val="20"/>
                <w:lang w:val="de-DE" w:eastAsia="de-DE"/>
              </w:rPr>
              <w:t>CogDis</w:t>
            </w:r>
            <w:proofErr w:type="spellEnd"/>
          </w:p>
        </w:tc>
        <w:tc>
          <w:tcPr>
            <w:tcW w:w="2062" w:type="dxa"/>
            <w:gridSpan w:val="2"/>
            <w:tcBorders>
              <w:top w:val="single" w:sz="4" w:space="0" w:color="A6A6A6"/>
              <w:left w:val="single" w:sz="4" w:space="0" w:color="A6A6A6"/>
              <w:bottom w:val="single" w:sz="8" w:space="0" w:color="A6A6A6"/>
              <w:right w:val="single" w:sz="4" w:space="0" w:color="A6A6A6"/>
            </w:tcBorders>
            <w:shd w:val="clear" w:color="auto" w:fill="808080"/>
            <w:hideMark/>
          </w:tcPr>
          <w:p w14:paraId="4FB065CA" w14:textId="77777777" w:rsidR="00A36FB0" w:rsidRPr="00033BD9" w:rsidRDefault="00A36FB0" w:rsidP="00E13A6D">
            <w:pPr>
              <w:jc w:val="center"/>
              <w:rPr>
                <w:rFonts w:ascii="Arial" w:hAnsi="Arial" w:cs="Arial"/>
                <w:b/>
                <w:color w:val="FFFFFF"/>
                <w:sz w:val="20"/>
                <w:szCs w:val="20"/>
                <w:lang w:val="de-DE" w:eastAsia="de-DE"/>
              </w:rPr>
            </w:pPr>
            <w:proofErr w:type="spellStart"/>
            <w:r w:rsidRPr="00033BD9">
              <w:rPr>
                <w:rFonts w:ascii="Arial" w:hAnsi="Arial" w:cs="Arial"/>
                <w:b/>
                <w:color w:val="FFFFFF"/>
                <w:sz w:val="20"/>
                <w:szCs w:val="20"/>
                <w:lang w:val="de-DE" w:eastAsia="de-DE"/>
              </w:rPr>
              <w:t>IntAn</w:t>
            </w:r>
            <w:proofErr w:type="spellEnd"/>
          </w:p>
        </w:tc>
        <w:tc>
          <w:tcPr>
            <w:tcW w:w="2062" w:type="dxa"/>
            <w:gridSpan w:val="2"/>
            <w:tcBorders>
              <w:top w:val="single" w:sz="4" w:space="0" w:color="A6A6A6"/>
              <w:left w:val="single" w:sz="4" w:space="0" w:color="A6A6A6"/>
              <w:bottom w:val="single" w:sz="8" w:space="0" w:color="A6A6A6"/>
              <w:right w:val="single" w:sz="4" w:space="0" w:color="A6A6A6"/>
            </w:tcBorders>
            <w:shd w:val="clear" w:color="auto" w:fill="808080"/>
          </w:tcPr>
          <w:p w14:paraId="3D3DCAAD" w14:textId="71D9B11B" w:rsidR="00A36FB0" w:rsidRPr="00033BD9" w:rsidRDefault="00A36FB0" w:rsidP="00E13A6D">
            <w:pPr>
              <w:jc w:val="center"/>
              <w:rPr>
                <w:rFonts w:ascii="Arial" w:hAnsi="Arial" w:cs="Arial"/>
                <w:b/>
                <w:color w:val="FFFFFF"/>
                <w:sz w:val="20"/>
                <w:szCs w:val="20"/>
                <w:lang w:val="de-DE" w:eastAsia="de-DE"/>
              </w:rPr>
            </w:pPr>
            <w:proofErr w:type="spellStart"/>
            <w:r w:rsidRPr="00033BD9">
              <w:rPr>
                <w:rFonts w:ascii="Arial" w:hAnsi="Arial" w:cs="Arial"/>
                <w:b/>
                <w:color w:val="FFFFFF"/>
                <w:sz w:val="20"/>
                <w:szCs w:val="20"/>
                <w:lang w:val="de-DE" w:eastAsia="de-DE"/>
              </w:rPr>
              <w:t>ImpNon</w:t>
            </w:r>
            <w:proofErr w:type="spellEnd"/>
          </w:p>
        </w:tc>
      </w:tr>
      <w:tr w:rsidR="00A36FB0" w:rsidRPr="006E7DD8" w14:paraId="29FAA5B6" w14:textId="77777777" w:rsidTr="00033BD9">
        <w:trPr>
          <w:gridAfter w:val="1"/>
          <w:wAfter w:w="34" w:type="dxa"/>
          <w:trHeight w:val="415"/>
        </w:trPr>
        <w:tc>
          <w:tcPr>
            <w:tcW w:w="14059" w:type="dxa"/>
            <w:gridSpan w:val="11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D9D9D9"/>
            <w:vAlign w:val="center"/>
          </w:tcPr>
          <w:p w14:paraId="254382B8" w14:textId="77777777" w:rsidR="00A36FB0" w:rsidRPr="006E7DD8" w:rsidRDefault="00A36FB0" w:rsidP="00032B59">
            <w:pPr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</w:pPr>
            <w:proofErr w:type="spellStart"/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>reaction</w:t>
            </w:r>
            <w:proofErr w:type="spellEnd"/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 xml:space="preserve"> </w:t>
            </w:r>
            <w:proofErr w:type="spellStart"/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>times</w:t>
            </w:r>
            <w:proofErr w:type="spellEnd"/>
          </w:p>
        </w:tc>
      </w:tr>
      <w:tr w:rsidR="00A36FB0" w:rsidRPr="006E7DD8" w14:paraId="26B6FF01" w14:textId="77777777" w:rsidTr="00032B59">
        <w:trPr>
          <w:trHeight w:val="315"/>
        </w:trPr>
        <w:tc>
          <w:tcPr>
            <w:tcW w:w="2686" w:type="dxa"/>
            <w:vMerge w:val="restart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hideMark/>
          </w:tcPr>
          <w:p w14:paraId="0FB3FAEE" w14:textId="77777777" w:rsidR="00A36FB0" w:rsidRPr="006E7DD8" w:rsidRDefault="00A36FB0" w:rsidP="00E6578D">
            <w:pPr>
              <w:rPr>
                <w:rFonts w:ascii="Arial" w:hAnsi="Arial" w:cs="Arial"/>
                <w:bCs/>
                <w:sz w:val="20"/>
                <w:szCs w:val="20"/>
                <w:lang w:eastAsia="de-DE"/>
              </w:rPr>
            </w:pPr>
            <w:r w:rsidRPr="006E7DD8">
              <w:rPr>
                <w:rFonts w:ascii="Arial" w:hAnsi="Arial" w:cs="Arial"/>
                <w:bCs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6E7DD8">
              <w:rPr>
                <w:rFonts w:ascii="Arial" w:hAnsi="Arial" w:cs="Arial"/>
                <w:bCs/>
                <w:sz w:val="20"/>
                <w:szCs w:val="20"/>
                <w:lang w:eastAsia="de-DE"/>
              </w:rPr>
              <w:t>pos_p</w:t>
            </w:r>
            <w:proofErr w:type="spellEnd"/>
            <w:r w:rsidRPr="006E7DD8">
              <w:rPr>
                <w:rFonts w:ascii="Arial" w:hAnsi="Arial" w:cs="Arial"/>
                <w:bCs/>
                <w:sz w:val="20"/>
                <w:szCs w:val="20"/>
                <w:lang w:eastAsia="de-DE"/>
              </w:rPr>
              <w:t xml:space="preserve"> - </w:t>
            </w:r>
            <w:proofErr w:type="spellStart"/>
            <w:r w:rsidRPr="006E7DD8">
              <w:rPr>
                <w:rFonts w:ascii="Arial" w:hAnsi="Arial" w:cs="Arial"/>
                <w:bCs/>
                <w:sz w:val="20"/>
                <w:szCs w:val="20"/>
                <w:lang w:eastAsia="de-DE"/>
              </w:rPr>
              <w:t>pos_m</w:t>
            </w:r>
            <w:proofErr w:type="spellEnd"/>
            <w:r w:rsidRPr="006E7DD8">
              <w:rPr>
                <w:rFonts w:ascii="Arial" w:hAnsi="Arial" w:cs="Arial"/>
                <w:bCs/>
                <w:sz w:val="20"/>
                <w:szCs w:val="20"/>
                <w:lang w:eastAsia="de-DE"/>
              </w:rPr>
              <w:t xml:space="preserve"> rt</w:t>
            </w:r>
          </w:p>
        </w:tc>
        <w:tc>
          <w:tcPr>
            <w:tcW w:w="1064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hideMark/>
          </w:tcPr>
          <w:p w14:paraId="06AE3EB4" w14:textId="77777777" w:rsidR="00A36FB0" w:rsidRPr="006E7DD8" w:rsidRDefault="00A36FB0" w:rsidP="00E6578D">
            <w:pPr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ρ</w:t>
            </w:r>
          </w:p>
        </w:tc>
        <w:tc>
          <w:tcPr>
            <w:tcW w:w="2068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65A82261" w14:textId="0263CD95" w:rsidR="00A36FB0" w:rsidRPr="006E7DD8" w:rsidRDefault="00A36FB0" w:rsidP="00E13A6D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-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107</w:t>
            </w:r>
          </w:p>
        </w:tc>
        <w:tc>
          <w:tcPr>
            <w:tcW w:w="2069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7E3BDCC5" w14:textId="2C5483B5" w:rsidR="00A36FB0" w:rsidRPr="006E7DD8" w:rsidRDefault="00A36FB0" w:rsidP="00E13A6D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-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102</w:t>
            </w:r>
          </w:p>
        </w:tc>
        <w:tc>
          <w:tcPr>
            <w:tcW w:w="2068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5991633B" w14:textId="560A5BE7" w:rsidR="00A36FB0" w:rsidRPr="006E7DD8" w:rsidRDefault="00A36FB0" w:rsidP="00E13A6D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-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167</w:t>
            </w:r>
          </w:p>
        </w:tc>
        <w:tc>
          <w:tcPr>
            <w:tcW w:w="2069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3998BD67" w14:textId="1E1DC0C4" w:rsidR="00A36FB0" w:rsidRPr="006E7DD8" w:rsidRDefault="00A36FB0" w:rsidP="00E13A6D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012</w:t>
            </w:r>
          </w:p>
        </w:tc>
        <w:tc>
          <w:tcPr>
            <w:tcW w:w="2069" w:type="dxa"/>
            <w:gridSpan w:val="2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</w:tcPr>
          <w:p w14:paraId="33A6F2A2" w14:textId="14F2067B" w:rsidR="00A36FB0" w:rsidRPr="006E7DD8" w:rsidRDefault="00A36FB0" w:rsidP="00E13A6D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026</w:t>
            </w:r>
          </w:p>
        </w:tc>
      </w:tr>
      <w:tr w:rsidR="00A36FB0" w:rsidRPr="006E7DD8" w14:paraId="061ACD49" w14:textId="77777777" w:rsidTr="00032B59">
        <w:trPr>
          <w:trHeight w:val="315"/>
        </w:trPr>
        <w:tc>
          <w:tcPr>
            <w:tcW w:w="2686" w:type="dxa"/>
            <w:vMerge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hideMark/>
          </w:tcPr>
          <w:p w14:paraId="55618E25" w14:textId="77777777" w:rsidR="00A36FB0" w:rsidRPr="006E7DD8" w:rsidRDefault="00A36FB0" w:rsidP="00E6578D">
            <w:pPr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</w:pPr>
          </w:p>
        </w:tc>
        <w:tc>
          <w:tcPr>
            <w:tcW w:w="1064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hideMark/>
          </w:tcPr>
          <w:p w14:paraId="1A9717E8" w14:textId="77777777" w:rsidR="00A36FB0" w:rsidRPr="006E7DD8" w:rsidRDefault="00A36FB0" w:rsidP="00E6578D">
            <w:pPr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 xml:space="preserve">Sig.  </w:t>
            </w:r>
          </w:p>
        </w:tc>
        <w:tc>
          <w:tcPr>
            <w:tcW w:w="2068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317CD96D" w14:textId="2EEE860D" w:rsidR="00A36FB0" w:rsidRPr="006E7DD8" w:rsidRDefault="00A36FB0" w:rsidP="00E13A6D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392</w:t>
            </w:r>
          </w:p>
        </w:tc>
        <w:tc>
          <w:tcPr>
            <w:tcW w:w="2069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1DAE02A4" w14:textId="0B761537" w:rsidR="00A36FB0" w:rsidRPr="006E7DD8" w:rsidRDefault="00A36FB0" w:rsidP="00E13A6D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417</w:t>
            </w:r>
          </w:p>
        </w:tc>
        <w:tc>
          <w:tcPr>
            <w:tcW w:w="2068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37A81177" w14:textId="673E5296" w:rsidR="00A36FB0" w:rsidRPr="006E7DD8" w:rsidRDefault="00A36FB0" w:rsidP="00E13A6D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179</w:t>
            </w:r>
          </w:p>
        </w:tc>
        <w:tc>
          <w:tcPr>
            <w:tcW w:w="2069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45B2CB6F" w14:textId="780D1B75" w:rsidR="00A36FB0" w:rsidRPr="006E7DD8" w:rsidRDefault="00A36FB0" w:rsidP="00E13A6D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923</w:t>
            </w:r>
          </w:p>
        </w:tc>
        <w:tc>
          <w:tcPr>
            <w:tcW w:w="2069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</w:tcPr>
          <w:p w14:paraId="77334CEB" w14:textId="128302AD" w:rsidR="00A36FB0" w:rsidRPr="006E7DD8" w:rsidRDefault="00A36FB0" w:rsidP="00E13A6D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835</w:t>
            </w:r>
          </w:p>
        </w:tc>
      </w:tr>
      <w:tr w:rsidR="00A36FB0" w:rsidRPr="006E7DD8" w14:paraId="15BDF94D" w14:textId="77777777" w:rsidTr="00032B59">
        <w:trPr>
          <w:trHeight w:val="315"/>
        </w:trPr>
        <w:tc>
          <w:tcPr>
            <w:tcW w:w="2686" w:type="dxa"/>
            <w:vMerge w:val="restart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hideMark/>
          </w:tcPr>
          <w:p w14:paraId="4D420B03" w14:textId="77777777" w:rsidR="00A36FB0" w:rsidRPr="006E7DD8" w:rsidRDefault="00A36FB0" w:rsidP="00E6578D">
            <w:pPr>
              <w:rPr>
                <w:rFonts w:ascii="Arial" w:hAnsi="Arial" w:cs="Arial"/>
                <w:bCs/>
                <w:sz w:val="20"/>
                <w:szCs w:val="20"/>
                <w:lang w:eastAsia="de-DE"/>
              </w:rPr>
            </w:pPr>
            <w:r w:rsidRPr="006E7DD8">
              <w:rPr>
                <w:rFonts w:ascii="Arial" w:hAnsi="Arial" w:cs="Arial"/>
                <w:bCs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6E7DD8">
              <w:rPr>
                <w:rFonts w:ascii="Arial" w:hAnsi="Arial" w:cs="Arial"/>
                <w:bCs/>
                <w:sz w:val="20"/>
                <w:szCs w:val="20"/>
                <w:lang w:eastAsia="de-DE"/>
              </w:rPr>
              <w:t>pos_p</w:t>
            </w:r>
            <w:proofErr w:type="spellEnd"/>
            <w:r w:rsidRPr="006E7DD8">
              <w:rPr>
                <w:rFonts w:ascii="Arial" w:hAnsi="Arial" w:cs="Arial"/>
                <w:bCs/>
                <w:sz w:val="20"/>
                <w:szCs w:val="20"/>
                <w:lang w:eastAsia="de-DE"/>
              </w:rPr>
              <w:t xml:space="preserve"> - </w:t>
            </w:r>
            <w:proofErr w:type="spellStart"/>
            <w:r w:rsidRPr="006E7DD8">
              <w:rPr>
                <w:rFonts w:ascii="Arial" w:hAnsi="Arial" w:cs="Arial"/>
                <w:bCs/>
                <w:sz w:val="20"/>
                <w:szCs w:val="20"/>
                <w:lang w:eastAsia="de-DE"/>
              </w:rPr>
              <w:t>pos_s</w:t>
            </w:r>
            <w:proofErr w:type="spellEnd"/>
            <w:r w:rsidRPr="006E7DD8">
              <w:rPr>
                <w:rFonts w:ascii="Arial" w:hAnsi="Arial" w:cs="Arial"/>
                <w:bCs/>
                <w:sz w:val="20"/>
                <w:szCs w:val="20"/>
                <w:lang w:eastAsia="de-DE"/>
              </w:rPr>
              <w:t xml:space="preserve"> rt</w:t>
            </w:r>
          </w:p>
        </w:tc>
        <w:tc>
          <w:tcPr>
            <w:tcW w:w="1064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hideMark/>
          </w:tcPr>
          <w:p w14:paraId="79AD5358" w14:textId="77777777" w:rsidR="00A36FB0" w:rsidRPr="006E7DD8" w:rsidRDefault="00A36FB0" w:rsidP="00E6578D">
            <w:pPr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ρ</w:t>
            </w:r>
          </w:p>
        </w:tc>
        <w:tc>
          <w:tcPr>
            <w:tcW w:w="2068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09634E55" w14:textId="7340936F" w:rsidR="00A36FB0" w:rsidRPr="006E7DD8" w:rsidRDefault="000F301E" w:rsidP="00E13A6D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b/>
                <w:sz w:val="20"/>
                <w:szCs w:val="20"/>
              </w:rPr>
              <w:t>.</w:t>
            </w:r>
            <w:r w:rsidR="00A36FB0" w:rsidRPr="006E7DD8">
              <w:rPr>
                <w:rFonts w:ascii="Arial" w:hAnsi="Arial" w:cs="Arial"/>
                <w:b/>
                <w:sz w:val="20"/>
                <w:szCs w:val="20"/>
              </w:rPr>
              <w:t>295</w:t>
            </w:r>
            <w:r w:rsidR="00A36FB0" w:rsidRPr="006E7DD8">
              <w:rPr>
                <w:rFonts w:ascii="Arial" w:hAnsi="Arial" w:cs="Arial"/>
                <w:b/>
                <w:sz w:val="20"/>
                <w:szCs w:val="20"/>
                <w:vertAlign w:val="superscript"/>
              </w:rPr>
              <w:t>*</w:t>
            </w:r>
          </w:p>
        </w:tc>
        <w:tc>
          <w:tcPr>
            <w:tcW w:w="2069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41C0D3FE" w14:textId="303FC7D5" w:rsidR="00A36FB0" w:rsidRPr="006E7DD8" w:rsidRDefault="000F301E" w:rsidP="00E13A6D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b/>
                <w:sz w:val="20"/>
                <w:szCs w:val="20"/>
              </w:rPr>
              <w:t>.</w:t>
            </w:r>
            <w:r w:rsidR="00A36FB0" w:rsidRPr="006E7DD8">
              <w:rPr>
                <w:rFonts w:ascii="Arial" w:hAnsi="Arial" w:cs="Arial"/>
                <w:b/>
                <w:sz w:val="20"/>
                <w:szCs w:val="20"/>
              </w:rPr>
              <w:t>250</w:t>
            </w:r>
            <w:r w:rsidR="00A36FB0" w:rsidRPr="006E7DD8">
              <w:rPr>
                <w:rFonts w:ascii="Arial" w:hAnsi="Arial" w:cs="Arial"/>
                <w:b/>
                <w:sz w:val="20"/>
                <w:szCs w:val="20"/>
                <w:vertAlign w:val="superscript"/>
              </w:rPr>
              <w:t>*</w:t>
            </w:r>
          </w:p>
        </w:tc>
        <w:tc>
          <w:tcPr>
            <w:tcW w:w="2068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1D918B32" w14:textId="0CE35091" w:rsidR="00A36FB0" w:rsidRPr="006E7DD8" w:rsidRDefault="00A36FB0" w:rsidP="00E13A6D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088</w:t>
            </w:r>
          </w:p>
        </w:tc>
        <w:tc>
          <w:tcPr>
            <w:tcW w:w="2069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7395C16C" w14:textId="355839FC" w:rsidR="00A36FB0" w:rsidRPr="006E7DD8" w:rsidRDefault="00A36FB0" w:rsidP="00E13A6D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214</w:t>
            </w:r>
          </w:p>
        </w:tc>
        <w:tc>
          <w:tcPr>
            <w:tcW w:w="2069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</w:tcPr>
          <w:p w14:paraId="532A3848" w14:textId="0A321CA2" w:rsidR="00A36FB0" w:rsidRPr="006E7DD8" w:rsidRDefault="000F301E" w:rsidP="00E13A6D">
            <w:pPr>
              <w:jc w:val="center"/>
              <w:rPr>
                <w:rFonts w:ascii="Arial" w:hAnsi="Arial" w:cs="Arial"/>
                <w:b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b/>
                <w:sz w:val="20"/>
                <w:szCs w:val="20"/>
              </w:rPr>
              <w:t>.</w:t>
            </w:r>
            <w:r w:rsidR="00A36FB0" w:rsidRPr="006E7DD8">
              <w:rPr>
                <w:rFonts w:ascii="Arial" w:hAnsi="Arial" w:cs="Arial"/>
                <w:b/>
                <w:sz w:val="20"/>
                <w:szCs w:val="20"/>
              </w:rPr>
              <w:t>391</w:t>
            </w:r>
            <w:r w:rsidR="00A36FB0" w:rsidRPr="006E7DD8">
              <w:rPr>
                <w:rFonts w:ascii="Arial" w:hAnsi="Arial" w:cs="Arial"/>
                <w:b/>
                <w:sz w:val="20"/>
                <w:szCs w:val="20"/>
                <w:vertAlign w:val="superscript"/>
              </w:rPr>
              <w:t>**</w:t>
            </w:r>
          </w:p>
        </w:tc>
      </w:tr>
      <w:tr w:rsidR="00A36FB0" w:rsidRPr="006E7DD8" w14:paraId="76BC1712" w14:textId="77777777" w:rsidTr="00032B59">
        <w:trPr>
          <w:trHeight w:val="315"/>
        </w:trPr>
        <w:tc>
          <w:tcPr>
            <w:tcW w:w="2686" w:type="dxa"/>
            <w:vMerge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hideMark/>
          </w:tcPr>
          <w:p w14:paraId="3411BBF7" w14:textId="77777777" w:rsidR="00A36FB0" w:rsidRPr="006E7DD8" w:rsidRDefault="00A36FB0" w:rsidP="00E6578D">
            <w:pPr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</w:pPr>
          </w:p>
        </w:tc>
        <w:tc>
          <w:tcPr>
            <w:tcW w:w="1064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hideMark/>
          </w:tcPr>
          <w:p w14:paraId="2764C707" w14:textId="77777777" w:rsidR="00A36FB0" w:rsidRPr="006E7DD8" w:rsidRDefault="00A36FB0" w:rsidP="00E6578D">
            <w:pPr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 xml:space="preserve">Sig.  </w:t>
            </w:r>
          </w:p>
        </w:tc>
        <w:tc>
          <w:tcPr>
            <w:tcW w:w="2068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60341848" w14:textId="59578E4C" w:rsidR="00A36FB0" w:rsidRPr="006E7DD8" w:rsidRDefault="00A36FB0" w:rsidP="00E13A6D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b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b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b/>
                <w:sz w:val="20"/>
                <w:szCs w:val="20"/>
              </w:rPr>
              <w:t>016</w:t>
            </w:r>
          </w:p>
        </w:tc>
        <w:tc>
          <w:tcPr>
            <w:tcW w:w="2069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49945999" w14:textId="4A0FB79C" w:rsidR="00A36FB0" w:rsidRPr="006E7DD8" w:rsidRDefault="00A36FB0" w:rsidP="00E13A6D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b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b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b/>
                <w:sz w:val="20"/>
                <w:szCs w:val="20"/>
              </w:rPr>
              <w:t>043</w:t>
            </w:r>
          </w:p>
        </w:tc>
        <w:tc>
          <w:tcPr>
            <w:tcW w:w="2068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5B3E1B72" w14:textId="21881211" w:rsidR="00A36FB0" w:rsidRPr="006E7DD8" w:rsidRDefault="00A36FB0" w:rsidP="00E13A6D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484</w:t>
            </w:r>
          </w:p>
        </w:tc>
        <w:tc>
          <w:tcPr>
            <w:tcW w:w="2069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78AFCE96" w14:textId="6B18729A" w:rsidR="00A36FB0" w:rsidRPr="006E7DD8" w:rsidRDefault="00A36FB0" w:rsidP="00E13A6D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085</w:t>
            </w:r>
          </w:p>
        </w:tc>
        <w:tc>
          <w:tcPr>
            <w:tcW w:w="2069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</w:tcPr>
          <w:p w14:paraId="0B953918" w14:textId="02EE84A4" w:rsidR="00A36FB0" w:rsidRPr="006E7DD8" w:rsidRDefault="00A36FB0" w:rsidP="00E13A6D">
            <w:pPr>
              <w:jc w:val="center"/>
              <w:rPr>
                <w:rFonts w:ascii="Arial" w:hAnsi="Arial" w:cs="Arial"/>
                <w:b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b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b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b/>
                <w:sz w:val="20"/>
                <w:szCs w:val="20"/>
              </w:rPr>
              <w:t>001</w:t>
            </w:r>
          </w:p>
        </w:tc>
      </w:tr>
      <w:tr w:rsidR="00A36FB0" w:rsidRPr="006E7DD8" w14:paraId="68554035" w14:textId="77777777" w:rsidTr="00032B59">
        <w:trPr>
          <w:trHeight w:val="315"/>
        </w:trPr>
        <w:tc>
          <w:tcPr>
            <w:tcW w:w="2686" w:type="dxa"/>
            <w:vMerge w:val="restart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hideMark/>
          </w:tcPr>
          <w:p w14:paraId="28CE0713" w14:textId="77777777" w:rsidR="00A36FB0" w:rsidRPr="006E7DD8" w:rsidRDefault="00A36FB0" w:rsidP="00E6578D">
            <w:pPr>
              <w:rPr>
                <w:rFonts w:ascii="Arial" w:hAnsi="Arial" w:cs="Arial"/>
                <w:bCs/>
                <w:sz w:val="20"/>
                <w:szCs w:val="20"/>
                <w:lang w:eastAsia="de-DE"/>
              </w:rPr>
            </w:pPr>
            <w:r w:rsidRPr="006E7DD8">
              <w:rPr>
                <w:rFonts w:ascii="Arial" w:hAnsi="Arial" w:cs="Arial"/>
                <w:bCs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6E7DD8">
              <w:rPr>
                <w:rFonts w:ascii="Arial" w:hAnsi="Arial" w:cs="Arial"/>
                <w:bCs/>
                <w:sz w:val="20"/>
                <w:szCs w:val="20"/>
                <w:lang w:eastAsia="de-DE"/>
              </w:rPr>
              <w:t>pos_s</w:t>
            </w:r>
            <w:proofErr w:type="spellEnd"/>
            <w:r w:rsidRPr="006E7DD8">
              <w:rPr>
                <w:rFonts w:ascii="Arial" w:hAnsi="Arial" w:cs="Arial"/>
                <w:bCs/>
                <w:sz w:val="20"/>
                <w:szCs w:val="20"/>
                <w:lang w:eastAsia="de-DE"/>
              </w:rPr>
              <w:t xml:space="preserve"> - </w:t>
            </w:r>
            <w:proofErr w:type="spellStart"/>
            <w:r w:rsidRPr="006E7DD8">
              <w:rPr>
                <w:rFonts w:ascii="Arial" w:hAnsi="Arial" w:cs="Arial"/>
                <w:bCs/>
                <w:sz w:val="20"/>
                <w:szCs w:val="20"/>
                <w:lang w:eastAsia="de-DE"/>
              </w:rPr>
              <w:t>pos_m</w:t>
            </w:r>
            <w:proofErr w:type="spellEnd"/>
            <w:r w:rsidRPr="006E7DD8">
              <w:rPr>
                <w:rFonts w:ascii="Arial" w:hAnsi="Arial" w:cs="Arial"/>
                <w:bCs/>
                <w:sz w:val="20"/>
                <w:szCs w:val="20"/>
                <w:lang w:eastAsia="de-DE"/>
              </w:rPr>
              <w:t xml:space="preserve"> rt</w:t>
            </w:r>
          </w:p>
        </w:tc>
        <w:tc>
          <w:tcPr>
            <w:tcW w:w="1064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hideMark/>
          </w:tcPr>
          <w:p w14:paraId="02F22F5C" w14:textId="77777777" w:rsidR="00A36FB0" w:rsidRPr="006E7DD8" w:rsidRDefault="00A36FB0" w:rsidP="00E6578D">
            <w:pPr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ρ</w:t>
            </w:r>
          </w:p>
        </w:tc>
        <w:tc>
          <w:tcPr>
            <w:tcW w:w="2068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200F8C87" w14:textId="615EB3F0" w:rsidR="00A36FB0" w:rsidRPr="006E7DD8" w:rsidRDefault="00A36FB0" w:rsidP="00E13A6D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b/>
                <w:sz w:val="20"/>
                <w:szCs w:val="20"/>
              </w:rPr>
              <w:t>-</w:t>
            </w:r>
            <w:r w:rsidR="000F301E" w:rsidRPr="006E7DD8">
              <w:rPr>
                <w:rFonts w:ascii="Arial" w:hAnsi="Arial" w:cs="Arial"/>
                <w:b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b/>
                <w:sz w:val="20"/>
                <w:szCs w:val="20"/>
              </w:rPr>
              <w:t>365</w:t>
            </w:r>
            <w:r w:rsidRPr="006E7DD8">
              <w:rPr>
                <w:rFonts w:ascii="Arial" w:hAnsi="Arial" w:cs="Arial"/>
                <w:b/>
                <w:sz w:val="20"/>
                <w:szCs w:val="20"/>
                <w:vertAlign w:val="superscript"/>
              </w:rPr>
              <w:t>**</w:t>
            </w:r>
          </w:p>
        </w:tc>
        <w:tc>
          <w:tcPr>
            <w:tcW w:w="2069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0F8EE20D" w14:textId="29A6E44C" w:rsidR="00A36FB0" w:rsidRPr="006E7DD8" w:rsidRDefault="00A36FB0" w:rsidP="00E13A6D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b/>
                <w:sz w:val="20"/>
                <w:szCs w:val="20"/>
              </w:rPr>
              <w:t>-</w:t>
            </w:r>
            <w:r w:rsidR="000F301E" w:rsidRPr="006E7DD8">
              <w:rPr>
                <w:rFonts w:ascii="Arial" w:hAnsi="Arial" w:cs="Arial"/>
                <w:b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b/>
                <w:sz w:val="20"/>
                <w:szCs w:val="20"/>
              </w:rPr>
              <w:t>319</w:t>
            </w:r>
            <w:r w:rsidRPr="006E7DD8">
              <w:rPr>
                <w:rFonts w:ascii="Arial" w:hAnsi="Arial" w:cs="Arial"/>
                <w:b/>
                <w:sz w:val="20"/>
                <w:szCs w:val="20"/>
                <w:vertAlign w:val="superscript"/>
              </w:rPr>
              <w:t>**</w:t>
            </w:r>
          </w:p>
        </w:tc>
        <w:tc>
          <w:tcPr>
            <w:tcW w:w="2068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7782D061" w14:textId="0F99DA02" w:rsidR="00A36FB0" w:rsidRPr="006E7DD8" w:rsidRDefault="00A36FB0" w:rsidP="00E13A6D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b/>
                <w:sz w:val="20"/>
                <w:szCs w:val="20"/>
              </w:rPr>
              <w:t>-</w:t>
            </w:r>
            <w:r w:rsidR="000F301E" w:rsidRPr="006E7DD8">
              <w:rPr>
                <w:rFonts w:ascii="Arial" w:hAnsi="Arial" w:cs="Arial"/>
                <w:b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b/>
                <w:sz w:val="20"/>
                <w:szCs w:val="20"/>
              </w:rPr>
              <w:t>272</w:t>
            </w:r>
            <w:r w:rsidRPr="006E7DD8">
              <w:rPr>
                <w:rFonts w:ascii="Arial" w:hAnsi="Arial" w:cs="Arial"/>
                <w:b/>
                <w:sz w:val="20"/>
                <w:szCs w:val="20"/>
                <w:vertAlign w:val="superscript"/>
              </w:rPr>
              <w:t>*</w:t>
            </w:r>
          </w:p>
        </w:tc>
        <w:tc>
          <w:tcPr>
            <w:tcW w:w="2069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70811A43" w14:textId="59B1105F" w:rsidR="00A36FB0" w:rsidRPr="006E7DD8" w:rsidRDefault="00A36FB0" w:rsidP="00E13A6D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-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164</w:t>
            </w:r>
          </w:p>
        </w:tc>
        <w:tc>
          <w:tcPr>
            <w:tcW w:w="2069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</w:tcPr>
          <w:p w14:paraId="23D97474" w14:textId="129CC7BC" w:rsidR="00A36FB0" w:rsidRPr="006E7DD8" w:rsidRDefault="00A36FB0" w:rsidP="00E13A6D">
            <w:pPr>
              <w:jc w:val="center"/>
              <w:rPr>
                <w:rFonts w:ascii="Arial" w:hAnsi="Arial" w:cs="Arial"/>
                <w:b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b/>
                <w:sz w:val="20"/>
                <w:szCs w:val="20"/>
              </w:rPr>
              <w:t>-</w:t>
            </w:r>
            <w:r w:rsidR="000F301E" w:rsidRPr="006E7DD8">
              <w:rPr>
                <w:rFonts w:ascii="Arial" w:hAnsi="Arial" w:cs="Arial"/>
                <w:b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b/>
                <w:sz w:val="20"/>
                <w:szCs w:val="20"/>
              </w:rPr>
              <w:t>307</w:t>
            </w:r>
            <w:r w:rsidRPr="006E7DD8">
              <w:rPr>
                <w:rFonts w:ascii="Arial" w:hAnsi="Arial" w:cs="Arial"/>
                <w:b/>
                <w:sz w:val="20"/>
                <w:szCs w:val="20"/>
                <w:vertAlign w:val="superscript"/>
              </w:rPr>
              <w:t>*</w:t>
            </w:r>
          </w:p>
        </w:tc>
      </w:tr>
      <w:tr w:rsidR="00A36FB0" w:rsidRPr="006E7DD8" w14:paraId="016A9F35" w14:textId="77777777" w:rsidTr="00032B59">
        <w:trPr>
          <w:trHeight w:val="315"/>
        </w:trPr>
        <w:tc>
          <w:tcPr>
            <w:tcW w:w="2686" w:type="dxa"/>
            <w:vMerge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hideMark/>
          </w:tcPr>
          <w:p w14:paraId="298D28B1" w14:textId="77777777" w:rsidR="00A36FB0" w:rsidRPr="006E7DD8" w:rsidRDefault="00A36FB0" w:rsidP="00E6578D">
            <w:pPr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</w:pPr>
          </w:p>
        </w:tc>
        <w:tc>
          <w:tcPr>
            <w:tcW w:w="1064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hideMark/>
          </w:tcPr>
          <w:p w14:paraId="275ED64F" w14:textId="77777777" w:rsidR="00A36FB0" w:rsidRPr="006E7DD8" w:rsidRDefault="00A36FB0" w:rsidP="00E6578D">
            <w:pPr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 xml:space="preserve">Sig.  </w:t>
            </w:r>
          </w:p>
        </w:tc>
        <w:tc>
          <w:tcPr>
            <w:tcW w:w="2068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7C505D87" w14:textId="60AD6DC1" w:rsidR="00A36FB0" w:rsidRPr="006E7DD8" w:rsidRDefault="00A36FB0" w:rsidP="00E13A6D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b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b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b/>
                <w:sz w:val="20"/>
                <w:szCs w:val="20"/>
              </w:rPr>
              <w:t>003</w:t>
            </w:r>
          </w:p>
        </w:tc>
        <w:tc>
          <w:tcPr>
            <w:tcW w:w="2069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3220F32A" w14:textId="7230FD72" w:rsidR="00A36FB0" w:rsidRPr="006E7DD8" w:rsidRDefault="00A36FB0" w:rsidP="00E13A6D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b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b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b/>
                <w:sz w:val="20"/>
                <w:szCs w:val="20"/>
              </w:rPr>
              <w:t>009</w:t>
            </w:r>
          </w:p>
        </w:tc>
        <w:tc>
          <w:tcPr>
            <w:tcW w:w="2068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351D541F" w14:textId="0241C738" w:rsidR="00A36FB0" w:rsidRPr="006E7DD8" w:rsidRDefault="00A36FB0" w:rsidP="00E13A6D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b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b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b/>
                <w:sz w:val="20"/>
                <w:szCs w:val="20"/>
              </w:rPr>
              <w:t>027</w:t>
            </w:r>
          </w:p>
        </w:tc>
        <w:tc>
          <w:tcPr>
            <w:tcW w:w="2069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4130F623" w14:textId="612C0B55" w:rsidR="00A36FB0" w:rsidRPr="006E7DD8" w:rsidRDefault="00A36FB0" w:rsidP="00E13A6D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188</w:t>
            </w:r>
          </w:p>
        </w:tc>
        <w:tc>
          <w:tcPr>
            <w:tcW w:w="2069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</w:tcPr>
          <w:p w14:paraId="0E5F847E" w14:textId="4881D671" w:rsidR="00A36FB0" w:rsidRPr="006E7DD8" w:rsidRDefault="00A36FB0" w:rsidP="00E13A6D">
            <w:pPr>
              <w:jc w:val="center"/>
              <w:rPr>
                <w:rFonts w:ascii="Arial" w:hAnsi="Arial" w:cs="Arial"/>
                <w:b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b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b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b/>
                <w:sz w:val="20"/>
                <w:szCs w:val="20"/>
              </w:rPr>
              <w:t>012</w:t>
            </w:r>
          </w:p>
        </w:tc>
      </w:tr>
      <w:tr w:rsidR="00A36FB0" w:rsidRPr="006E7DD8" w14:paraId="26DD7FAE" w14:textId="77777777" w:rsidTr="00032B59">
        <w:trPr>
          <w:trHeight w:val="315"/>
        </w:trPr>
        <w:tc>
          <w:tcPr>
            <w:tcW w:w="2686" w:type="dxa"/>
            <w:vMerge w:val="restart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hideMark/>
          </w:tcPr>
          <w:p w14:paraId="726A6807" w14:textId="77777777" w:rsidR="00A36FB0" w:rsidRPr="006E7DD8" w:rsidRDefault="00A36FB0" w:rsidP="00E6578D">
            <w:pPr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 xml:space="preserve"> </w:t>
            </w:r>
            <w:proofErr w:type="spellStart"/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>ne_p</w:t>
            </w:r>
            <w:proofErr w:type="spellEnd"/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 xml:space="preserve"> - </w:t>
            </w:r>
            <w:proofErr w:type="spellStart"/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>ne_m</w:t>
            </w:r>
            <w:proofErr w:type="spellEnd"/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 xml:space="preserve"> </w:t>
            </w:r>
            <w:proofErr w:type="spellStart"/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>rt</w:t>
            </w:r>
            <w:proofErr w:type="spellEnd"/>
          </w:p>
        </w:tc>
        <w:tc>
          <w:tcPr>
            <w:tcW w:w="1064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hideMark/>
          </w:tcPr>
          <w:p w14:paraId="7725C216" w14:textId="77777777" w:rsidR="00A36FB0" w:rsidRPr="006E7DD8" w:rsidRDefault="00A36FB0" w:rsidP="00E6578D">
            <w:pPr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ρ</w:t>
            </w:r>
          </w:p>
        </w:tc>
        <w:tc>
          <w:tcPr>
            <w:tcW w:w="2068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7E93C0CC" w14:textId="52FEB1BE" w:rsidR="00A36FB0" w:rsidRPr="006E7DD8" w:rsidRDefault="00A36FB0" w:rsidP="00E13A6D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-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100</w:t>
            </w:r>
          </w:p>
        </w:tc>
        <w:tc>
          <w:tcPr>
            <w:tcW w:w="2069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0558473A" w14:textId="5D0872B2" w:rsidR="00A36FB0" w:rsidRPr="006E7DD8" w:rsidRDefault="00A36FB0" w:rsidP="00E13A6D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-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060</w:t>
            </w:r>
          </w:p>
        </w:tc>
        <w:tc>
          <w:tcPr>
            <w:tcW w:w="2068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26B12BF4" w14:textId="309DA353" w:rsidR="00A36FB0" w:rsidRPr="006E7DD8" w:rsidRDefault="00A36FB0" w:rsidP="00E13A6D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-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022</w:t>
            </w:r>
          </w:p>
        </w:tc>
        <w:tc>
          <w:tcPr>
            <w:tcW w:w="2069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75EFE5BC" w14:textId="5B29C66A" w:rsidR="00A36FB0" w:rsidRPr="006E7DD8" w:rsidRDefault="00A36FB0" w:rsidP="00E13A6D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-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154</w:t>
            </w:r>
          </w:p>
        </w:tc>
        <w:tc>
          <w:tcPr>
            <w:tcW w:w="2069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</w:tcPr>
          <w:p w14:paraId="0F4D630C" w14:textId="5F0AD761" w:rsidR="00A36FB0" w:rsidRPr="006E7DD8" w:rsidRDefault="00A36FB0" w:rsidP="00E13A6D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-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074</w:t>
            </w:r>
          </w:p>
        </w:tc>
      </w:tr>
      <w:tr w:rsidR="00A36FB0" w:rsidRPr="006E7DD8" w14:paraId="30D1DD07" w14:textId="77777777" w:rsidTr="00032B59">
        <w:trPr>
          <w:trHeight w:val="315"/>
        </w:trPr>
        <w:tc>
          <w:tcPr>
            <w:tcW w:w="2686" w:type="dxa"/>
            <w:vMerge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hideMark/>
          </w:tcPr>
          <w:p w14:paraId="1A77F228" w14:textId="77777777" w:rsidR="00A36FB0" w:rsidRPr="006E7DD8" w:rsidRDefault="00A36FB0" w:rsidP="00E6578D">
            <w:pPr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</w:pPr>
          </w:p>
        </w:tc>
        <w:tc>
          <w:tcPr>
            <w:tcW w:w="1064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hideMark/>
          </w:tcPr>
          <w:p w14:paraId="0691A800" w14:textId="77777777" w:rsidR="00A36FB0" w:rsidRPr="006E7DD8" w:rsidRDefault="00A36FB0" w:rsidP="00E6578D">
            <w:pPr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 xml:space="preserve">Sig.  </w:t>
            </w:r>
          </w:p>
        </w:tc>
        <w:tc>
          <w:tcPr>
            <w:tcW w:w="2068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1CE6B5B5" w14:textId="10F4F448" w:rsidR="00A36FB0" w:rsidRPr="006E7DD8" w:rsidRDefault="00A36FB0" w:rsidP="00E13A6D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423</w:t>
            </w:r>
          </w:p>
        </w:tc>
        <w:tc>
          <w:tcPr>
            <w:tcW w:w="2069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59D5B2F3" w14:textId="24D84856" w:rsidR="00A36FB0" w:rsidRPr="006E7DD8" w:rsidRDefault="00A36FB0" w:rsidP="00E13A6D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634</w:t>
            </w:r>
          </w:p>
        </w:tc>
        <w:tc>
          <w:tcPr>
            <w:tcW w:w="2068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763EF814" w14:textId="12DE6873" w:rsidR="00A36FB0" w:rsidRPr="006E7DD8" w:rsidRDefault="00A36FB0" w:rsidP="00E13A6D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863</w:t>
            </w:r>
          </w:p>
        </w:tc>
        <w:tc>
          <w:tcPr>
            <w:tcW w:w="2069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68C0155E" w14:textId="0364B871" w:rsidR="00A36FB0" w:rsidRPr="006E7DD8" w:rsidRDefault="00A36FB0" w:rsidP="00E13A6D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217</w:t>
            </w:r>
          </w:p>
        </w:tc>
        <w:tc>
          <w:tcPr>
            <w:tcW w:w="2069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</w:tcPr>
          <w:p w14:paraId="2C00ABF7" w14:textId="29CED3DA" w:rsidR="00A36FB0" w:rsidRPr="006E7DD8" w:rsidRDefault="00A36FB0" w:rsidP="00E13A6D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557</w:t>
            </w:r>
          </w:p>
        </w:tc>
      </w:tr>
      <w:tr w:rsidR="00A36FB0" w:rsidRPr="006E7DD8" w14:paraId="41D04381" w14:textId="77777777" w:rsidTr="00032B59">
        <w:trPr>
          <w:trHeight w:val="315"/>
        </w:trPr>
        <w:tc>
          <w:tcPr>
            <w:tcW w:w="2686" w:type="dxa"/>
            <w:vMerge w:val="restart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hideMark/>
          </w:tcPr>
          <w:p w14:paraId="7E191527" w14:textId="77777777" w:rsidR="00A36FB0" w:rsidRPr="006E7DD8" w:rsidRDefault="00A36FB0" w:rsidP="00E6578D">
            <w:pPr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 xml:space="preserve"> </w:t>
            </w:r>
            <w:proofErr w:type="spellStart"/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>ne_p</w:t>
            </w:r>
            <w:proofErr w:type="spellEnd"/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 xml:space="preserve"> - </w:t>
            </w:r>
            <w:proofErr w:type="spellStart"/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>ne_s</w:t>
            </w:r>
            <w:proofErr w:type="spellEnd"/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 xml:space="preserve"> </w:t>
            </w:r>
            <w:proofErr w:type="spellStart"/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>rt</w:t>
            </w:r>
            <w:proofErr w:type="spellEnd"/>
          </w:p>
        </w:tc>
        <w:tc>
          <w:tcPr>
            <w:tcW w:w="1064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hideMark/>
          </w:tcPr>
          <w:p w14:paraId="234D818A" w14:textId="77777777" w:rsidR="00A36FB0" w:rsidRPr="006E7DD8" w:rsidRDefault="00A36FB0" w:rsidP="00E6578D">
            <w:pPr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ρ</w:t>
            </w:r>
          </w:p>
        </w:tc>
        <w:tc>
          <w:tcPr>
            <w:tcW w:w="2068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6F6F5516" w14:textId="2E4C6945" w:rsidR="00A36FB0" w:rsidRPr="006E7DD8" w:rsidRDefault="00A36FB0" w:rsidP="00E13A6D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-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077</w:t>
            </w:r>
          </w:p>
        </w:tc>
        <w:tc>
          <w:tcPr>
            <w:tcW w:w="2069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1D20118C" w14:textId="7DCC7C1F" w:rsidR="00A36FB0" w:rsidRPr="006E7DD8" w:rsidRDefault="00A36FB0" w:rsidP="00E13A6D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-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016</w:t>
            </w:r>
          </w:p>
        </w:tc>
        <w:tc>
          <w:tcPr>
            <w:tcW w:w="2068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724DF8B4" w14:textId="51C2A118" w:rsidR="00A36FB0" w:rsidRPr="006E7DD8" w:rsidRDefault="00A36FB0" w:rsidP="00E13A6D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-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017</w:t>
            </w:r>
          </w:p>
        </w:tc>
        <w:tc>
          <w:tcPr>
            <w:tcW w:w="2069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344B1138" w14:textId="6580D26B" w:rsidR="00A36FB0" w:rsidRPr="006E7DD8" w:rsidRDefault="00A36FB0" w:rsidP="00E13A6D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-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010</w:t>
            </w:r>
          </w:p>
        </w:tc>
        <w:tc>
          <w:tcPr>
            <w:tcW w:w="2069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</w:tcPr>
          <w:p w14:paraId="3EE066B0" w14:textId="3AC2A3E2" w:rsidR="00A36FB0" w:rsidRPr="006E7DD8" w:rsidRDefault="00A36FB0" w:rsidP="00E13A6D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-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131</w:t>
            </w:r>
          </w:p>
        </w:tc>
      </w:tr>
      <w:tr w:rsidR="00A36FB0" w:rsidRPr="006E7DD8" w14:paraId="2F17A61A" w14:textId="77777777" w:rsidTr="00032B59">
        <w:trPr>
          <w:trHeight w:val="315"/>
        </w:trPr>
        <w:tc>
          <w:tcPr>
            <w:tcW w:w="2686" w:type="dxa"/>
            <w:vMerge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hideMark/>
          </w:tcPr>
          <w:p w14:paraId="6DBA9655" w14:textId="77777777" w:rsidR="00A36FB0" w:rsidRPr="006E7DD8" w:rsidRDefault="00A36FB0" w:rsidP="00E6578D">
            <w:pPr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</w:pPr>
          </w:p>
        </w:tc>
        <w:tc>
          <w:tcPr>
            <w:tcW w:w="1064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hideMark/>
          </w:tcPr>
          <w:p w14:paraId="2A263F5B" w14:textId="77777777" w:rsidR="00A36FB0" w:rsidRPr="006E7DD8" w:rsidRDefault="00A36FB0" w:rsidP="00E6578D">
            <w:pPr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 xml:space="preserve">Sig.  </w:t>
            </w:r>
          </w:p>
        </w:tc>
        <w:tc>
          <w:tcPr>
            <w:tcW w:w="2068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18593EEF" w14:textId="5B31D418" w:rsidR="00A36FB0" w:rsidRPr="006E7DD8" w:rsidRDefault="00A36FB0" w:rsidP="00E13A6D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537</w:t>
            </w:r>
          </w:p>
        </w:tc>
        <w:tc>
          <w:tcPr>
            <w:tcW w:w="2069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32D00522" w14:textId="72A226FC" w:rsidR="00A36FB0" w:rsidRPr="006E7DD8" w:rsidRDefault="00A36FB0" w:rsidP="00E13A6D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897</w:t>
            </w:r>
          </w:p>
        </w:tc>
        <w:tc>
          <w:tcPr>
            <w:tcW w:w="2068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7161A691" w14:textId="180117E1" w:rsidR="00A36FB0" w:rsidRPr="006E7DD8" w:rsidRDefault="00A36FB0" w:rsidP="00E13A6D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891</w:t>
            </w:r>
          </w:p>
        </w:tc>
        <w:tc>
          <w:tcPr>
            <w:tcW w:w="2069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4A3FF1E0" w14:textId="31EE7805" w:rsidR="00A36FB0" w:rsidRPr="006E7DD8" w:rsidRDefault="00A36FB0" w:rsidP="00E13A6D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936</w:t>
            </w:r>
          </w:p>
        </w:tc>
        <w:tc>
          <w:tcPr>
            <w:tcW w:w="2069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</w:tcPr>
          <w:p w14:paraId="122EF91E" w14:textId="3D141D8D" w:rsidR="00A36FB0" w:rsidRPr="006E7DD8" w:rsidRDefault="00A36FB0" w:rsidP="00E13A6D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296</w:t>
            </w:r>
          </w:p>
        </w:tc>
      </w:tr>
      <w:tr w:rsidR="00A36FB0" w:rsidRPr="006E7DD8" w14:paraId="39F165A4" w14:textId="77777777" w:rsidTr="00032B59">
        <w:trPr>
          <w:trHeight w:val="315"/>
        </w:trPr>
        <w:tc>
          <w:tcPr>
            <w:tcW w:w="2686" w:type="dxa"/>
            <w:vMerge w:val="restart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hideMark/>
          </w:tcPr>
          <w:p w14:paraId="394C01BF" w14:textId="77777777" w:rsidR="00A36FB0" w:rsidRPr="006E7DD8" w:rsidRDefault="00A36FB0" w:rsidP="00E6578D">
            <w:pPr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 xml:space="preserve"> </w:t>
            </w:r>
            <w:proofErr w:type="spellStart"/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>ne_s</w:t>
            </w:r>
            <w:proofErr w:type="spellEnd"/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 xml:space="preserve"> - </w:t>
            </w:r>
            <w:proofErr w:type="spellStart"/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>ne_m</w:t>
            </w:r>
            <w:proofErr w:type="spellEnd"/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 xml:space="preserve"> </w:t>
            </w:r>
            <w:proofErr w:type="spellStart"/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>rt</w:t>
            </w:r>
            <w:proofErr w:type="spellEnd"/>
          </w:p>
        </w:tc>
        <w:tc>
          <w:tcPr>
            <w:tcW w:w="1064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hideMark/>
          </w:tcPr>
          <w:p w14:paraId="33EBCF1C" w14:textId="77777777" w:rsidR="00A36FB0" w:rsidRPr="006E7DD8" w:rsidRDefault="00A36FB0" w:rsidP="00E6578D">
            <w:pPr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ρ</w:t>
            </w:r>
          </w:p>
        </w:tc>
        <w:tc>
          <w:tcPr>
            <w:tcW w:w="2068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78752D06" w14:textId="71C937E6" w:rsidR="00A36FB0" w:rsidRPr="006E7DD8" w:rsidRDefault="00A36FB0" w:rsidP="00E13A6D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-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122</w:t>
            </w:r>
          </w:p>
        </w:tc>
        <w:tc>
          <w:tcPr>
            <w:tcW w:w="2069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424D46CD" w14:textId="70A43C85" w:rsidR="00A36FB0" w:rsidRPr="006E7DD8" w:rsidRDefault="00A36FB0" w:rsidP="00E13A6D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-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127</w:t>
            </w:r>
          </w:p>
        </w:tc>
        <w:tc>
          <w:tcPr>
            <w:tcW w:w="2068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29A1F79F" w14:textId="4C854AB0" w:rsidR="00A36FB0" w:rsidRPr="006E7DD8" w:rsidRDefault="00A36FB0" w:rsidP="00E13A6D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-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073</w:t>
            </w:r>
          </w:p>
        </w:tc>
        <w:tc>
          <w:tcPr>
            <w:tcW w:w="2069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45A55DBC" w14:textId="0011F179" w:rsidR="00A36FB0" w:rsidRPr="006E7DD8" w:rsidRDefault="00A36FB0" w:rsidP="00E13A6D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-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204</w:t>
            </w:r>
          </w:p>
        </w:tc>
        <w:tc>
          <w:tcPr>
            <w:tcW w:w="2069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</w:tcPr>
          <w:p w14:paraId="7409E05E" w14:textId="25E66302" w:rsidR="00A36FB0" w:rsidRPr="006E7DD8" w:rsidRDefault="00A36FB0" w:rsidP="00E13A6D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-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015</w:t>
            </w:r>
          </w:p>
        </w:tc>
      </w:tr>
      <w:tr w:rsidR="00A36FB0" w:rsidRPr="006E7DD8" w14:paraId="6604A510" w14:textId="77777777" w:rsidTr="00032B59">
        <w:trPr>
          <w:trHeight w:val="315"/>
        </w:trPr>
        <w:tc>
          <w:tcPr>
            <w:tcW w:w="2686" w:type="dxa"/>
            <w:vMerge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hideMark/>
          </w:tcPr>
          <w:p w14:paraId="7CD52934" w14:textId="77777777" w:rsidR="00A36FB0" w:rsidRPr="006E7DD8" w:rsidRDefault="00A36FB0" w:rsidP="00E6578D">
            <w:pPr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</w:pPr>
          </w:p>
        </w:tc>
        <w:tc>
          <w:tcPr>
            <w:tcW w:w="1064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hideMark/>
          </w:tcPr>
          <w:p w14:paraId="189AADEC" w14:textId="77777777" w:rsidR="00A36FB0" w:rsidRPr="006E7DD8" w:rsidRDefault="00A36FB0" w:rsidP="00E6578D">
            <w:pPr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 xml:space="preserve">Sig.  </w:t>
            </w:r>
          </w:p>
        </w:tc>
        <w:tc>
          <w:tcPr>
            <w:tcW w:w="2068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010EFE4C" w14:textId="1401A978" w:rsidR="00A36FB0" w:rsidRPr="006E7DD8" w:rsidRDefault="00A36FB0" w:rsidP="00E13A6D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331</w:t>
            </w:r>
          </w:p>
        </w:tc>
        <w:tc>
          <w:tcPr>
            <w:tcW w:w="2069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373E48A1" w14:textId="0ADCD5B9" w:rsidR="00A36FB0" w:rsidRPr="006E7DD8" w:rsidRDefault="00A36FB0" w:rsidP="00E13A6D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309</w:t>
            </w:r>
          </w:p>
        </w:tc>
        <w:tc>
          <w:tcPr>
            <w:tcW w:w="2068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6B7529F8" w14:textId="725D7CF2" w:rsidR="00A36FB0" w:rsidRPr="006E7DD8" w:rsidRDefault="00A36FB0" w:rsidP="00E13A6D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558</w:t>
            </w:r>
          </w:p>
        </w:tc>
        <w:tc>
          <w:tcPr>
            <w:tcW w:w="2069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08D80077" w14:textId="1D2A2171" w:rsidR="00A36FB0" w:rsidRPr="006E7DD8" w:rsidRDefault="00A36FB0" w:rsidP="00E13A6D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100</w:t>
            </w:r>
          </w:p>
        </w:tc>
        <w:tc>
          <w:tcPr>
            <w:tcW w:w="2069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</w:tcPr>
          <w:p w14:paraId="619681F6" w14:textId="7D6CCCAA" w:rsidR="00A36FB0" w:rsidRPr="006E7DD8" w:rsidRDefault="00A36FB0" w:rsidP="00E13A6D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902</w:t>
            </w:r>
          </w:p>
        </w:tc>
      </w:tr>
      <w:tr w:rsidR="00A36FB0" w:rsidRPr="006E7DD8" w14:paraId="4F116A02" w14:textId="77777777" w:rsidTr="00032B59">
        <w:trPr>
          <w:trHeight w:val="315"/>
        </w:trPr>
        <w:tc>
          <w:tcPr>
            <w:tcW w:w="2686" w:type="dxa"/>
            <w:vMerge w:val="restart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hideMark/>
          </w:tcPr>
          <w:p w14:paraId="5B3D49D3" w14:textId="77777777" w:rsidR="00A36FB0" w:rsidRPr="006E7DD8" w:rsidRDefault="00A36FB0" w:rsidP="00E6578D">
            <w:pPr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 xml:space="preserve"> </w:t>
            </w:r>
            <w:proofErr w:type="spellStart"/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>neg_p</w:t>
            </w:r>
            <w:proofErr w:type="spellEnd"/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 xml:space="preserve"> - </w:t>
            </w:r>
            <w:proofErr w:type="spellStart"/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>neg_m</w:t>
            </w:r>
            <w:proofErr w:type="spellEnd"/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 xml:space="preserve"> </w:t>
            </w:r>
            <w:proofErr w:type="spellStart"/>
            <w:r w:rsidRPr="006E7DD8"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  <w:t>rt</w:t>
            </w:r>
            <w:proofErr w:type="spellEnd"/>
          </w:p>
        </w:tc>
        <w:tc>
          <w:tcPr>
            <w:tcW w:w="1064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hideMark/>
          </w:tcPr>
          <w:p w14:paraId="59461CE3" w14:textId="77777777" w:rsidR="00A36FB0" w:rsidRPr="006E7DD8" w:rsidRDefault="00A36FB0" w:rsidP="00E6578D">
            <w:pPr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ρ</w:t>
            </w:r>
          </w:p>
        </w:tc>
        <w:tc>
          <w:tcPr>
            <w:tcW w:w="2068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71CF0641" w14:textId="2E779822" w:rsidR="00A36FB0" w:rsidRPr="006E7DD8" w:rsidRDefault="00A36FB0" w:rsidP="00E13A6D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-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131</w:t>
            </w:r>
          </w:p>
        </w:tc>
        <w:tc>
          <w:tcPr>
            <w:tcW w:w="2069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2E2FEAFE" w14:textId="48A956B9" w:rsidR="00A36FB0" w:rsidRPr="006E7DD8" w:rsidRDefault="00A36FB0" w:rsidP="00E13A6D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-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151</w:t>
            </w:r>
          </w:p>
        </w:tc>
        <w:tc>
          <w:tcPr>
            <w:tcW w:w="2068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7F56E404" w14:textId="3BFC14EB" w:rsidR="00A36FB0" w:rsidRPr="006E7DD8" w:rsidRDefault="00A36FB0" w:rsidP="00E13A6D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-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016</w:t>
            </w:r>
          </w:p>
        </w:tc>
        <w:tc>
          <w:tcPr>
            <w:tcW w:w="2069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4376742D" w14:textId="3B904382" w:rsidR="00A36FB0" w:rsidRPr="006E7DD8" w:rsidRDefault="00A36FB0" w:rsidP="00E13A6D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-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067</w:t>
            </w:r>
          </w:p>
        </w:tc>
        <w:tc>
          <w:tcPr>
            <w:tcW w:w="2069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</w:tcPr>
          <w:p w14:paraId="3253AC9A" w14:textId="04C8FE1F" w:rsidR="00A36FB0" w:rsidRPr="006E7DD8" w:rsidRDefault="00A36FB0" w:rsidP="00E13A6D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-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117</w:t>
            </w:r>
          </w:p>
        </w:tc>
      </w:tr>
      <w:tr w:rsidR="00A36FB0" w:rsidRPr="006E7DD8" w14:paraId="4037953A" w14:textId="77777777" w:rsidTr="00032B59">
        <w:trPr>
          <w:trHeight w:val="315"/>
        </w:trPr>
        <w:tc>
          <w:tcPr>
            <w:tcW w:w="2686" w:type="dxa"/>
            <w:vMerge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hideMark/>
          </w:tcPr>
          <w:p w14:paraId="6A1CB54D" w14:textId="77777777" w:rsidR="00A36FB0" w:rsidRPr="006E7DD8" w:rsidRDefault="00A36FB0" w:rsidP="00E6578D">
            <w:pPr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</w:pPr>
          </w:p>
        </w:tc>
        <w:tc>
          <w:tcPr>
            <w:tcW w:w="1064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hideMark/>
          </w:tcPr>
          <w:p w14:paraId="6A643E5C" w14:textId="77777777" w:rsidR="00A36FB0" w:rsidRPr="006E7DD8" w:rsidRDefault="00A36FB0" w:rsidP="00E6578D">
            <w:pPr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 xml:space="preserve">Sig.  </w:t>
            </w:r>
          </w:p>
        </w:tc>
        <w:tc>
          <w:tcPr>
            <w:tcW w:w="2068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22B94523" w14:textId="282C893E" w:rsidR="00A36FB0" w:rsidRPr="006E7DD8" w:rsidRDefault="00A36FB0" w:rsidP="00E13A6D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294</w:t>
            </w:r>
          </w:p>
        </w:tc>
        <w:tc>
          <w:tcPr>
            <w:tcW w:w="2069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389E10E7" w14:textId="5CA91CD4" w:rsidR="00A36FB0" w:rsidRPr="006E7DD8" w:rsidRDefault="00A36FB0" w:rsidP="00E13A6D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226</w:t>
            </w:r>
          </w:p>
        </w:tc>
        <w:tc>
          <w:tcPr>
            <w:tcW w:w="2068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22FB48CF" w14:textId="1B943F57" w:rsidR="00A36FB0" w:rsidRPr="006E7DD8" w:rsidRDefault="00A36FB0" w:rsidP="00E13A6D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896</w:t>
            </w:r>
          </w:p>
        </w:tc>
        <w:tc>
          <w:tcPr>
            <w:tcW w:w="2069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1D24ED57" w14:textId="63541549" w:rsidR="00A36FB0" w:rsidRPr="006E7DD8" w:rsidRDefault="00A36FB0" w:rsidP="00E13A6D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594</w:t>
            </w:r>
          </w:p>
        </w:tc>
        <w:tc>
          <w:tcPr>
            <w:tcW w:w="2069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</w:tcPr>
          <w:p w14:paraId="2CB1E8AA" w14:textId="3A7C2957" w:rsidR="00A36FB0" w:rsidRPr="006E7DD8" w:rsidRDefault="00A36FB0" w:rsidP="00E13A6D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350</w:t>
            </w:r>
          </w:p>
        </w:tc>
      </w:tr>
      <w:tr w:rsidR="00A36FB0" w:rsidRPr="006E7DD8" w14:paraId="44A56AD5" w14:textId="77777777" w:rsidTr="00032B59">
        <w:trPr>
          <w:trHeight w:val="315"/>
        </w:trPr>
        <w:tc>
          <w:tcPr>
            <w:tcW w:w="2686" w:type="dxa"/>
            <w:vMerge w:val="restart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hideMark/>
          </w:tcPr>
          <w:p w14:paraId="2F64B93F" w14:textId="77777777" w:rsidR="00A36FB0" w:rsidRPr="006E7DD8" w:rsidRDefault="00A36FB0" w:rsidP="00E6578D">
            <w:pPr>
              <w:rPr>
                <w:rFonts w:ascii="Arial" w:hAnsi="Arial" w:cs="Arial"/>
                <w:bCs/>
                <w:sz w:val="20"/>
                <w:szCs w:val="20"/>
                <w:lang w:eastAsia="de-DE"/>
              </w:rPr>
            </w:pPr>
            <w:r w:rsidRPr="006E7DD8">
              <w:rPr>
                <w:rFonts w:ascii="Arial" w:hAnsi="Arial" w:cs="Arial"/>
                <w:bCs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6E7DD8">
              <w:rPr>
                <w:rFonts w:ascii="Arial" w:hAnsi="Arial" w:cs="Arial"/>
                <w:bCs/>
                <w:sz w:val="20"/>
                <w:szCs w:val="20"/>
                <w:lang w:eastAsia="de-DE"/>
              </w:rPr>
              <w:t>neg_p</w:t>
            </w:r>
            <w:proofErr w:type="spellEnd"/>
            <w:r w:rsidRPr="006E7DD8">
              <w:rPr>
                <w:rFonts w:ascii="Arial" w:hAnsi="Arial" w:cs="Arial"/>
                <w:bCs/>
                <w:sz w:val="20"/>
                <w:szCs w:val="20"/>
                <w:lang w:eastAsia="de-DE"/>
              </w:rPr>
              <w:t xml:space="preserve"> - </w:t>
            </w:r>
            <w:proofErr w:type="spellStart"/>
            <w:r w:rsidRPr="006E7DD8">
              <w:rPr>
                <w:rFonts w:ascii="Arial" w:hAnsi="Arial" w:cs="Arial"/>
                <w:bCs/>
                <w:sz w:val="20"/>
                <w:szCs w:val="20"/>
                <w:lang w:eastAsia="de-DE"/>
              </w:rPr>
              <w:t>neg_s</w:t>
            </w:r>
            <w:proofErr w:type="spellEnd"/>
            <w:r w:rsidRPr="006E7DD8">
              <w:rPr>
                <w:rFonts w:ascii="Arial" w:hAnsi="Arial" w:cs="Arial"/>
                <w:bCs/>
                <w:sz w:val="20"/>
                <w:szCs w:val="20"/>
                <w:lang w:eastAsia="de-DE"/>
              </w:rPr>
              <w:t xml:space="preserve"> rt</w:t>
            </w:r>
          </w:p>
        </w:tc>
        <w:tc>
          <w:tcPr>
            <w:tcW w:w="1064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hideMark/>
          </w:tcPr>
          <w:p w14:paraId="4623844C" w14:textId="77777777" w:rsidR="00A36FB0" w:rsidRPr="006E7DD8" w:rsidRDefault="00A36FB0" w:rsidP="00E6578D">
            <w:pPr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ρ</w:t>
            </w:r>
          </w:p>
        </w:tc>
        <w:tc>
          <w:tcPr>
            <w:tcW w:w="2068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5B972C5A" w14:textId="750A50D6" w:rsidR="00A36FB0" w:rsidRPr="006E7DD8" w:rsidRDefault="00A36FB0" w:rsidP="00E13A6D">
            <w:pPr>
              <w:jc w:val="center"/>
              <w:rPr>
                <w:rFonts w:ascii="Arial" w:hAnsi="Arial" w:cs="Arial"/>
                <w:b/>
                <w:bCs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b/>
                <w:bCs/>
                <w:sz w:val="20"/>
                <w:szCs w:val="20"/>
              </w:rPr>
              <w:t>-</w:t>
            </w:r>
            <w:r w:rsidR="000F301E" w:rsidRPr="006E7DD8">
              <w:rPr>
                <w:rFonts w:ascii="Arial" w:hAnsi="Arial" w:cs="Arial"/>
                <w:b/>
                <w:bCs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b/>
                <w:bCs/>
                <w:sz w:val="20"/>
                <w:szCs w:val="20"/>
              </w:rPr>
              <w:t>253</w:t>
            </w:r>
            <w:r w:rsidRPr="006E7DD8">
              <w:rPr>
                <w:rFonts w:ascii="Arial" w:hAnsi="Arial" w:cs="Arial"/>
                <w:b/>
                <w:bCs/>
                <w:sz w:val="20"/>
                <w:szCs w:val="20"/>
                <w:vertAlign w:val="superscript"/>
              </w:rPr>
              <w:t>*</w:t>
            </w:r>
          </w:p>
        </w:tc>
        <w:tc>
          <w:tcPr>
            <w:tcW w:w="2069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518D633E" w14:textId="5D6470E7" w:rsidR="00A36FB0" w:rsidRPr="006E7DD8" w:rsidRDefault="00A36FB0" w:rsidP="00E13A6D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-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134</w:t>
            </w:r>
          </w:p>
        </w:tc>
        <w:tc>
          <w:tcPr>
            <w:tcW w:w="2068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3825269A" w14:textId="150507F7" w:rsidR="00A36FB0" w:rsidRPr="006E7DD8" w:rsidRDefault="00A36FB0" w:rsidP="00E13A6D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-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166</w:t>
            </w:r>
          </w:p>
        </w:tc>
        <w:tc>
          <w:tcPr>
            <w:tcW w:w="2069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0446BD10" w14:textId="4FF55FB3" w:rsidR="00A36FB0" w:rsidRPr="006E7DD8" w:rsidRDefault="00A36FB0" w:rsidP="00E13A6D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-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087</w:t>
            </w:r>
          </w:p>
        </w:tc>
        <w:tc>
          <w:tcPr>
            <w:tcW w:w="2069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</w:tcPr>
          <w:p w14:paraId="28CFBD7F" w14:textId="2A40BC76" w:rsidR="00A36FB0" w:rsidRPr="006E7DD8" w:rsidRDefault="00A36FB0" w:rsidP="00E13A6D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b/>
                <w:sz w:val="20"/>
                <w:szCs w:val="20"/>
              </w:rPr>
              <w:t>-</w:t>
            </w:r>
            <w:r w:rsidR="000F301E" w:rsidRPr="006E7DD8">
              <w:rPr>
                <w:rFonts w:ascii="Arial" w:hAnsi="Arial" w:cs="Arial"/>
                <w:b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b/>
                <w:sz w:val="20"/>
                <w:szCs w:val="20"/>
              </w:rPr>
              <w:t>258</w:t>
            </w:r>
            <w:r w:rsidRPr="006E7DD8">
              <w:rPr>
                <w:rFonts w:ascii="Arial" w:hAnsi="Arial" w:cs="Arial"/>
                <w:b/>
                <w:sz w:val="20"/>
                <w:szCs w:val="20"/>
                <w:vertAlign w:val="superscript"/>
              </w:rPr>
              <w:t>*</w:t>
            </w:r>
          </w:p>
        </w:tc>
      </w:tr>
      <w:tr w:rsidR="00A36FB0" w:rsidRPr="006E7DD8" w14:paraId="78ED6E45" w14:textId="77777777" w:rsidTr="00032B59">
        <w:trPr>
          <w:trHeight w:val="315"/>
        </w:trPr>
        <w:tc>
          <w:tcPr>
            <w:tcW w:w="2686" w:type="dxa"/>
            <w:vMerge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hideMark/>
          </w:tcPr>
          <w:p w14:paraId="190041FA" w14:textId="77777777" w:rsidR="00A36FB0" w:rsidRPr="006E7DD8" w:rsidRDefault="00A36FB0" w:rsidP="00E6578D">
            <w:pPr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</w:pPr>
          </w:p>
        </w:tc>
        <w:tc>
          <w:tcPr>
            <w:tcW w:w="1064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hideMark/>
          </w:tcPr>
          <w:p w14:paraId="39EFCA12" w14:textId="77777777" w:rsidR="00A36FB0" w:rsidRPr="006E7DD8" w:rsidRDefault="00A36FB0" w:rsidP="00E6578D">
            <w:pPr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 xml:space="preserve">Sig.  </w:t>
            </w:r>
          </w:p>
        </w:tc>
        <w:tc>
          <w:tcPr>
            <w:tcW w:w="2068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3F27DB7F" w14:textId="38683CED" w:rsidR="00A36FB0" w:rsidRPr="006E7DD8" w:rsidRDefault="00A36FB0" w:rsidP="00E13A6D">
            <w:pPr>
              <w:jc w:val="center"/>
              <w:rPr>
                <w:rFonts w:ascii="Arial" w:hAnsi="Arial" w:cs="Arial"/>
                <w:b/>
                <w:bCs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b/>
                <w:bCs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b/>
                <w:bCs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b/>
                <w:bCs/>
                <w:sz w:val="20"/>
                <w:szCs w:val="20"/>
              </w:rPr>
              <w:t>040</w:t>
            </w:r>
          </w:p>
        </w:tc>
        <w:tc>
          <w:tcPr>
            <w:tcW w:w="2069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771C717F" w14:textId="2CF59F60" w:rsidR="00A36FB0" w:rsidRPr="006E7DD8" w:rsidRDefault="00A36FB0" w:rsidP="00E13A6D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284</w:t>
            </w:r>
          </w:p>
        </w:tc>
        <w:tc>
          <w:tcPr>
            <w:tcW w:w="2068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193B1797" w14:textId="42F2A3FF" w:rsidR="00A36FB0" w:rsidRPr="006E7DD8" w:rsidRDefault="00A36FB0" w:rsidP="00E13A6D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182</w:t>
            </w:r>
          </w:p>
        </w:tc>
        <w:tc>
          <w:tcPr>
            <w:tcW w:w="2069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0B04B87A" w14:textId="62EA4DB6" w:rsidR="00A36FB0" w:rsidRPr="006E7DD8" w:rsidRDefault="00A36FB0" w:rsidP="00E13A6D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490</w:t>
            </w:r>
          </w:p>
        </w:tc>
        <w:tc>
          <w:tcPr>
            <w:tcW w:w="2069" w:type="dxa"/>
            <w:gridSpan w:val="2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</w:tcPr>
          <w:p w14:paraId="4F25D1C6" w14:textId="08F4153A" w:rsidR="00A36FB0" w:rsidRPr="006E7DD8" w:rsidRDefault="00A36FB0" w:rsidP="00E13A6D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b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b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b/>
                <w:sz w:val="20"/>
                <w:szCs w:val="20"/>
              </w:rPr>
              <w:t>037</w:t>
            </w:r>
          </w:p>
        </w:tc>
      </w:tr>
      <w:tr w:rsidR="00A36FB0" w:rsidRPr="006E7DD8" w14:paraId="5616CEC2" w14:textId="77777777" w:rsidTr="00032B59">
        <w:trPr>
          <w:trHeight w:val="315"/>
        </w:trPr>
        <w:tc>
          <w:tcPr>
            <w:tcW w:w="2686" w:type="dxa"/>
            <w:vMerge w:val="restart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hideMark/>
          </w:tcPr>
          <w:p w14:paraId="47AC48FF" w14:textId="77777777" w:rsidR="00A36FB0" w:rsidRPr="006E7DD8" w:rsidRDefault="00A36FB0" w:rsidP="00E6578D">
            <w:pPr>
              <w:rPr>
                <w:rFonts w:ascii="Arial" w:hAnsi="Arial" w:cs="Arial"/>
                <w:bCs/>
                <w:sz w:val="20"/>
                <w:szCs w:val="20"/>
                <w:lang w:eastAsia="de-DE"/>
              </w:rPr>
            </w:pPr>
            <w:r w:rsidRPr="006E7DD8">
              <w:rPr>
                <w:rFonts w:ascii="Arial" w:hAnsi="Arial" w:cs="Arial"/>
                <w:bCs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6E7DD8">
              <w:rPr>
                <w:rFonts w:ascii="Arial" w:hAnsi="Arial" w:cs="Arial"/>
                <w:bCs/>
                <w:sz w:val="20"/>
                <w:szCs w:val="20"/>
                <w:lang w:eastAsia="de-DE"/>
              </w:rPr>
              <w:t>neg_s</w:t>
            </w:r>
            <w:proofErr w:type="spellEnd"/>
            <w:r w:rsidRPr="006E7DD8">
              <w:rPr>
                <w:rFonts w:ascii="Arial" w:hAnsi="Arial" w:cs="Arial"/>
                <w:bCs/>
                <w:sz w:val="20"/>
                <w:szCs w:val="20"/>
                <w:lang w:eastAsia="de-DE"/>
              </w:rPr>
              <w:t xml:space="preserve"> - </w:t>
            </w:r>
            <w:proofErr w:type="spellStart"/>
            <w:r w:rsidRPr="006E7DD8">
              <w:rPr>
                <w:rFonts w:ascii="Arial" w:hAnsi="Arial" w:cs="Arial"/>
                <w:bCs/>
                <w:sz w:val="20"/>
                <w:szCs w:val="20"/>
                <w:lang w:eastAsia="de-DE"/>
              </w:rPr>
              <w:t>neg_m</w:t>
            </w:r>
            <w:proofErr w:type="spellEnd"/>
            <w:r w:rsidRPr="006E7DD8">
              <w:rPr>
                <w:rFonts w:ascii="Arial" w:hAnsi="Arial" w:cs="Arial"/>
                <w:bCs/>
                <w:sz w:val="20"/>
                <w:szCs w:val="20"/>
                <w:lang w:eastAsia="de-DE"/>
              </w:rPr>
              <w:t xml:space="preserve"> rt</w:t>
            </w:r>
          </w:p>
        </w:tc>
        <w:tc>
          <w:tcPr>
            <w:tcW w:w="1064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hideMark/>
          </w:tcPr>
          <w:p w14:paraId="37794943" w14:textId="77777777" w:rsidR="00A36FB0" w:rsidRPr="006E7DD8" w:rsidRDefault="00A36FB0" w:rsidP="00E6578D">
            <w:pPr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ρ</w:t>
            </w:r>
          </w:p>
        </w:tc>
        <w:tc>
          <w:tcPr>
            <w:tcW w:w="2068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42FC5506" w14:textId="04496485" w:rsidR="00A36FB0" w:rsidRPr="006E7DD8" w:rsidRDefault="00A36FB0" w:rsidP="00E13A6D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157</w:t>
            </w:r>
          </w:p>
        </w:tc>
        <w:tc>
          <w:tcPr>
            <w:tcW w:w="2069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65569E2B" w14:textId="7528CC62" w:rsidR="00A36FB0" w:rsidRPr="006E7DD8" w:rsidRDefault="00A36FB0" w:rsidP="00E13A6D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001</w:t>
            </w:r>
          </w:p>
        </w:tc>
        <w:tc>
          <w:tcPr>
            <w:tcW w:w="2068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46FED367" w14:textId="5D7CCABD" w:rsidR="00A36FB0" w:rsidRPr="006E7DD8" w:rsidRDefault="00A36FB0" w:rsidP="00E13A6D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157</w:t>
            </w:r>
          </w:p>
        </w:tc>
        <w:tc>
          <w:tcPr>
            <w:tcW w:w="2069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hideMark/>
          </w:tcPr>
          <w:p w14:paraId="3900F2F5" w14:textId="57E9C5EF" w:rsidR="00A36FB0" w:rsidRPr="006E7DD8" w:rsidRDefault="00A36FB0" w:rsidP="00E13A6D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122</w:t>
            </w:r>
          </w:p>
        </w:tc>
        <w:tc>
          <w:tcPr>
            <w:tcW w:w="2069" w:type="dxa"/>
            <w:gridSpan w:val="2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</w:tcPr>
          <w:p w14:paraId="747560FD" w14:textId="4C96DFBB" w:rsidR="00A36FB0" w:rsidRPr="006E7DD8" w:rsidRDefault="00A36FB0" w:rsidP="00E13A6D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142</w:t>
            </w:r>
          </w:p>
        </w:tc>
      </w:tr>
      <w:tr w:rsidR="00A36FB0" w:rsidRPr="006E7DD8" w14:paraId="4C254D75" w14:textId="77777777" w:rsidTr="00032B59">
        <w:trPr>
          <w:trHeight w:val="315"/>
        </w:trPr>
        <w:tc>
          <w:tcPr>
            <w:tcW w:w="2686" w:type="dxa"/>
            <w:vMerge/>
            <w:tcBorders>
              <w:top w:val="nil"/>
              <w:left w:val="single" w:sz="4" w:space="0" w:color="A6A6A6"/>
              <w:bottom w:val="single" w:sz="8" w:space="0" w:color="A6A6A6"/>
              <w:right w:val="single" w:sz="4" w:space="0" w:color="A6A6A6"/>
            </w:tcBorders>
            <w:shd w:val="clear" w:color="auto" w:fill="auto"/>
            <w:hideMark/>
          </w:tcPr>
          <w:p w14:paraId="4406C444" w14:textId="77777777" w:rsidR="00A36FB0" w:rsidRPr="006E7DD8" w:rsidRDefault="00A36FB0" w:rsidP="00E6578D">
            <w:pPr>
              <w:rPr>
                <w:rFonts w:ascii="Arial" w:hAnsi="Arial" w:cs="Arial"/>
                <w:bCs/>
                <w:sz w:val="20"/>
                <w:szCs w:val="20"/>
                <w:lang w:val="de-DE" w:eastAsia="de-DE"/>
              </w:rPr>
            </w:pPr>
          </w:p>
        </w:tc>
        <w:tc>
          <w:tcPr>
            <w:tcW w:w="1064" w:type="dxa"/>
            <w:tcBorders>
              <w:top w:val="nil"/>
              <w:left w:val="single" w:sz="4" w:space="0" w:color="A6A6A6"/>
              <w:bottom w:val="single" w:sz="8" w:space="0" w:color="A6A6A6"/>
              <w:right w:val="single" w:sz="4" w:space="0" w:color="A6A6A6"/>
            </w:tcBorders>
            <w:shd w:val="clear" w:color="auto" w:fill="auto"/>
            <w:hideMark/>
          </w:tcPr>
          <w:p w14:paraId="52A42BBC" w14:textId="77777777" w:rsidR="00A36FB0" w:rsidRPr="006E7DD8" w:rsidRDefault="00A36FB0" w:rsidP="00E6578D">
            <w:pPr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 xml:space="preserve">Sig.  </w:t>
            </w:r>
          </w:p>
        </w:tc>
        <w:tc>
          <w:tcPr>
            <w:tcW w:w="2068" w:type="dxa"/>
            <w:gridSpan w:val="2"/>
            <w:tcBorders>
              <w:top w:val="nil"/>
              <w:left w:val="single" w:sz="4" w:space="0" w:color="A6A6A6"/>
              <w:bottom w:val="single" w:sz="8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7F2EACA0" w14:textId="72775D9B" w:rsidR="00A36FB0" w:rsidRPr="006E7DD8" w:rsidRDefault="00A36FB0" w:rsidP="00E13A6D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208</w:t>
            </w:r>
          </w:p>
        </w:tc>
        <w:tc>
          <w:tcPr>
            <w:tcW w:w="2069" w:type="dxa"/>
            <w:gridSpan w:val="2"/>
            <w:tcBorders>
              <w:top w:val="nil"/>
              <w:left w:val="single" w:sz="4" w:space="0" w:color="A6A6A6"/>
              <w:bottom w:val="single" w:sz="8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3CA17474" w14:textId="36CE5260" w:rsidR="00A36FB0" w:rsidRPr="006E7DD8" w:rsidRDefault="00A36FB0" w:rsidP="00E13A6D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995</w:t>
            </w:r>
          </w:p>
        </w:tc>
        <w:tc>
          <w:tcPr>
            <w:tcW w:w="2068" w:type="dxa"/>
            <w:gridSpan w:val="2"/>
            <w:tcBorders>
              <w:top w:val="nil"/>
              <w:left w:val="single" w:sz="4" w:space="0" w:color="A6A6A6"/>
              <w:bottom w:val="single" w:sz="8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18FD6993" w14:textId="04DFAA4A" w:rsidR="00A36FB0" w:rsidRPr="006E7DD8" w:rsidRDefault="00A36FB0" w:rsidP="00E13A6D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209</w:t>
            </w:r>
          </w:p>
        </w:tc>
        <w:tc>
          <w:tcPr>
            <w:tcW w:w="2069" w:type="dxa"/>
            <w:gridSpan w:val="2"/>
            <w:tcBorders>
              <w:top w:val="nil"/>
              <w:left w:val="single" w:sz="4" w:space="0" w:color="A6A6A6"/>
              <w:bottom w:val="single" w:sz="8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4CC7E14D" w14:textId="44F355EE" w:rsidR="00A36FB0" w:rsidRPr="006E7DD8" w:rsidRDefault="00A36FB0" w:rsidP="00E13A6D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330</w:t>
            </w:r>
          </w:p>
        </w:tc>
        <w:tc>
          <w:tcPr>
            <w:tcW w:w="2069" w:type="dxa"/>
            <w:gridSpan w:val="2"/>
            <w:tcBorders>
              <w:top w:val="nil"/>
              <w:left w:val="single" w:sz="4" w:space="0" w:color="A6A6A6"/>
              <w:bottom w:val="single" w:sz="8" w:space="0" w:color="A6A6A6"/>
              <w:right w:val="single" w:sz="4" w:space="0" w:color="A6A6A6"/>
            </w:tcBorders>
            <w:shd w:val="clear" w:color="auto" w:fill="auto"/>
            <w:noWrap/>
          </w:tcPr>
          <w:p w14:paraId="2B1B29F4" w14:textId="633EAB38" w:rsidR="00A36FB0" w:rsidRPr="006E7DD8" w:rsidRDefault="00A36FB0" w:rsidP="00E13A6D">
            <w:pPr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</w:t>
            </w:r>
            <w:r w:rsidR="000F301E" w:rsidRPr="006E7DD8">
              <w:rPr>
                <w:rFonts w:ascii="Arial" w:hAnsi="Arial" w:cs="Arial"/>
                <w:sz w:val="20"/>
                <w:szCs w:val="20"/>
              </w:rPr>
              <w:t>.</w:t>
            </w:r>
            <w:r w:rsidRPr="006E7DD8">
              <w:rPr>
                <w:rFonts w:ascii="Arial" w:hAnsi="Arial" w:cs="Arial"/>
                <w:sz w:val="20"/>
                <w:szCs w:val="20"/>
              </w:rPr>
              <w:t>256</w:t>
            </w:r>
          </w:p>
        </w:tc>
      </w:tr>
      <w:tr w:rsidR="00A36FB0" w:rsidRPr="006E7DD8" w14:paraId="3D259867" w14:textId="77777777" w:rsidTr="00743122">
        <w:trPr>
          <w:gridAfter w:val="1"/>
          <w:wAfter w:w="34" w:type="dxa"/>
          <w:trHeight w:val="277"/>
        </w:trPr>
        <w:tc>
          <w:tcPr>
            <w:tcW w:w="14059" w:type="dxa"/>
            <w:gridSpan w:val="11"/>
            <w:tcBorders>
              <w:top w:val="single" w:sz="8" w:space="0" w:color="A6A6A6"/>
              <w:bottom w:val="nil"/>
            </w:tcBorders>
            <w:shd w:val="clear" w:color="auto" w:fill="auto"/>
          </w:tcPr>
          <w:p w14:paraId="4E1956D9" w14:textId="369CA5DF" w:rsidR="00A36FB0" w:rsidRPr="006E7DD8" w:rsidRDefault="00A36FB0" w:rsidP="00E6578D">
            <w:pPr>
              <w:rPr>
                <w:rFonts w:ascii="Arial" w:hAnsi="Arial" w:cs="Arial"/>
                <w:bCs/>
                <w:sz w:val="20"/>
                <w:szCs w:val="20"/>
                <w:lang w:eastAsia="de-DE"/>
              </w:rPr>
            </w:pPr>
            <w:r w:rsidRPr="006E7DD8">
              <w:rPr>
                <w:rFonts w:ascii="Arial" w:hAnsi="Arial" w:cs="Arial"/>
                <w:bCs/>
                <w:i/>
                <w:sz w:val="20"/>
                <w:szCs w:val="20"/>
                <w:lang w:eastAsia="de-DE"/>
              </w:rPr>
              <w:t xml:space="preserve">Note. </w:t>
            </w:r>
            <w:r w:rsidRPr="006E7DD8">
              <w:rPr>
                <w:rFonts w:ascii="Arial" w:hAnsi="Arial" w:cs="Arial"/>
                <w:bCs/>
                <w:iCs/>
                <w:sz w:val="20"/>
                <w:szCs w:val="20"/>
                <w:lang w:eastAsia="de-DE"/>
              </w:rPr>
              <w:t>N = 66</w:t>
            </w:r>
            <w:r w:rsidRPr="006E7DD8">
              <w:rPr>
                <w:rFonts w:ascii="Arial" w:hAnsi="Arial" w:cs="Arial"/>
                <w:bCs/>
                <w:i/>
                <w:sz w:val="20"/>
                <w:szCs w:val="20"/>
                <w:lang w:eastAsia="de-DE"/>
              </w:rPr>
              <w:t xml:space="preserve">. </w:t>
            </w:r>
            <w:r w:rsidRPr="006E7DD8">
              <w:rPr>
                <w:rFonts w:ascii="Arial" w:hAnsi="Arial" w:cs="Arial"/>
                <w:bCs/>
                <w:sz w:val="20"/>
                <w:szCs w:val="20"/>
                <w:lang w:eastAsia="de-DE"/>
              </w:rPr>
              <w:t xml:space="preserve">neg = negative, </w:t>
            </w:r>
            <w:proofErr w:type="spellStart"/>
            <w:r w:rsidRPr="006E7DD8">
              <w:rPr>
                <w:rFonts w:ascii="Arial" w:hAnsi="Arial" w:cs="Arial"/>
                <w:bCs/>
                <w:sz w:val="20"/>
                <w:szCs w:val="20"/>
                <w:lang w:eastAsia="de-DE"/>
              </w:rPr>
              <w:t>pos</w:t>
            </w:r>
            <w:proofErr w:type="spellEnd"/>
            <w:r w:rsidRPr="006E7DD8">
              <w:rPr>
                <w:rFonts w:ascii="Arial" w:hAnsi="Arial" w:cs="Arial"/>
                <w:bCs/>
                <w:sz w:val="20"/>
                <w:szCs w:val="20"/>
                <w:lang w:eastAsia="de-DE"/>
              </w:rPr>
              <w:t xml:space="preserve"> = positive, ne = neutral, p = </w:t>
            </w:r>
            <w:r w:rsidR="00BA3BAD" w:rsidRPr="006E7DD8">
              <w:rPr>
                <w:rFonts w:ascii="Arial" w:hAnsi="Arial" w:cs="Arial"/>
                <w:bCs/>
                <w:sz w:val="20"/>
                <w:szCs w:val="20"/>
                <w:lang w:eastAsia="de-DE"/>
              </w:rPr>
              <w:t>high</w:t>
            </w:r>
            <w:r w:rsidRPr="006E7DD8">
              <w:rPr>
                <w:rFonts w:ascii="Arial" w:hAnsi="Arial" w:cs="Arial"/>
                <w:bCs/>
                <w:sz w:val="20"/>
                <w:szCs w:val="20"/>
                <w:lang w:eastAsia="de-DE"/>
              </w:rPr>
              <w:t xml:space="preserve"> salience condition, s = </w:t>
            </w:r>
            <w:r w:rsidR="00F741BF" w:rsidRPr="006E7DD8">
              <w:rPr>
                <w:rFonts w:ascii="Arial" w:hAnsi="Arial" w:cs="Arial"/>
                <w:bCs/>
                <w:sz w:val="20"/>
                <w:szCs w:val="20"/>
                <w:lang w:eastAsia="de-DE"/>
              </w:rPr>
              <w:t>unmanipulated</w:t>
            </w:r>
            <w:r w:rsidRPr="006E7DD8">
              <w:rPr>
                <w:rFonts w:ascii="Arial" w:hAnsi="Arial" w:cs="Arial"/>
                <w:bCs/>
                <w:sz w:val="20"/>
                <w:szCs w:val="20"/>
                <w:lang w:eastAsia="de-DE"/>
              </w:rPr>
              <w:t xml:space="preserve"> salience condition, m = </w:t>
            </w:r>
            <w:r w:rsidR="00BA3BAD" w:rsidRPr="006E7DD8">
              <w:rPr>
                <w:rFonts w:ascii="Arial" w:hAnsi="Arial" w:cs="Arial"/>
                <w:bCs/>
                <w:sz w:val="20"/>
                <w:szCs w:val="20"/>
                <w:lang w:eastAsia="de-DE"/>
              </w:rPr>
              <w:t xml:space="preserve">low </w:t>
            </w:r>
            <w:r w:rsidRPr="006E7DD8">
              <w:rPr>
                <w:rFonts w:ascii="Arial" w:hAnsi="Arial" w:cs="Arial"/>
                <w:bCs/>
                <w:sz w:val="20"/>
                <w:szCs w:val="20"/>
                <w:lang w:eastAsia="de-DE"/>
              </w:rPr>
              <w:t>salience condition rt = reaction time.</w:t>
            </w:r>
          </w:p>
        </w:tc>
      </w:tr>
      <w:tr w:rsidR="00A36FB0" w:rsidRPr="006E7DD8" w14:paraId="4FADF827" w14:textId="77777777" w:rsidTr="00743122">
        <w:trPr>
          <w:gridAfter w:val="1"/>
          <w:wAfter w:w="34" w:type="dxa"/>
          <w:trHeight w:val="277"/>
        </w:trPr>
        <w:tc>
          <w:tcPr>
            <w:tcW w:w="14059" w:type="dxa"/>
            <w:gridSpan w:val="11"/>
            <w:tcBorders>
              <w:top w:val="nil"/>
              <w:bottom w:val="nil"/>
            </w:tcBorders>
            <w:shd w:val="clear" w:color="auto" w:fill="auto"/>
            <w:hideMark/>
          </w:tcPr>
          <w:p w14:paraId="66546B87" w14:textId="77777777" w:rsidR="00A36FB0" w:rsidRPr="006E7DD8" w:rsidRDefault="00A36FB0" w:rsidP="00E6578D">
            <w:pPr>
              <w:rPr>
                <w:rFonts w:ascii="Arial" w:hAnsi="Arial" w:cs="Arial"/>
                <w:bCs/>
                <w:sz w:val="20"/>
                <w:szCs w:val="20"/>
                <w:lang w:eastAsia="de-DE"/>
              </w:rPr>
            </w:pPr>
            <w:r w:rsidRPr="006E7DD8">
              <w:rPr>
                <w:rFonts w:ascii="Arial" w:hAnsi="Arial" w:cs="Arial"/>
                <w:bCs/>
                <w:sz w:val="20"/>
                <w:szCs w:val="20"/>
                <w:lang w:eastAsia="de-DE"/>
              </w:rPr>
              <w:t>* Correlation is significant at the 0.05 level</w:t>
            </w:r>
          </w:p>
        </w:tc>
      </w:tr>
    </w:tbl>
    <w:p w14:paraId="5199FF81" w14:textId="0C44E2B3" w:rsidR="00A36FB0" w:rsidRPr="006E7DD8" w:rsidRDefault="00A36FB0" w:rsidP="004A4958">
      <w:pPr>
        <w:rPr>
          <w:rFonts w:ascii="Arial" w:hAnsi="Arial" w:cs="Arial"/>
          <w:sz w:val="24"/>
          <w:szCs w:val="24"/>
        </w:rPr>
      </w:pPr>
    </w:p>
    <w:p w14:paraId="49B9A66C" w14:textId="77777777" w:rsidR="00045B8A" w:rsidRPr="006E7DD8" w:rsidRDefault="00045B8A" w:rsidP="004A4958">
      <w:pPr>
        <w:rPr>
          <w:rFonts w:ascii="Arial" w:hAnsi="Arial" w:cs="Arial"/>
          <w:sz w:val="24"/>
          <w:szCs w:val="24"/>
        </w:rPr>
      </w:pPr>
    </w:p>
    <w:p w14:paraId="0EFAB4F8" w14:textId="52A046D8" w:rsidR="00AC02F4" w:rsidRPr="006E7DD8" w:rsidRDefault="00A66E4E" w:rsidP="004A4958">
      <w:pPr>
        <w:rPr>
          <w:rFonts w:ascii="Arial" w:hAnsi="Arial" w:cs="Arial"/>
          <w:b/>
          <w:bCs/>
          <w:sz w:val="24"/>
          <w:szCs w:val="24"/>
        </w:rPr>
      </w:pPr>
      <w:r>
        <w:rPr>
          <w:rFonts w:ascii="Arial" w:hAnsi="Arial" w:cs="Arial"/>
          <w:sz w:val="24"/>
          <w:szCs w:val="24"/>
        </w:rPr>
        <w:br w:type="page"/>
      </w:r>
      <w:r w:rsidR="00AC02F4" w:rsidRPr="006E7DD8">
        <w:rPr>
          <w:rFonts w:ascii="Arial" w:hAnsi="Arial" w:cs="Arial"/>
          <w:b/>
          <w:bCs/>
          <w:sz w:val="24"/>
          <w:szCs w:val="24"/>
        </w:rPr>
        <w:lastRenderedPageBreak/>
        <w:t>Association</w:t>
      </w:r>
      <w:r w:rsidR="00FF2D97" w:rsidRPr="006E7DD8">
        <w:rPr>
          <w:rFonts w:ascii="Arial" w:hAnsi="Arial" w:cs="Arial"/>
          <w:b/>
          <w:bCs/>
          <w:sz w:val="24"/>
          <w:szCs w:val="24"/>
        </w:rPr>
        <w:t>s</w:t>
      </w:r>
      <w:r w:rsidR="00AC02F4" w:rsidRPr="006E7DD8">
        <w:rPr>
          <w:rFonts w:ascii="Arial" w:hAnsi="Arial" w:cs="Arial"/>
          <w:b/>
          <w:bCs/>
          <w:sz w:val="24"/>
          <w:szCs w:val="24"/>
        </w:rPr>
        <w:t xml:space="preserve"> </w:t>
      </w:r>
      <w:r w:rsidR="00CD6DC4" w:rsidRPr="006E7DD8">
        <w:rPr>
          <w:rFonts w:ascii="Arial" w:hAnsi="Arial" w:cs="Arial"/>
          <w:b/>
          <w:bCs/>
          <w:sz w:val="24"/>
          <w:szCs w:val="24"/>
        </w:rPr>
        <w:t>with the B</w:t>
      </w:r>
      <w:r w:rsidR="000E512A" w:rsidRPr="006E7DD8">
        <w:rPr>
          <w:rFonts w:ascii="Arial" w:hAnsi="Arial" w:cs="Arial"/>
          <w:b/>
          <w:bCs/>
          <w:sz w:val="24"/>
          <w:szCs w:val="24"/>
        </w:rPr>
        <w:t>rief Symptom Inventory (BSI)</w:t>
      </w:r>
    </w:p>
    <w:p w14:paraId="794888E1" w14:textId="6EB8178C" w:rsidR="00337784" w:rsidRPr="006E7DD8" w:rsidRDefault="00337784" w:rsidP="004A4958">
      <w:pPr>
        <w:rPr>
          <w:rFonts w:ascii="Arial" w:hAnsi="Arial" w:cs="Arial"/>
          <w:b/>
          <w:bCs/>
          <w:sz w:val="24"/>
          <w:szCs w:val="24"/>
        </w:rPr>
      </w:pPr>
    </w:p>
    <w:p w14:paraId="645B2444" w14:textId="467F7C4E" w:rsidR="00CD6DC4" w:rsidRPr="006E7DD8" w:rsidRDefault="000E512A" w:rsidP="00337784">
      <w:pPr>
        <w:ind w:firstLine="284"/>
        <w:rPr>
          <w:rFonts w:ascii="Arial" w:hAnsi="Arial" w:cs="Arial"/>
          <w:sz w:val="24"/>
          <w:szCs w:val="24"/>
        </w:rPr>
      </w:pPr>
      <w:r w:rsidRPr="006E7DD8">
        <w:rPr>
          <w:rFonts w:ascii="Arial" w:hAnsi="Arial" w:cs="Arial"/>
          <w:sz w:val="24"/>
          <w:szCs w:val="24"/>
        </w:rPr>
        <w:t xml:space="preserve">The BSI </w:t>
      </w:r>
      <w:r w:rsidR="00C11CC3" w:rsidRPr="006E7DD8">
        <w:rPr>
          <w:rFonts w:ascii="Arial" w:hAnsi="Arial" w:cs="Arial"/>
          <w:sz w:val="24"/>
          <w:szCs w:val="24"/>
        </w:rPr>
        <w:t xml:space="preserve">(Franke, 2000) </w:t>
      </w:r>
      <w:r w:rsidR="00CD6DC4" w:rsidRPr="006E7DD8">
        <w:rPr>
          <w:rFonts w:ascii="Arial" w:hAnsi="Arial" w:cs="Arial"/>
          <w:sz w:val="24"/>
          <w:szCs w:val="24"/>
        </w:rPr>
        <w:t>is a short 53-item version of the Symptom Checklist-90-revised (</w:t>
      </w:r>
      <w:proofErr w:type="spellStart"/>
      <w:r w:rsidR="00CD6DC4" w:rsidRPr="006E7DD8">
        <w:rPr>
          <w:rFonts w:ascii="Arial" w:hAnsi="Arial" w:cs="Arial"/>
          <w:sz w:val="24"/>
          <w:szCs w:val="24"/>
        </w:rPr>
        <w:t>Derogatis</w:t>
      </w:r>
      <w:proofErr w:type="spellEnd"/>
      <w:r w:rsidR="00CD6DC4" w:rsidRPr="006E7DD8">
        <w:rPr>
          <w:rFonts w:ascii="Arial" w:hAnsi="Arial" w:cs="Arial"/>
          <w:sz w:val="24"/>
          <w:szCs w:val="24"/>
        </w:rPr>
        <w:t xml:space="preserve">, 1975) </w:t>
      </w:r>
      <w:r w:rsidR="004A16C0" w:rsidRPr="006E7DD8">
        <w:rPr>
          <w:rFonts w:ascii="Arial" w:hAnsi="Arial" w:cs="Arial"/>
          <w:sz w:val="24"/>
          <w:szCs w:val="24"/>
        </w:rPr>
        <w:t xml:space="preserve">that </w:t>
      </w:r>
      <w:r w:rsidR="00CD6DC4" w:rsidRPr="006E7DD8">
        <w:rPr>
          <w:rFonts w:ascii="Arial" w:hAnsi="Arial" w:cs="Arial"/>
          <w:sz w:val="24"/>
          <w:szCs w:val="24"/>
        </w:rPr>
        <w:t>measures nine dimensions of psychological symptoms on a four-point intensity rating scale: Somatization, Obsession-Compulsion, Interpersonal Sensitivity, Depression, Anxiety, Hostility, Phobic anxiety, Paranoid Ideation and Psychoticism. Internal consistency in our sample was good for the Depression</w:t>
      </w:r>
      <w:r w:rsidR="004A16C0" w:rsidRPr="006E7DD8">
        <w:rPr>
          <w:rFonts w:ascii="Arial" w:hAnsi="Arial" w:cs="Arial"/>
          <w:sz w:val="24"/>
          <w:szCs w:val="24"/>
        </w:rPr>
        <w:t xml:space="preserve"> </w:t>
      </w:r>
      <w:r w:rsidR="00CD6DC4" w:rsidRPr="006E7DD8">
        <w:rPr>
          <w:rFonts w:ascii="Arial" w:hAnsi="Arial" w:cs="Arial"/>
          <w:sz w:val="24"/>
          <w:szCs w:val="24"/>
        </w:rPr>
        <w:t>(α = .87)</w:t>
      </w:r>
      <w:r w:rsidR="00BD5523" w:rsidRPr="006E7DD8">
        <w:rPr>
          <w:rFonts w:ascii="Arial" w:hAnsi="Arial" w:cs="Arial"/>
          <w:sz w:val="24"/>
          <w:szCs w:val="24"/>
        </w:rPr>
        <w:t xml:space="preserve"> </w:t>
      </w:r>
      <w:r w:rsidR="009F4337" w:rsidRPr="006E7DD8">
        <w:rPr>
          <w:rFonts w:ascii="Arial" w:hAnsi="Arial" w:cs="Arial"/>
          <w:sz w:val="24"/>
          <w:szCs w:val="24"/>
        </w:rPr>
        <w:t xml:space="preserve">and </w:t>
      </w:r>
      <w:r w:rsidR="00313883" w:rsidRPr="006E7DD8">
        <w:rPr>
          <w:rFonts w:ascii="Arial" w:hAnsi="Arial" w:cs="Arial"/>
          <w:sz w:val="24"/>
          <w:szCs w:val="24"/>
        </w:rPr>
        <w:t>Obsession Compulsion scales (α = .81)</w:t>
      </w:r>
      <w:r w:rsidR="001F7012" w:rsidRPr="006E7DD8">
        <w:rPr>
          <w:rFonts w:ascii="Arial" w:hAnsi="Arial" w:cs="Arial"/>
          <w:sz w:val="24"/>
          <w:szCs w:val="24"/>
        </w:rPr>
        <w:t>, a</w:t>
      </w:r>
      <w:r w:rsidR="00CD6DC4" w:rsidRPr="006E7DD8">
        <w:rPr>
          <w:rFonts w:ascii="Arial" w:hAnsi="Arial" w:cs="Arial"/>
          <w:sz w:val="24"/>
          <w:szCs w:val="24"/>
        </w:rPr>
        <w:t xml:space="preserve">cceptable for the </w:t>
      </w:r>
      <w:r w:rsidR="002A6619" w:rsidRPr="006E7DD8">
        <w:rPr>
          <w:rFonts w:ascii="Arial" w:hAnsi="Arial" w:cs="Arial"/>
          <w:sz w:val="24"/>
          <w:szCs w:val="24"/>
        </w:rPr>
        <w:t>Interpersonal Sensitivity</w:t>
      </w:r>
      <w:r w:rsidR="000E6610" w:rsidRPr="006E7DD8">
        <w:rPr>
          <w:rFonts w:ascii="Arial" w:hAnsi="Arial" w:cs="Arial"/>
          <w:sz w:val="24"/>
          <w:szCs w:val="24"/>
        </w:rPr>
        <w:t xml:space="preserve"> (α = .77)</w:t>
      </w:r>
      <w:r w:rsidR="007A203D" w:rsidRPr="006E7DD8">
        <w:rPr>
          <w:rFonts w:ascii="Arial" w:hAnsi="Arial" w:cs="Arial"/>
          <w:sz w:val="24"/>
          <w:szCs w:val="24"/>
        </w:rPr>
        <w:t xml:space="preserve">, Anxiety (α = .73), Somatization (α = .73), and Psychoticism scales (α = .71), </w:t>
      </w:r>
      <w:r w:rsidR="000E6610" w:rsidRPr="006E7DD8">
        <w:rPr>
          <w:rFonts w:ascii="Arial" w:hAnsi="Arial" w:cs="Arial"/>
          <w:sz w:val="24"/>
          <w:szCs w:val="24"/>
        </w:rPr>
        <w:t xml:space="preserve">but questionable for the Hostility (α = .69) and </w:t>
      </w:r>
      <w:r w:rsidR="00E77F97" w:rsidRPr="006E7DD8">
        <w:rPr>
          <w:rFonts w:ascii="Arial" w:hAnsi="Arial" w:cs="Arial"/>
          <w:sz w:val="24"/>
          <w:szCs w:val="24"/>
        </w:rPr>
        <w:t>Paranoid Ideation scales (α = .64)</w:t>
      </w:r>
      <w:r w:rsidR="00BD5523" w:rsidRPr="006E7DD8">
        <w:rPr>
          <w:rFonts w:ascii="Arial" w:hAnsi="Arial" w:cs="Arial"/>
          <w:sz w:val="24"/>
          <w:szCs w:val="24"/>
        </w:rPr>
        <w:t xml:space="preserve">. </w:t>
      </w:r>
      <w:r w:rsidR="004C0AFE" w:rsidRPr="006E7DD8">
        <w:rPr>
          <w:rFonts w:ascii="Arial" w:hAnsi="Arial" w:cs="Arial"/>
          <w:sz w:val="24"/>
          <w:szCs w:val="24"/>
        </w:rPr>
        <w:t>Welch tests were used to explore if our sample differed from a norm student sample (</w:t>
      </w:r>
      <w:r w:rsidR="00537B51" w:rsidRPr="006E7DD8">
        <w:rPr>
          <w:rFonts w:ascii="Arial" w:hAnsi="Arial" w:cs="Arial"/>
          <w:sz w:val="24"/>
          <w:szCs w:val="24"/>
        </w:rPr>
        <w:t xml:space="preserve">N = 589; Franke, 2000). </w:t>
      </w:r>
      <w:r w:rsidR="004C0AFE" w:rsidRPr="006E7DD8">
        <w:rPr>
          <w:rFonts w:ascii="Arial" w:hAnsi="Arial" w:cs="Arial"/>
          <w:sz w:val="24"/>
          <w:szCs w:val="24"/>
        </w:rPr>
        <w:t xml:space="preserve">Exploratively, we calculated Spearman correlations of the BSI </w:t>
      </w:r>
      <w:r w:rsidR="00D11151" w:rsidRPr="006E7DD8">
        <w:rPr>
          <w:rFonts w:ascii="Arial" w:hAnsi="Arial" w:cs="Arial"/>
          <w:sz w:val="24"/>
          <w:szCs w:val="24"/>
        </w:rPr>
        <w:t xml:space="preserve">subscales </w:t>
      </w:r>
      <w:r w:rsidR="004C0AFE" w:rsidRPr="006E7DD8">
        <w:rPr>
          <w:rFonts w:ascii="Arial" w:hAnsi="Arial" w:cs="Arial"/>
          <w:sz w:val="24"/>
          <w:szCs w:val="24"/>
        </w:rPr>
        <w:t>with the number of misclassifications of neutral and positive facial expressions as negative</w:t>
      </w:r>
      <w:r w:rsidR="00D11151" w:rsidRPr="006E7DD8">
        <w:rPr>
          <w:rFonts w:ascii="Arial" w:hAnsi="Arial" w:cs="Arial"/>
          <w:sz w:val="24"/>
          <w:szCs w:val="24"/>
        </w:rPr>
        <w:t xml:space="preserve"> (i.e., negative bias)</w:t>
      </w:r>
      <w:r w:rsidR="004C0AFE" w:rsidRPr="006E7DD8">
        <w:rPr>
          <w:rFonts w:ascii="Arial" w:hAnsi="Arial" w:cs="Arial"/>
          <w:sz w:val="24"/>
          <w:szCs w:val="24"/>
        </w:rPr>
        <w:t xml:space="preserve">. </w:t>
      </w:r>
    </w:p>
    <w:p w14:paraId="3354DA5E" w14:textId="77777777" w:rsidR="00337784" w:rsidRPr="006E7DD8" w:rsidRDefault="00337784" w:rsidP="004A4958">
      <w:pPr>
        <w:rPr>
          <w:rFonts w:ascii="Arial" w:hAnsi="Arial" w:cs="Arial"/>
          <w:sz w:val="24"/>
          <w:szCs w:val="24"/>
        </w:rPr>
      </w:pPr>
    </w:p>
    <w:p w14:paraId="0C79B36A" w14:textId="749CF805" w:rsidR="005A57FA" w:rsidRDefault="00337784" w:rsidP="004A4958">
      <w:pPr>
        <w:rPr>
          <w:rFonts w:ascii="Arial" w:hAnsi="Arial" w:cs="Arial"/>
          <w:sz w:val="24"/>
          <w:szCs w:val="24"/>
        </w:rPr>
      </w:pPr>
      <w:r w:rsidRPr="006E7DD8">
        <w:rPr>
          <w:rFonts w:ascii="Arial" w:hAnsi="Arial" w:cs="Arial"/>
          <w:sz w:val="24"/>
          <w:szCs w:val="24"/>
        </w:rPr>
        <w:tab/>
      </w:r>
      <w:r w:rsidR="007900BB" w:rsidRPr="006E7DD8">
        <w:rPr>
          <w:rFonts w:ascii="Arial" w:hAnsi="Arial" w:cs="Arial"/>
          <w:sz w:val="24"/>
          <w:szCs w:val="24"/>
        </w:rPr>
        <w:t xml:space="preserve">Mean </w:t>
      </w:r>
      <w:r w:rsidR="004A62C6" w:rsidRPr="006E7DD8">
        <w:rPr>
          <w:rFonts w:ascii="Arial" w:hAnsi="Arial" w:cs="Arial"/>
          <w:sz w:val="24"/>
          <w:szCs w:val="24"/>
        </w:rPr>
        <w:t xml:space="preserve">scores for the subscales </w:t>
      </w:r>
      <w:r w:rsidR="00A53ED4" w:rsidRPr="006E7DD8">
        <w:rPr>
          <w:rFonts w:ascii="Arial" w:hAnsi="Arial" w:cs="Arial"/>
          <w:sz w:val="24"/>
          <w:szCs w:val="24"/>
        </w:rPr>
        <w:t>were</w:t>
      </w:r>
      <w:r w:rsidR="00DD30FC" w:rsidRPr="006E7DD8">
        <w:rPr>
          <w:rFonts w:ascii="Arial" w:hAnsi="Arial" w:cs="Arial"/>
          <w:sz w:val="24"/>
          <w:szCs w:val="24"/>
        </w:rPr>
        <w:t xml:space="preserve"> .28 (SD = .36) for Somatization, </w:t>
      </w:r>
      <w:r w:rsidR="000976BB" w:rsidRPr="006E7DD8">
        <w:rPr>
          <w:rFonts w:ascii="Arial" w:hAnsi="Arial" w:cs="Arial"/>
          <w:sz w:val="24"/>
          <w:szCs w:val="24"/>
        </w:rPr>
        <w:t>.82 (SD = .</w:t>
      </w:r>
      <w:r w:rsidR="00022F0B" w:rsidRPr="006E7DD8">
        <w:rPr>
          <w:rFonts w:ascii="Arial" w:hAnsi="Arial" w:cs="Arial"/>
          <w:sz w:val="24"/>
          <w:szCs w:val="24"/>
        </w:rPr>
        <w:t>6</w:t>
      </w:r>
      <w:r w:rsidR="000976BB" w:rsidRPr="006E7DD8">
        <w:rPr>
          <w:rFonts w:ascii="Arial" w:hAnsi="Arial" w:cs="Arial"/>
          <w:sz w:val="24"/>
          <w:szCs w:val="24"/>
        </w:rPr>
        <w:t>8) for Obsession Compulsion</w:t>
      </w:r>
      <w:r w:rsidR="00022F0B" w:rsidRPr="006E7DD8">
        <w:rPr>
          <w:rFonts w:ascii="Arial" w:hAnsi="Arial" w:cs="Arial"/>
          <w:sz w:val="24"/>
          <w:szCs w:val="24"/>
        </w:rPr>
        <w:t>, .50</w:t>
      </w:r>
      <w:r w:rsidR="006242D1" w:rsidRPr="006E7DD8">
        <w:rPr>
          <w:rFonts w:ascii="Arial" w:hAnsi="Arial" w:cs="Arial"/>
          <w:sz w:val="24"/>
          <w:szCs w:val="24"/>
        </w:rPr>
        <w:t xml:space="preserve"> (SD = .57) for </w:t>
      </w:r>
      <w:r w:rsidR="002A6619" w:rsidRPr="006E7DD8">
        <w:rPr>
          <w:rFonts w:ascii="Arial" w:hAnsi="Arial" w:cs="Arial"/>
          <w:sz w:val="24"/>
          <w:szCs w:val="24"/>
        </w:rPr>
        <w:t>Interpersonal Sensitivity</w:t>
      </w:r>
      <w:r w:rsidR="006242D1" w:rsidRPr="006E7DD8">
        <w:rPr>
          <w:rFonts w:ascii="Arial" w:hAnsi="Arial" w:cs="Arial"/>
          <w:sz w:val="24"/>
          <w:szCs w:val="24"/>
        </w:rPr>
        <w:t xml:space="preserve">, .43 (SD = </w:t>
      </w:r>
      <w:r w:rsidR="00BE14E8" w:rsidRPr="006E7DD8">
        <w:rPr>
          <w:rFonts w:ascii="Arial" w:hAnsi="Arial" w:cs="Arial"/>
          <w:sz w:val="24"/>
          <w:szCs w:val="24"/>
        </w:rPr>
        <w:t xml:space="preserve">.60) for Depression, .48 (SD = .54) for </w:t>
      </w:r>
      <w:r w:rsidR="005F1E97" w:rsidRPr="006E7DD8">
        <w:rPr>
          <w:rFonts w:ascii="Arial" w:hAnsi="Arial" w:cs="Arial"/>
          <w:sz w:val="24"/>
          <w:szCs w:val="24"/>
        </w:rPr>
        <w:t xml:space="preserve">Anxiety, .37 (SD = .49) for Hostility, </w:t>
      </w:r>
      <w:r w:rsidR="00FE7E91" w:rsidRPr="006E7DD8">
        <w:rPr>
          <w:rFonts w:ascii="Arial" w:hAnsi="Arial" w:cs="Arial"/>
          <w:sz w:val="24"/>
          <w:szCs w:val="24"/>
        </w:rPr>
        <w:t>.36 (SD =</w:t>
      </w:r>
      <w:r w:rsidR="00834262" w:rsidRPr="006E7DD8">
        <w:rPr>
          <w:rFonts w:ascii="Arial" w:hAnsi="Arial" w:cs="Arial"/>
          <w:sz w:val="24"/>
          <w:szCs w:val="24"/>
        </w:rPr>
        <w:t xml:space="preserve"> .55) for Phobic Anxiety, </w:t>
      </w:r>
      <w:r w:rsidR="004A2FF1" w:rsidRPr="006E7DD8">
        <w:rPr>
          <w:rFonts w:ascii="Arial" w:hAnsi="Arial" w:cs="Arial"/>
          <w:sz w:val="24"/>
          <w:szCs w:val="24"/>
        </w:rPr>
        <w:t>.34 (SD = .45) for Paranoid Idea</w:t>
      </w:r>
      <w:r w:rsidR="002A4502" w:rsidRPr="006E7DD8">
        <w:rPr>
          <w:rFonts w:ascii="Arial" w:hAnsi="Arial" w:cs="Arial"/>
          <w:sz w:val="24"/>
          <w:szCs w:val="24"/>
        </w:rPr>
        <w:t>tion, and .30 (SD = .47) for Psychoticism</w:t>
      </w:r>
      <w:r w:rsidR="00EB5C9C" w:rsidRPr="006E7DD8">
        <w:rPr>
          <w:rFonts w:ascii="Arial" w:hAnsi="Arial" w:cs="Arial"/>
          <w:sz w:val="24"/>
          <w:szCs w:val="24"/>
        </w:rPr>
        <w:t>. Com</w:t>
      </w:r>
      <w:r w:rsidR="00130540" w:rsidRPr="006E7DD8">
        <w:rPr>
          <w:rFonts w:ascii="Arial" w:hAnsi="Arial" w:cs="Arial"/>
          <w:sz w:val="24"/>
          <w:szCs w:val="24"/>
        </w:rPr>
        <w:t xml:space="preserve">pared to </w:t>
      </w:r>
      <w:r w:rsidR="00537B51" w:rsidRPr="006E7DD8">
        <w:rPr>
          <w:rFonts w:ascii="Arial" w:hAnsi="Arial" w:cs="Arial"/>
          <w:sz w:val="24"/>
          <w:szCs w:val="24"/>
        </w:rPr>
        <w:t>the</w:t>
      </w:r>
      <w:r w:rsidR="00130540" w:rsidRPr="006E7DD8">
        <w:rPr>
          <w:rFonts w:ascii="Arial" w:hAnsi="Arial" w:cs="Arial"/>
          <w:sz w:val="24"/>
          <w:szCs w:val="24"/>
        </w:rPr>
        <w:t xml:space="preserve"> student norm sample</w:t>
      </w:r>
      <w:r w:rsidR="00537B51" w:rsidRPr="006E7DD8">
        <w:rPr>
          <w:rFonts w:ascii="Arial" w:hAnsi="Arial" w:cs="Arial"/>
          <w:sz w:val="24"/>
          <w:szCs w:val="24"/>
        </w:rPr>
        <w:t xml:space="preserve">, </w:t>
      </w:r>
      <w:r w:rsidR="002A6619" w:rsidRPr="006E7DD8">
        <w:rPr>
          <w:rFonts w:ascii="Arial" w:hAnsi="Arial" w:cs="Arial"/>
          <w:sz w:val="24"/>
          <w:szCs w:val="24"/>
        </w:rPr>
        <w:t>Interpersonal Sensitivity</w:t>
      </w:r>
      <w:r w:rsidR="00EB5C9C" w:rsidRPr="006E7DD8">
        <w:rPr>
          <w:rFonts w:ascii="Arial" w:hAnsi="Arial" w:cs="Arial"/>
          <w:sz w:val="24"/>
          <w:szCs w:val="24"/>
        </w:rPr>
        <w:t xml:space="preserve">, </w:t>
      </w:r>
      <w:r w:rsidR="000E5D03" w:rsidRPr="006E7DD8">
        <w:rPr>
          <w:rFonts w:ascii="Arial" w:hAnsi="Arial" w:cs="Arial"/>
          <w:sz w:val="24"/>
          <w:szCs w:val="24"/>
        </w:rPr>
        <w:t xml:space="preserve">Hostility and Paranoid Ideation </w:t>
      </w:r>
      <w:r w:rsidR="001C2052" w:rsidRPr="006E7DD8">
        <w:rPr>
          <w:rFonts w:ascii="Arial" w:hAnsi="Arial" w:cs="Arial"/>
          <w:sz w:val="24"/>
          <w:szCs w:val="24"/>
        </w:rPr>
        <w:t xml:space="preserve">scores </w:t>
      </w:r>
      <w:r w:rsidR="000E5D03" w:rsidRPr="006E7DD8">
        <w:rPr>
          <w:rFonts w:ascii="Arial" w:hAnsi="Arial" w:cs="Arial"/>
          <w:sz w:val="24"/>
          <w:szCs w:val="24"/>
        </w:rPr>
        <w:t>were significantly lower</w:t>
      </w:r>
      <w:r w:rsidR="00A14E09" w:rsidRPr="006E7DD8">
        <w:rPr>
          <w:rFonts w:ascii="Arial" w:hAnsi="Arial" w:cs="Arial"/>
          <w:sz w:val="24"/>
          <w:szCs w:val="24"/>
        </w:rPr>
        <w:t>, all other subscales did not differ significantly</w:t>
      </w:r>
      <w:r w:rsidR="000E5D03" w:rsidRPr="006E7DD8">
        <w:rPr>
          <w:rFonts w:ascii="Arial" w:hAnsi="Arial" w:cs="Arial"/>
          <w:sz w:val="24"/>
          <w:szCs w:val="24"/>
        </w:rPr>
        <w:t xml:space="preserve">. </w:t>
      </w:r>
      <w:r w:rsidR="00C4259D" w:rsidRPr="006E7DD8">
        <w:rPr>
          <w:rFonts w:ascii="Arial" w:hAnsi="Arial" w:cs="Arial"/>
          <w:sz w:val="24"/>
          <w:szCs w:val="24"/>
        </w:rPr>
        <w:t xml:space="preserve">Associations </w:t>
      </w:r>
      <w:r w:rsidR="00C63146" w:rsidRPr="006E7DD8">
        <w:rPr>
          <w:rFonts w:ascii="Arial" w:hAnsi="Arial" w:cs="Arial"/>
          <w:sz w:val="24"/>
          <w:szCs w:val="24"/>
        </w:rPr>
        <w:t xml:space="preserve">of </w:t>
      </w:r>
      <w:r w:rsidR="00291475" w:rsidRPr="006E7DD8">
        <w:rPr>
          <w:rFonts w:ascii="Arial" w:hAnsi="Arial" w:cs="Arial"/>
          <w:sz w:val="24"/>
          <w:szCs w:val="24"/>
        </w:rPr>
        <w:t>the negative bias with the obsession compulsion, phobic anxiety and, on a trend level, with the anxiety scale of the BSI were found for the contrast condition</w:t>
      </w:r>
      <w:r w:rsidR="00CF75D6" w:rsidRPr="006E7DD8">
        <w:rPr>
          <w:rFonts w:ascii="Arial" w:hAnsi="Arial" w:cs="Arial"/>
          <w:sz w:val="24"/>
          <w:szCs w:val="24"/>
        </w:rPr>
        <w:t xml:space="preserve"> (see table S4)</w:t>
      </w:r>
      <w:r w:rsidR="00291475" w:rsidRPr="006E7DD8">
        <w:rPr>
          <w:rFonts w:ascii="Arial" w:hAnsi="Arial" w:cs="Arial"/>
          <w:sz w:val="24"/>
          <w:szCs w:val="24"/>
        </w:rPr>
        <w:t xml:space="preserve">, and with </w:t>
      </w:r>
      <w:r w:rsidR="00C4259D" w:rsidRPr="006E7DD8">
        <w:rPr>
          <w:rFonts w:ascii="Arial" w:hAnsi="Arial" w:cs="Arial"/>
          <w:sz w:val="24"/>
          <w:szCs w:val="24"/>
        </w:rPr>
        <w:t xml:space="preserve">interpersonal sensitivity for the </w:t>
      </w:r>
      <w:r w:rsidR="00BA3BAD" w:rsidRPr="006E7DD8">
        <w:rPr>
          <w:rFonts w:ascii="Arial" w:hAnsi="Arial" w:cs="Arial"/>
          <w:sz w:val="24"/>
          <w:szCs w:val="24"/>
        </w:rPr>
        <w:t>low</w:t>
      </w:r>
      <w:r w:rsidR="00C4259D" w:rsidRPr="006E7DD8">
        <w:rPr>
          <w:rFonts w:ascii="Arial" w:hAnsi="Arial" w:cs="Arial"/>
          <w:sz w:val="24"/>
          <w:szCs w:val="24"/>
        </w:rPr>
        <w:t xml:space="preserve"> saturation condition</w:t>
      </w:r>
      <w:r w:rsidR="00CF75D6" w:rsidRPr="006E7DD8">
        <w:rPr>
          <w:rFonts w:ascii="Arial" w:hAnsi="Arial" w:cs="Arial"/>
          <w:sz w:val="24"/>
          <w:szCs w:val="24"/>
        </w:rPr>
        <w:t xml:space="preserve"> (table S5).</w:t>
      </w:r>
    </w:p>
    <w:p w14:paraId="463183E0" w14:textId="77777777" w:rsidR="000B6E48" w:rsidRPr="006E7DD8" w:rsidRDefault="005A57FA" w:rsidP="004A4958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br w:type="page"/>
      </w:r>
    </w:p>
    <w:tbl>
      <w:tblPr>
        <w:tblW w:w="21132" w:type="dxa"/>
        <w:tblInd w:w="-1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9"/>
        <w:gridCol w:w="2268"/>
        <w:gridCol w:w="567"/>
        <w:gridCol w:w="1323"/>
        <w:gridCol w:w="1323"/>
        <w:gridCol w:w="1323"/>
        <w:gridCol w:w="1323"/>
        <w:gridCol w:w="1323"/>
        <w:gridCol w:w="1323"/>
        <w:gridCol w:w="1323"/>
        <w:gridCol w:w="1323"/>
        <w:gridCol w:w="1324"/>
        <w:gridCol w:w="6380"/>
      </w:tblGrid>
      <w:tr w:rsidR="003579E7" w:rsidRPr="003579E7" w14:paraId="68CCE1FC" w14:textId="77777777" w:rsidTr="009E374A">
        <w:trPr>
          <w:gridAfter w:val="1"/>
          <w:wAfter w:w="6380" w:type="dxa"/>
          <w:cantSplit/>
          <w:trHeight w:val="844"/>
        </w:trPr>
        <w:tc>
          <w:tcPr>
            <w:tcW w:w="14752" w:type="dxa"/>
            <w:gridSpan w:val="12"/>
            <w:tcBorders>
              <w:top w:val="nil"/>
              <w:left w:val="nil"/>
              <w:bottom w:val="single" w:sz="4" w:space="0" w:color="A6A6A6"/>
              <w:right w:val="nil"/>
            </w:tcBorders>
            <w:shd w:val="clear" w:color="auto" w:fill="auto"/>
          </w:tcPr>
          <w:p w14:paraId="6A7D6D09" w14:textId="797AC060" w:rsidR="00BC2B75" w:rsidRPr="00033BD9" w:rsidRDefault="005A57FA" w:rsidP="009611D4">
            <w:pPr>
              <w:spacing w:line="640" w:lineRule="atLeast"/>
              <w:ind w:right="60"/>
              <w:rPr>
                <w:rFonts w:ascii="Arial" w:hAnsi="Arial" w:cs="Arial"/>
                <w:b/>
                <w:bCs/>
                <w:color w:val="808080"/>
                <w:sz w:val="20"/>
                <w:szCs w:val="20"/>
              </w:rPr>
            </w:pPr>
            <w:r>
              <w:rPr>
                <w:rFonts w:ascii="Arial" w:hAnsi="Arial" w:cs="Arial"/>
                <w:b/>
                <w:bCs/>
                <w:sz w:val="24"/>
                <w:szCs w:val="24"/>
              </w:rPr>
              <w:br w:type="page"/>
            </w:r>
            <w:r w:rsidR="00BC2B75" w:rsidRPr="00033BD9">
              <w:rPr>
                <w:rFonts w:ascii="Arial" w:hAnsi="Arial" w:cs="Arial"/>
                <w:b/>
                <w:bCs/>
                <w:color w:val="808080"/>
                <w:sz w:val="20"/>
                <w:szCs w:val="20"/>
              </w:rPr>
              <w:t>T</w:t>
            </w:r>
            <w:r w:rsidR="003579E7" w:rsidRPr="00033BD9">
              <w:rPr>
                <w:rFonts w:ascii="Arial" w:hAnsi="Arial" w:cs="Arial"/>
                <w:b/>
                <w:bCs/>
                <w:color w:val="808080"/>
                <w:sz w:val="20"/>
                <w:szCs w:val="20"/>
              </w:rPr>
              <w:t>ABLE</w:t>
            </w:r>
            <w:r w:rsidR="00BC2B75" w:rsidRPr="00033BD9">
              <w:rPr>
                <w:rFonts w:ascii="Arial" w:hAnsi="Arial" w:cs="Arial"/>
                <w:b/>
                <w:bCs/>
                <w:color w:val="808080"/>
                <w:sz w:val="20"/>
                <w:szCs w:val="20"/>
              </w:rPr>
              <w:t xml:space="preserve"> S4</w:t>
            </w:r>
            <w:r w:rsidR="003579E7" w:rsidRPr="00033BD9">
              <w:rPr>
                <w:rFonts w:ascii="Arial" w:hAnsi="Arial" w:cs="Arial"/>
                <w:b/>
                <w:bCs/>
                <w:color w:val="808080"/>
                <w:sz w:val="20"/>
                <w:szCs w:val="20"/>
              </w:rPr>
              <w:t xml:space="preserve"> </w:t>
            </w:r>
            <w:r w:rsidR="00BC2B75" w:rsidRPr="00033BD9">
              <w:rPr>
                <w:rFonts w:ascii="Arial" w:hAnsi="Arial" w:cs="Arial"/>
                <w:b/>
                <w:bCs/>
                <w:color w:val="808080"/>
                <w:sz w:val="20"/>
                <w:szCs w:val="20"/>
              </w:rPr>
              <w:t>Correlation of BSI Depression and Anxiety subscales with misclassifications (</w:t>
            </w:r>
            <w:r w:rsidR="00C02C41" w:rsidRPr="00033BD9">
              <w:rPr>
                <w:rFonts w:ascii="Arial" w:hAnsi="Arial" w:cs="Arial"/>
                <w:b/>
                <w:bCs/>
                <w:color w:val="808080"/>
                <w:sz w:val="20"/>
                <w:szCs w:val="20"/>
              </w:rPr>
              <w:t xml:space="preserve">FEST-1: </w:t>
            </w:r>
            <w:r w:rsidR="00BC2B75" w:rsidRPr="00033BD9">
              <w:rPr>
                <w:rFonts w:ascii="Arial" w:hAnsi="Arial" w:cs="Arial"/>
                <w:b/>
                <w:bCs/>
                <w:color w:val="808080"/>
                <w:sz w:val="20"/>
                <w:szCs w:val="20"/>
              </w:rPr>
              <w:t>contrast)</w:t>
            </w:r>
          </w:p>
        </w:tc>
      </w:tr>
      <w:tr w:rsidR="00033BD9" w:rsidRPr="003579E7" w14:paraId="402750CD" w14:textId="2A80ED5C" w:rsidTr="00033BD9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gridAfter w:val="1"/>
          <w:wAfter w:w="6380" w:type="dxa"/>
          <w:cantSplit/>
        </w:trPr>
        <w:tc>
          <w:tcPr>
            <w:tcW w:w="2277" w:type="dxa"/>
            <w:gridSpan w:val="2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808080"/>
            <w:vAlign w:val="center"/>
          </w:tcPr>
          <w:p w14:paraId="2C576D2D" w14:textId="77777777" w:rsidR="00AE3979" w:rsidRPr="00033BD9" w:rsidRDefault="00AE3979" w:rsidP="003579E7">
            <w:pPr>
              <w:jc w:val="center"/>
              <w:rPr>
                <w:rFonts w:ascii="Arial" w:hAnsi="Arial" w:cs="Arial"/>
                <w:b/>
                <w:bCs/>
                <w:color w:val="FFFFFF"/>
              </w:rPr>
            </w:pPr>
            <w:r w:rsidRPr="00033BD9">
              <w:rPr>
                <w:rFonts w:ascii="Arial" w:hAnsi="Arial" w:cs="Arial"/>
                <w:b/>
                <w:bCs/>
                <w:color w:val="FFFFFF"/>
              </w:rPr>
              <w:t>misclassification type</w:t>
            </w:r>
          </w:p>
        </w:tc>
        <w:tc>
          <w:tcPr>
            <w:tcW w:w="567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808080"/>
            <w:vAlign w:val="center"/>
          </w:tcPr>
          <w:p w14:paraId="31040FB2" w14:textId="77777777" w:rsidR="00AE3979" w:rsidRPr="00033BD9" w:rsidRDefault="00AE3979" w:rsidP="003579E7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b/>
                <w:bCs/>
                <w:color w:val="FFFFFF"/>
              </w:rPr>
            </w:pP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808080"/>
            <w:vAlign w:val="center"/>
          </w:tcPr>
          <w:p w14:paraId="7FB2B8F1" w14:textId="2C796922" w:rsidR="00AE3979" w:rsidRPr="00033BD9" w:rsidRDefault="00F4777D" w:rsidP="003579E7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b/>
                <w:bCs/>
                <w:color w:val="FFFFFF"/>
              </w:rPr>
            </w:pPr>
            <w:r w:rsidRPr="00033BD9">
              <w:rPr>
                <w:rFonts w:ascii="Arial" w:hAnsi="Arial" w:cs="Arial"/>
                <w:b/>
                <w:bCs/>
                <w:color w:val="FFFFFF"/>
              </w:rPr>
              <w:t>Somatization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808080"/>
            <w:vAlign w:val="center"/>
          </w:tcPr>
          <w:p w14:paraId="066DF9A2" w14:textId="512622D7" w:rsidR="00AE3979" w:rsidRPr="00033BD9" w:rsidRDefault="00F4777D" w:rsidP="003579E7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b/>
                <w:bCs/>
                <w:color w:val="FFFFFF"/>
              </w:rPr>
            </w:pPr>
            <w:r w:rsidRPr="00033BD9">
              <w:rPr>
                <w:rFonts w:ascii="Arial" w:hAnsi="Arial" w:cs="Arial"/>
                <w:b/>
                <w:bCs/>
                <w:color w:val="FFFFFF"/>
              </w:rPr>
              <w:t>Obsession Compulsion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808080"/>
            <w:vAlign w:val="center"/>
          </w:tcPr>
          <w:p w14:paraId="27C13A91" w14:textId="618367E0" w:rsidR="00AE3979" w:rsidRPr="00033BD9" w:rsidRDefault="00AB6457" w:rsidP="003579E7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b/>
                <w:bCs/>
                <w:color w:val="FFFFFF"/>
              </w:rPr>
            </w:pPr>
            <w:r w:rsidRPr="00033BD9">
              <w:rPr>
                <w:rFonts w:ascii="Arial" w:hAnsi="Arial" w:cs="Arial"/>
                <w:b/>
                <w:bCs/>
                <w:color w:val="FFFFFF"/>
              </w:rPr>
              <w:t>Interpersonal Sensitivity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808080"/>
            <w:vAlign w:val="center"/>
          </w:tcPr>
          <w:p w14:paraId="58A58F10" w14:textId="22CD2974" w:rsidR="00AE3979" w:rsidRPr="00033BD9" w:rsidRDefault="00AB6457" w:rsidP="003579E7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b/>
                <w:bCs/>
                <w:color w:val="FFFFFF"/>
              </w:rPr>
            </w:pPr>
            <w:r w:rsidRPr="00033BD9">
              <w:rPr>
                <w:rFonts w:ascii="Arial" w:hAnsi="Arial" w:cs="Arial"/>
                <w:b/>
                <w:bCs/>
                <w:color w:val="FFFFFF"/>
              </w:rPr>
              <w:t>Depression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808080"/>
            <w:vAlign w:val="center"/>
          </w:tcPr>
          <w:p w14:paraId="05FF3B94" w14:textId="4F0A03B3" w:rsidR="00AE3979" w:rsidRPr="00033BD9" w:rsidRDefault="00AB6457" w:rsidP="003579E7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b/>
                <w:bCs/>
                <w:color w:val="FFFFFF"/>
              </w:rPr>
            </w:pPr>
            <w:r w:rsidRPr="00033BD9">
              <w:rPr>
                <w:rFonts w:ascii="Arial" w:hAnsi="Arial" w:cs="Arial"/>
                <w:b/>
                <w:bCs/>
                <w:color w:val="FFFFFF"/>
              </w:rPr>
              <w:t>Anxiety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808080"/>
            <w:vAlign w:val="center"/>
          </w:tcPr>
          <w:p w14:paraId="6FF33EEF" w14:textId="1E3698FF" w:rsidR="00AE3979" w:rsidRPr="00033BD9" w:rsidRDefault="00AE3979" w:rsidP="003579E7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b/>
                <w:bCs/>
                <w:color w:val="FFFFFF"/>
              </w:rPr>
            </w:pPr>
            <w:r w:rsidRPr="00033BD9">
              <w:rPr>
                <w:rFonts w:ascii="Arial" w:hAnsi="Arial" w:cs="Arial"/>
                <w:b/>
                <w:bCs/>
                <w:color w:val="FFFFFF"/>
              </w:rPr>
              <w:t>Hostility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808080"/>
            <w:vAlign w:val="center"/>
          </w:tcPr>
          <w:p w14:paraId="167062A5" w14:textId="563852C1" w:rsidR="00AE3979" w:rsidRPr="00033BD9" w:rsidRDefault="00AB6457" w:rsidP="003579E7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b/>
                <w:bCs/>
                <w:color w:val="FFFFFF"/>
              </w:rPr>
            </w:pPr>
            <w:r w:rsidRPr="00033BD9">
              <w:rPr>
                <w:rFonts w:ascii="Arial" w:hAnsi="Arial" w:cs="Arial"/>
                <w:b/>
                <w:bCs/>
                <w:color w:val="FFFFFF"/>
              </w:rPr>
              <w:t>Phobic Anxiety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808080"/>
            <w:vAlign w:val="center"/>
          </w:tcPr>
          <w:p w14:paraId="280F375D" w14:textId="233FCDD0" w:rsidR="00AE3979" w:rsidRPr="00033BD9" w:rsidRDefault="00424152" w:rsidP="003579E7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b/>
                <w:bCs/>
                <w:color w:val="FFFFFF"/>
              </w:rPr>
            </w:pPr>
            <w:r w:rsidRPr="00033BD9">
              <w:rPr>
                <w:rFonts w:ascii="Arial" w:hAnsi="Arial" w:cs="Arial"/>
                <w:b/>
                <w:bCs/>
                <w:color w:val="FFFFFF"/>
              </w:rPr>
              <w:t>Paranoid Ideation</w:t>
            </w:r>
          </w:p>
        </w:tc>
        <w:tc>
          <w:tcPr>
            <w:tcW w:w="1324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808080"/>
            <w:vAlign w:val="center"/>
          </w:tcPr>
          <w:p w14:paraId="2F1EA509" w14:textId="1EDBF614" w:rsidR="00AE3979" w:rsidRPr="00033BD9" w:rsidRDefault="00424152" w:rsidP="003579E7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b/>
                <w:bCs/>
                <w:color w:val="FFFFFF"/>
              </w:rPr>
            </w:pPr>
            <w:r w:rsidRPr="00033BD9">
              <w:rPr>
                <w:rFonts w:ascii="Arial" w:hAnsi="Arial" w:cs="Arial"/>
                <w:b/>
                <w:bCs/>
                <w:color w:val="FFFFFF"/>
              </w:rPr>
              <w:t>Psychoticism</w:t>
            </w:r>
          </w:p>
        </w:tc>
      </w:tr>
      <w:tr w:rsidR="00034E46" w:rsidRPr="006E7DD8" w14:paraId="41493788" w14:textId="15AB220E" w:rsidTr="003579E7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gridAfter w:val="1"/>
          <w:wAfter w:w="6380" w:type="dxa"/>
          <w:cantSplit/>
        </w:trPr>
        <w:tc>
          <w:tcPr>
            <w:tcW w:w="2277" w:type="dxa"/>
            <w:gridSpan w:val="2"/>
            <w:vMerge w:val="restart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35D26171" w14:textId="77777777" w:rsidR="00034E46" w:rsidRPr="006E7DD8" w:rsidRDefault="00034E46" w:rsidP="00034E46">
            <w:pPr>
              <w:spacing w:line="320" w:lineRule="atLeast"/>
              <w:ind w:left="60" w:right="60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positive as negative (all)</w:t>
            </w:r>
          </w:p>
        </w:tc>
        <w:tc>
          <w:tcPr>
            <w:tcW w:w="567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62F0FDDF" w14:textId="77777777" w:rsidR="00034E46" w:rsidRPr="006E7DD8" w:rsidRDefault="00034E46" w:rsidP="00034E46">
            <w:pPr>
              <w:spacing w:line="320" w:lineRule="atLeast"/>
              <w:ind w:left="60" w:right="60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/>
              </w:rPr>
              <w:t>ρ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29BED55C" w14:textId="4CACC998" w:rsidR="00034E46" w:rsidRPr="006E7DD8" w:rsidRDefault="00034E46" w:rsidP="00034E46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045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190BE219" w14:textId="7AC78CB2" w:rsidR="00034E46" w:rsidRPr="006E7DD8" w:rsidRDefault="00034E46" w:rsidP="00034E46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053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2D0F95EA" w14:textId="546D9321" w:rsidR="00034E46" w:rsidRPr="006E7DD8" w:rsidRDefault="00034E46" w:rsidP="00034E46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000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0B637B3E" w14:textId="0AB24C9B" w:rsidR="00034E46" w:rsidRPr="006E7DD8" w:rsidRDefault="00034E46" w:rsidP="00034E46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023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13420830" w14:textId="75319432" w:rsidR="00034E46" w:rsidRPr="006E7DD8" w:rsidRDefault="00034E46" w:rsidP="00034E46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-0.098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4DE333FA" w14:textId="0A0F43B8" w:rsidR="00034E46" w:rsidRPr="006E7DD8" w:rsidRDefault="00034E46" w:rsidP="00034E46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032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77FA642A" w14:textId="06A59F92" w:rsidR="00034E46" w:rsidRPr="006E7DD8" w:rsidRDefault="00034E46" w:rsidP="00034E46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-0.068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75C1D7CF" w14:textId="1AE76095" w:rsidR="00034E46" w:rsidRPr="006E7DD8" w:rsidRDefault="00034E46" w:rsidP="00034E46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117</w:t>
            </w:r>
          </w:p>
        </w:tc>
        <w:tc>
          <w:tcPr>
            <w:tcW w:w="1324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61462A02" w14:textId="397104FA" w:rsidR="00034E46" w:rsidRPr="006E7DD8" w:rsidRDefault="00034E46" w:rsidP="00034E46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208</w:t>
            </w:r>
          </w:p>
        </w:tc>
      </w:tr>
      <w:tr w:rsidR="00034E46" w:rsidRPr="006E7DD8" w14:paraId="6BC4F8C5" w14:textId="2B12E5BE" w:rsidTr="003579E7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gridAfter w:val="1"/>
          <w:wAfter w:w="6380" w:type="dxa"/>
          <w:cantSplit/>
        </w:trPr>
        <w:tc>
          <w:tcPr>
            <w:tcW w:w="2277" w:type="dxa"/>
            <w:gridSpan w:val="2"/>
            <w:vMerge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30E43652" w14:textId="77777777" w:rsidR="00034E46" w:rsidRPr="006E7DD8" w:rsidRDefault="00034E46" w:rsidP="00034E46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567" w:type="dxa"/>
            <w:tcBorders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3E04C06E" w14:textId="77777777" w:rsidR="00034E46" w:rsidRPr="006E7DD8" w:rsidRDefault="00034E46" w:rsidP="00034E46">
            <w:pPr>
              <w:spacing w:line="320" w:lineRule="atLeast"/>
              <w:ind w:left="60" w:right="60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/>
              </w:rPr>
              <w:t>Sig.</w:t>
            </w:r>
          </w:p>
        </w:tc>
        <w:tc>
          <w:tcPr>
            <w:tcW w:w="1323" w:type="dxa"/>
            <w:tcBorders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5EB0B43C" w14:textId="79EEF9B6" w:rsidR="00034E46" w:rsidRPr="006E7DD8" w:rsidRDefault="00034E46" w:rsidP="00034E46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721</w:t>
            </w:r>
          </w:p>
        </w:tc>
        <w:tc>
          <w:tcPr>
            <w:tcW w:w="1323" w:type="dxa"/>
            <w:tcBorders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3BFF448E" w14:textId="61DA89E3" w:rsidR="00034E46" w:rsidRPr="006E7DD8" w:rsidRDefault="00034E46" w:rsidP="00034E46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670</w:t>
            </w:r>
          </w:p>
        </w:tc>
        <w:tc>
          <w:tcPr>
            <w:tcW w:w="1323" w:type="dxa"/>
            <w:tcBorders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75E64AF7" w14:textId="17E8A6D4" w:rsidR="00034E46" w:rsidRPr="006E7DD8" w:rsidRDefault="00034E46" w:rsidP="00034E46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998</w:t>
            </w:r>
          </w:p>
        </w:tc>
        <w:tc>
          <w:tcPr>
            <w:tcW w:w="1323" w:type="dxa"/>
            <w:tcBorders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3F130639" w14:textId="5354D2EE" w:rsidR="00034E46" w:rsidRPr="006E7DD8" w:rsidRDefault="00034E46" w:rsidP="00034E46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854</w:t>
            </w:r>
          </w:p>
        </w:tc>
        <w:tc>
          <w:tcPr>
            <w:tcW w:w="1323" w:type="dxa"/>
            <w:tcBorders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2939A955" w14:textId="782CCBF9" w:rsidR="00034E46" w:rsidRPr="006E7DD8" w:rsidRDefault="00034E46" w:rsidP="00034E46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435</w:t>
            </w:r>
          </w:p>
        </w:tc>
        <w:tc>
          <w:tcPr>
            <w:tcW w:w="1323" w:type="dxa"/>
            <w:tcBorders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7E5E6A81" w14:textId="699A15A7" w:rsidR="00034E46" w:rsidRPr="006E7DD8" w:rsidRDefault="00034E46" w:rsidP="00034E46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802</w:t>
            </w:r>
          </w:p>
        </w:tc>
        <w:tc>
          <w:tcPr>
            <w:tcW w:w="1323" w:type="dxa"/>
            <w:tcBorders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5175CC03" w14:textId="573D8DCB" w:rsidR="00034E46" w:rsidRPr="006E7DD8" w:rsidRDefault="00034E46" w:rsidP="00034E46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587</w:t>
            </w:r>
          </w:p>
        </w:tc>
        <w:tc>
          <w:tcPr>
            <w:tcW w:w="1323" w:type="dxa"/>
            <w:tcBorders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4715D48E" w14:textId="6F7594B0" w:rsidR="00034E46" w:rsidRPr="006E7DD8" w:rsidRDefault="00034E46" w:rsidP="00034E46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350</w:t>
            </w:r>
          </w:p>
        </w:tc>
        <w:tc>
          <w:tcPr>
            <w:tcW w:w="1324" w:type="dxa"/>
            <w:tcBorders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0F046D3D" w14:textId="0CD60C04" w:rsidR="00034E46" w:rsidRPr="006E7DD8" w:rsidRDefault="00034E46" w:rsidP="00034E46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094</w:t>
            </w:r>
          </w:p>
        </w:tc>
      </w:tr>
      <w:tr w:rsidR="004F22A0" w:rsidRPr="006E7DD8" w14:paraId="271A2ED2" w14:textId="4F68D9AE" w:rsidTr="003579E7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gridAfter w:val="1"/>
          <w:wAfter w:w="6380" w:type="dxa"/>
          <w:cantSplit/>
        </w:trPr>
        <w:tc>
          <w:tcPr>
            <w:tcW w:w="2277" w:type="dxa"/>
            <w:gridSpan w:val="2"/>
            <w:vMerge w:val="restart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7E889D9E" w14:textId="77777777" w:rsidR="004F22A0" w:rsidRPr="006E7DD8" w:rsidRDefault="004F22A0" w:rsidP="004F22A0">
            <w:pPr>
              <w:spacing w:line="320" w:lineRule="atLeast"/>
              <w:ind w:left="60" w:right="60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positive as negative (p)</w:t>
            </w:r>
          </w:p>
        </w:tc>
        <w:tc>
          <w:tcPr>
            <w:tcW w:w="567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5A13A092" w14:textId="77777777" w:rsidR="004F22A0" w:rsidRPr="006E7DD8" w:rsidRDefault="004F22A0" w:rsidP="004F22A0">
            <w:pPr>
              <w:spacing w:line="320" w:lineRule="atLeast"/>
              <w:ind w:left="60" w:right="60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/>
              </w:rPr>
              <w:t>ρ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0FB95225" w14:textId="00BCE29C" w:rsidR="004F22A0" w:rsidRPr="006E7DD8" w:rsidRDefault="004F22A0" w:rsidP="004F22A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-0.023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53911A73" w14:textId="743C93C7" w:rsidR="004F22A0" w:rsidRPr="006E7DD8" w:rsidRDefault="004F22A0" w:rsidP="004F22A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098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07A254A3" w14:textId="52FE2963" w:rsidR="004F22A0" w:rsidRPr="006E7DD8" w:rsidRDefault="004F22A0" w:rsidP="004F22A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-0.041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51500FC3" w14:textId="7B868A9C" w:rsidR="004F22A0" w:rsidRPr="006E7DD8" w:rsidRDefault="004F22A0" w:rsidP="004F22A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046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25A1BDAE" w14:textId="73808618" w:rsidR="004F22A0" w:rsidRPr="006E7DD8" w:rsidRDefault="004F22A0" w:rsidP="004F22A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-0.026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291BDFD2" w14:textId="24A537A3" w:rsidR="004F22A0" w:rsidRPr="006E7DD8" w:rsidRDefault="004F22A0" w:rsidP="004F22A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-0.015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613C69BE" w14:textId="715437DC" w:rsidR="004F22A0" w:rsidRPr="006E7DD8" w:rsidRDefault="004F22A0" w:rsidP="004F22A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057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5DCDE529" w14:textId="46EFF659" w:rsidR="004F22A0" w:rsidRPr="006E7DD8" w:rsidRDefault="004F22A0" w:rsidP="004F22A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055</w:t>
            </w:r>
          </w:p>
        </w:tc>
        <w:tc>
          <w:tcPr>
            <w:tcW w:w="1324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0473CFB1" w14:textId="7ECA7EE2" w:rsidR="004F22A0" w:rsidRPr="006E7DD8" w:rsidRDefault="004F22A0" w:rsidP="004F22A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234</w:t>
            </w:r>
          </w:p>
        </w:tc>
      </w:tr>
      <w:tr w:rsidR="004F22A0" w:rsidRPr="006E7DD8" w14:paraId="2BD41F55" w14:textId="410232C2" w:rsidTr="003579E7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gridAfter w:val="1"/>
          <w:wAfter w:w="6380" w:type="dxa"/>
          <w:cantSplit/>
        </w:trPr>
        <w:tc>
          <w:tcPr>
            <w:tcW w:w="2277" w:type="dxa"/>
            <w:gridSpan w:val="2"/>
            <w:vMerge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3282F985" w14:textId="77777777" w:rsidR="004F22A0" w:rsidRPr="006E7DD8" w:rsidRDefault="004F22A0" w:rsidP="004F22A0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567" w:type="dxa"/>
            <w:tcBorders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65AB24E0" w14:textId="77777777" w:rsidR="004F22A0" w:rsidRPr="006E7DD8" w:rsidRDefault="004F22A0" w:rsidP="004F22A0">
            <w:pPr>
              <w:spacing w:line="320" w:lineRule="atLeast"/>
              <w:ind w:left="60" w:right="60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/>
              </w:rPr>
              <w:t>Sig.</w:t>
            </w:r>
          </w:p>
        </w:tc>
        <w:tc>
          <w:tcPr>
            <w:tcW w:w="1323" w:type="dxa"/>
            <w:tcBorders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1C2EA0BF" w14:textId="7C8C47DF" w:rsidR="004F22A0" w:rsidRPr="006E7DD8" w:rsidRDefault="004F22A0" w:rsidP="004F22A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856</w:t>
            </w:r>
          </w:p>
        </w:tc>
        <w:tc>
          <w:tcPr>
            <w:tcW w:w="1323" w:type="dxa"/>
            <w:tcBorders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43D98F1C" w14:textId="32C74947" w:rsidR="004F22A0" w:rsidRPr="006E7DD8" w:rsidRDefault="004F22A0" w:rsidP="004F22A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434</w:t>
            </w:r>
          </w:p>
        </w:tc>
        <w:tc>
          <w:tcPr>
            <w:tcW w:w="1323" w:type="dxa"/>
            <w:tcBorders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367B13B9" w14:textId="2252F2F9" w:rsidR="004F22A0" w:rsidRPr="006E7DD8" w:rsidRDefault="004F22A0" w:rsidP="004F22A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744</w:t>
            </w:r>
          </w:p>
        </w:tc>
        <w:tc>
          <w:tcPr>
            <w:tcW w:w="1323" w:type="dxa"/>
            <w:tcBorders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46BF3A9E" w14:textId="63400D8D" w:rsidR="004F22A0" w:rsidRPr="006E7DD8" w:rsidRDefault="004F22A0" w:rsidP="004F22A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713</w:t>
            </w:r>
          </w:p>
        </w:tc>
        <w:tc>
          <w:tcPr>
            <w:tcW w:w="1323" w:type="dxa"/>
            <w:tcBorders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50D53CBB" w14:textId="2B54C4EC" w:rsidR="004F22A0" w:rsidRPr="006E7DD8" w:rsidRDefault="004F22A0" w:rsidP="004F22A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837</w:t>
            </w:r>
          </w:p>
        </w:tc>
        <w:tc>
          <w:tcPr>
            <w:tcW w:w="1323" w:type="dxa"/>
            <w:tcBorders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6A862E09" w14:textId="6E135E62" w:rsidR="004F22A0" w:rsidRPr="006E7DD8" w:rsidRDefault="004F22A0" w:rsidP="004F22A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905</w:t>
            </w:r>
          </w:p>
        </w:tc>
        <w:tc>
          <w:tcPr>
            <w:tcW w:w="1323" w:type="dxa"/>
            <w:tcBorders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01C16919" w14:textId="7818CED5" w:rsidR="004F22A0" w:rsidRPr="006E7DD8" w:rsidRDefault="004F22A0" w:rsidP="004F22A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652</w:t>
            </w:r>
          </w:p>
        </w:tc>
        <w:tc>
          <w:tcPr>
            <w:tcW w:w="1323" w:type="dxa"/>
            <w:tcBorders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7F9A691C" w14:textId="6AC3BDAF" w:rsidR="004F22A0" w:rsidRPr="006E7DD8" w:rsidRDefault="004F22A0" w:rsidP="004F22A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662</w:t>
            </w:r>
          </w:p>
        </w:tc>
        <w:tc>
          <w:tcPr>
            <w:tcW w:w="1324" w:type="dxa"/>
            <w:tcBorders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0C621379" w14:textId="7250C999" w:rsidR="004F22A0" w:rsidRPr="006E7DD8" w:rsidRDefault="004F22A0" w:rsidP="004F22A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058</w:t>
            </w:r>
          </w:p>
        </w:tc>
      </w:tr>
      <w:tr w:rsidR="004F22A0" w:rsidRPr="006E7DD8" w14:paraId="5F925013" w14:textId="68F60B7A" w:rsidTr="003579E7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gridAfter w:val="1"/>
          <w:wAfter w:w="6380" w:type="dxa"/>
          <w:cantSplit/>
        </w:trPr>
        <w:tc>
          <w:tcPr>
            <w:tcW w:w="2277" w:type="dxa"/>
            <w:gridSpan w:val="2"/>
            <w:vMerge w:val="restart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03C2CA10" w14:textId="77777777" w:rsidR="004F22A0" w:rsidRPr="006E7DD8" w:rsidRDefault="004F22A0" w:rsidP="004F22A0">
            <w:pPr>
              <w:spacing w:line="320" w:lineRule="atLeast"/>
              <w:ind w:left="60" w:right="60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positive as negative (s)</w:t>
            </w:r>
          </w:p>
        </w:tc>
        <w:tc>
          <w:tcPr>
            <w:tcW w:w="567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62CE748B" w14:textId="77777777" w:rsidR="004F22A0" w:rsidRPr="006E7DD8" w:rsidRDefault="004F22A0" w:rsidP="004F22A0">
            <w:pPr>
              <w:spacing w:line="320" w:lineRule="atLeast"/>
              <w:ind w:left="60" w:right="60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/>
              </w:rPr>
              <w:t>ρ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083604E8" w14:textId="4D77B53E" w:rsidR="004F22A0" w:rsidRPr="006E7DD8" w:rsidRDefault="004F22A0" w:rsidP="004F22A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074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1B66EAF0" w14:textId="78DA00F0" w:rsidR="004F22A0" w:rsidRPr="006E7DD8" w:rsidRDefault="004F22A0" w:rsidP="004F22A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-0.039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1D3274E6" w14:textId="5E62F823" w:rsidR="004F22A0" w:rsidRPr="006E7DD8" w:rsidRDefault="004F22A0" w:rsidP="004F22A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-0.041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62371DB3" w14:textId="15D647C9" w:rsidR="004F22A0" w:rsidRPr="006E7DD8" w:rsidRDefault="004F22A0" w:rsidP="004F22A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-0.127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37ED859F" w14:textId="588CA12A" w:rsidR="004F22A0" w:rsidRPr="006E7DD8" w:rsidRDefault="004F22A0" w:rsidP="004F22A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-0.175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0382AEE2" w14:textId="260FBC79" w:rsidR="004F22A0" w:rsidRPr="006E7DD8" w:rsidRDefault="004F22A0" w:rsidP="004F22A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001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28E19987" w14:textId="44BE3D3B" w:rsidR="004F22A0" w:rsidRPr="006E7DD8" w:rsidRDefault="004F22A0" w:rsidP="004F22A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-0.151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5581F8D9" w14:textId="513FE104" w:rsidR="004F22A0" w:rsidRPr="006E7DD8" w:rsidRDefault="004F22A0" w:rsidP="004F22A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032</w:t>
            </w:r>
          </w:p>
        </w:tc>
        <w:tc>
          <w:tcPr>
            <w:tcW w:w="1324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422325CE" w14:textId="1AA83577" w:rsidR="004F22A0" w:rsidRPr="006E7DD8" w:rsidRDefault="004F22A0" w:rsidP="004F22A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055</w:t>
            </w:r>
          </w:p>
        </w:tc>
      </w:tr>
      <w:tr w:rsidR="004F22A0" w:rsidRPr="006E7DD8" w14:paraId="4892149C" w14:textId="200B55FA" w:rsidTr="003579E7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gridAfter w:val="1"/>
          <w:wAfter w:w="6380" w:type="dxa"/>
          <w:cantSplit/>
        </w:trPr>
        <w:tc>
          <w:tcPr>
            <w:tcW w:w="2277" w:type="dxa"/>
            <w:gridSpan w:val="2"/>
            <w:vMerge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0B16D33B" w14:textId="77777777" w:rsidR="004F22A0" w:rsidRPr="006E7DD8" w:rsidRDefault="004F22A0" w:rsidP="004F22A0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567" w:type="dxa"/>
            <w:tcBorders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05B2283F" w14:textId="77777777" w:rsidR="004F22A0" w:rsidRPr="006E7DD8" w:rsidRDefault="004F22A0" w:rsidP="004F22A0">
            <w:pPr>
              <w:spacing w:line="320" w:lineRule="atLeast"/>
              <w:ind w:left="60" w:right="60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/>
              </w:rPr>
              <w:t>Sig.</w:t>
            </w:r>
          </w:p>
        </w:tc>
        <w:tc>
          <w:tcPr>
            <w:tcW w:w="1323" w:type="dxa"/>
            <w:tcBorders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2B774652" w14:textId="27796138" w:rsidR="004F22A0" w:rsidRPr="006E7DD8" w:rsidRDefault="004F22A0" w:rsidP="004F22A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553</w:t>
            </w:r>
          </w:p>
        </w:tc>
        <w:tc>
          <w:tcPr>
            <w:tcW w:w="1323" w:type="dxa"/>
            <w:tcBorders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19D18EC9" w14:textId="0F4BF564" w:rsidR="004F22A0" w:rsidRPr="006E7DD8" w:rsidRDefault="004F22A0" w:rsidP="004F22A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754</w:t>
            </w:r>
          </w:p>
        </w:tc>
        <w:tc>
          <w:tcPr>
            <w:tcW w:w="1323" w:type="dxa"/>
            <w:tcBorders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34D81F0D" w14:textId="7011C6FB" w:rsidR="004F22A0" w:rsidRPr="006E7DD8" w:rsidRDefault="004F22A0" w:rsidP="004F22A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743</w:t>
            </w:r>
          </w:p>
        </w:tc>
        <w:tc>
          <w:tcPr>
            <w:tcW w:w="1323" w:type="dxa"/>
            <w:tcBorders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0D78561A" w14:textId="750B7A39" w:rsidR="004F22A0" w:rsidRPr="006E7DD8" w:rsidRDefault="004F22A0" w:rsidP="004F22A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308</w:t>
            </w:r>
          </w:p>
        </w:tc>
        <w:tc>
          <w:tcPr>
            <w:tcW w:w="1323" w:type="dxa"/>
            <w:tcBorders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6DC09182" w14:textId="545CE467" w:rsidR="004F22A0" w:rsidRPr="006E7DD8" w:rsidRDefault="004F22A0" w:rsidP="004F22A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159</w:t>
            </w:r>
          </w:p>
        </w:tc>
        <w:tc>
          <w:tcPr>
            <w:tcW w:w="1323" w:type="dxa"/>
            <w:tcBorders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644CF179" w14:textId="0AB31B76" w:rsidR="004F22A0" w:rsidRPr="006E7DD8" w:rsidRDefault="004F22A0" w:rsidP="004F22A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992</w:t>
            </w:r>
          </w:p>
        </w:tc>
        <w:tc>
          <w:tcPr>
            <w:tcW w:w="1323" w:type="dxa"/>
            <w:tcBorders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3B0ADDB7" w14:textId="143141C1" w:rsidR="004F22A0" w:rsidRPr="006E7DD8" w:rsidRDefault="004F22A0" w:rsidP="004F22A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225</w:t>
            </w:r>
          </w:p>
        </w:tc>
        <w:tc>
          <w:tcPr>
            <w:tcW w:w="1323" w:type="dxa"/>
            <w:tcBorders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0AF6300B" w14:textId="40B45252" w:rsidR="004F22A0" w:rsidRPr="006E7DD8" w:rsidRDefault="004F22A0" w:rsidP="004F22A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796</w:t>
            </w:r>
          </w:p>
        </w:tc>
        <w:tc>
          <w:tcPr>
            <w:tcW w:w="1324" w:type="dxa"/>
            <w:tcBorders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6DEE0932" w14:textId="60C6D905" w:rsidR="004F22A0" w:rsidRPr="006E7DD8" w:rsidRDefault="004F22A0" w:rsidP="004F22A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663</w:t>
            </w:r>
          </w:p>
        </w:tc>
      </w:tr>
      <w:tr w:rsidR="004F22A0" w:rsidRPr="006E7DD8" w14:paraId="4C070296" w14:textId="77F7CE25" w:rsidTr="003579E7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gridAfter w:val="1"/>
          <w:wAfter w:w="6380" w:type="dxa"/>
          <w:cantSplit/>
        </w:trPr>
        <w:tc>
          <w:tcPr>
            <w:tcW w:w="2277" w:type="dxa"/>
            <w:gridSpan w:val="2"/>
            <w:vMerge w:val="restart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272D8B1A" w14:textId="77777777" w:rsidR="004F22A0" w:rsidRPr="006E7DD8" w:rsidRDefault="004F22A0" w:rsidP="004F22A0">
            <w:pPr>
              <w:spacing w:line="320" w:lineRule="atLeast"/>
              <w:ind w:left="60" w:right="60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positive as negative (m)</w:t>
            </w:r>
          </w:p>
        </w:tc>
        <w:tc>
          <w:tcPr>
            <w:tcW w:w="567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193E238A" w14:textId="77777777" w:rsidR="004F22A0" w:rsidRPr="006E7DD8" w:rsidRDefault="004F22A0" w:rsidP="004F22A0">
            <w:pPr>
              <w:spacing w:line="320" w:lineRule="atLeast"/>
              <w:ind w:left="60" w:right="60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/>
              </w:rPr>
              <w:t>ρ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4E883090" w14:textId="0465919D" w:rsidR="004F22A0" w:rsidRPr="006E7DD8" w:rsidRDefault="004F22A0" w:rsidP="004F22A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096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59BBECFC" w14:textId="771BB979" w:rsidR="004F22A0" w:rsidRPr="006E7DD8" w:rsidRDefault="004F22A0" w:rsidP="004F22A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063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13F61665" w14:textId="7DA757AE" w:rsidR="004F22A0" w:rsidRPr="006E7DD8" w:rsidRDefault="004F22A0" w:rsidP="004F22A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079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0ECFA5C6" w14:textId="17DBB0D0" w:rsidR="004F22A0" w:rsidRPr="006E7DD8" w:rsidRDefault="004F22A0" w:rsidP="004F22A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079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38F5C74F" w14:textId="621AE61D" w:rsidR="004F22A0" w:rsidRPr="006E7DD8" w:rsidRDefault="004F22A0" w:rsidP="004F22A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030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7D8FD427" w14:textId="3CFADC79" w:rsidR="004F22A0" w:rsidRPr="006E7DD8" w:rsidRDefault="004F22A0" w:rsidP="004F22A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155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5D4A6116" w14:textId="7EE8E40C" w:rsidR="004F22A0" w:rsidRPr="006E7DD8" w:rsidRDefault="004F22A0" w:rsidP="004F22A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-0.090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78E049B5" w14:textId="4781953F" w:rsidR="004F22A0" w:rsidRPr="006E7DD8" w:rsidRDefault="004F22A0" w:rsidP="004F22A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204</w:t>
            </w:r>
          </w:p>
        </w:tc>
        <w:tc>
          <w:tcPr>
            <w:tcW w:w="1324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78AC6131" w14:textId="51477983" w:rsidR="004F22A0" w:rsidRPr="006E7DD8" w:rsidRDefault="004F22A0" w:rsidP="004F22A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184</w:t>
            </w:r>
          </w:p>
        </w:tc>
      </w:tr>
      <w:tr w:rsidR="004F22A0" w:rsidRPr="006E7DD8" w14:paraId="112EE819" w14:textId="6F52745D" w:rsidTr="003579E7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gridAfter w:val="1"/>
          <w:wAfter w:w="6380" w:type="dxa"/>
          <w:cantSplit/>
        </w:trPr>
        <w:tc>
          <w:tcPr>
            <w:tcW w:w="2277" w:type="dxa"/>
            <w:gridSpan w:val="2"/>
            <w:vMerge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43FB08A3" w14:textId="77777777" w:rsidR="004F22A0" w:rsidRPr="006E7DD8" w:rsidRDefault="004F22A0" w:rsidP="004F22A0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567" w:type="dxa"/>
            <w:tcBorders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10872E62" w14:textId="77777777" w:rsidR="004F22A0" w:rsidRPr="006E7DD8" w:rsidRDefault="004F22A0" w:rsidP="004F22A0">
            <w:pPr>
              <w:spacing w:line="320" w:lineRule="atLeast"/>
              <w:ind w:left="60" w:right="60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/>
              </w:rPr>
              <w:t>Sig.</w:t>
            </w:r>
          </w:p>
        </w:tc>
        <w:tc>
          <w:tcPr>
            <w:tcW w:w="1323" w:type="dxa"/>
            <w:tcBorders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7FB8C8CE" w14:textId="25D28FCC" w:rsidR="004F22A0" w:rsidRPr="006E7DD8" w:rsidRDefault="004F22A0" w:rsidP="004F22A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445</w:t>
            </w:r>
          </w:p>
        </w:tc>
        <w:tc>
          <w:tcPr>
            <w:tcW w:w="1323" w:type="dxa"/>
            <w:tcBorders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6EFC72CE" w14:textId="3FD5E372" w:rsidR="004F22A0" w:rsidRPr="006E7DD8" w:rsidRDefault="004F22A0" w:rsidP="004F22A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616</w:t>
            </w:r>
          </w:p>
        </w:tc>
        <w:tc>
          <w:tcPr>
            <w:tcW w:w="1323" w:type="dxa"/>
            <w:tcBorders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1C461F4D" w14:textId="0B835EFD" w:rsidR="004F22A0" w:rsidRPr="006E7DD8" w:rsidRDefault="004F22A0" w:rsidP="004F22A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528</w:t>
            </w:r>
          </w:p>
        </w:tc>
        <w:tc>
          <w:tcPr>
            <w:tcW w:w="1323" w:type="dxa"/>
            <w:tcBorders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10CA1B5E" w14:textId="49DFC9D4" w:rsidR="004F22A0" w:rsidRPr="006E7DD8" w:rsidRDefault="004F22A0" w:rsidP="004F22A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529</w:t>
            </w:r>
          </w:p>
        </w:tc>
        <w:tc>
          <w:tcPr>
            <w:tcW w:w="1323" w:type="dxa"/>
            <w:tcBorders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23E021D0" w14:textId="294EB384" w:rsidR="004F22A0" w:rsidRPr="006E7DD8" w:rsidRDefault="004F22A0" w:rsidP="004F22A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813</w:t>
            </w:r>
          </w:p>
        </w:tc>
        <w:tc>
          <w:tcPr>
            <w:tcW w:w="1323" w:type="dxa"/>
            <w:tcBorders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78406C6C" w14:textId="4B499F33" w:rsidR="004F22A0" w:rsidRPr="006E7DD8" w:rsidRDefault="004F22A0" w:rsidP="004F22A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214</w:t>
            </w:r>
          </w:p>
        </w:tc>
        <w:tc>
          <w:tcPr>
            <w:tcW w:w="1323" w:type="dxa"/>
            <w:tcBorders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01433BE7" w14:textId="626D55F8" w:rsidR="004F22A0" w:rsidRPr="006E7DD8" w:rsidRDefault="004F22A0" w:rsidP="004F22A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472</w:t>
            </w:r>
          </w:p>
        </w:tc>
        <w:tc>
          <w:tcPr>
            <w:tcW w:w="1323" w:type="dxa"/>
            <w:tcBorders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035CD677" w14:textId="17880142" w:rsidR="004F22A0" w:rsidRPr="006E7DD8" w:rsidRDefault="004F22A0" w:rsidP="004F22A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101</w:t>
            </w:r>
          </w:p>
        </w:tc>
        <w:tc>
          <w:tcPr>
            <w:tcW w:w="1324" w:type="dxa"/>
            <w:tcBorders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49471749" w14:textId="57A5059C" w:rsidR="004F22A0" w:rsidRPr="006E7DD8" w:rsidRDefault="004F22A0" w:rsidP="004F22A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140</w:t>
            </w:r>
          </w:p>
        </w:tc>
      </w:tr>
      <w:tr w:rsidR="005810B3" w:rsidRPr="006E7DD8" w14:paraId="3C97514D" w14:textId="21197A5B" w:rsidTr="003579E7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gridAfter w:val="1"/>
          <w:wAfter w:w="6380" w:type="dxa"/>
          <w:cantSplit/>
        </w:trPr>
        <w:tc>
          <w:tcPr>
            <w:tcW w:w="2277" w:type="dxa"/>
            <w:gridSpan w:val="2"/>
            <w:vMerge w:val="restart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4F8AC8CB" w14:textId="77777777" w:rsidR="005810B3" w:rsidRPr="006E7DD8" w:rsidRDefault="005810B3" w:rsidP="005810B3">
            <w:pPr>
              <w:spacing w:line="320" w:lineRule="atLeast"/>
              <w:ind w:left="60" w:right="60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/>
              </w:rPr>
              <w:t xml:space="preserve">neutral </w:t>
            </w:r>
            <w:proofErr w:type="spellStart"/>
            <w:r w:rsidRPr="006E7DD8">
              <w:rPr>
                <w:rFonts w:ascii="Arial" w:hAnsi="Arial" w:cs="Arial"/>
                <w:sz w:val="20"/>
                <w:szCs w:val="20"/>
                <w:lang w:val="de-DE"/>
              </w:rPr>
              <w:t>as</w:t>
            </w:r>
            <w:proofErr w:type="spellEnd"/>
            <w:r w:rsidRPr="006E7DD8">
              <w:rPr>
                <w:rFonts w:ascii="Arial" w:hAnsi="Arial" w:cs="Arial"/>
                <w:sz w:val="20"/>
                <w:szCs w:val="20"/>
                <w:lang w:val="de-DE"/>
              </w:rPr>
              <w:t xml:space="preserve"> negative (all)</w:t>
            </w:r>
          </w:p>
        </w:tc>
        <w:tc>
          <w:tcPr>
            <w:tcW w:w="567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1A45F90D" w14:textId="77777777" w:rsidR="005810B3" w:rsidRPr="006E7DD8" w:rsidRDefault="005810B3" w:rsidP="005810B3">
            <w:pPr>
              <w:spacing w:line="320" w:lineRule="atLeast"/>
              <w:ind w:left="60" w:right="60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/>
              </w:rPr>
              <w:t>ρ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39E3579E" w14:textId="3FAEB9D8" w:rsidR="005810B3" w:rsidRPr="006E7DD8" w:rsidRDefault="005810B3" w:rsidP="005810B3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014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61A50D8E" w14:textId="38662CAE" w:rsidR="005810B3" w:rsidRPr="006E7DD8" w:rsidRDefault="005810B3" w:rsidP="005810B3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b/>
                <w:bCs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b/>
                <w:bCs/>
                <w:color w:val="auto"/>
                <w:sz w:val="20"/>
                <w:szCs w:val="20"/>
              </w:rPr>
              <w:t>.291</w:t>
            </w:r>
            <w:r w:rsidRPr="006E7DD8">
              <w:rPr>
                <w:rFonts w:ascii="Arial" w:hAnsi="Arial" w:cs="Arial"/>
                <w:b/>
                <w:bCs/>
                <w:color w:val="auto"/>
                <w:sz w:val="20"/>
                <w:szCs w:val="20"/>
                <w:vertAlign w:val="superscript"/>
              </w:rPr>
              <w:t>*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1D8C1779" w14:textId="42CCE168" w:rsidR="005810B3" w:rsidRPr="006E7DD8" w:rsidRDefault="005810B3" w:rsidP="005810B3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-0.014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5750B5EE" w14:textId="48F03696" w:rsidR="005810B3" w:rsidRPr="006E7DD8" w:rsidRDefault="005810B3" w:rsidP="005810B3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106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60A52C9D" w14:textId="426AF03C" w:rsidR="005810B3" w:rsidRPr="006E7DD8" w:rsidRDefault="005810B3" w:rsidP="005810B3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205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4F3A68F9" w14:textId="1B8EFC2D" w:rsidR="005810B3" w:rsidRPr="006E7DD8" w:rsidRDefault="005810B3" w:rsidP="005810B3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184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66D8062E" w14:textId="576CFDAC" w:rsidR="005810B3" w:rsidRPr="006E7DD8" w:rsidRDefault="005810B3" w:rsidP="005810B3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b/>
                <w:bCs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b/>
                <w:bCs/>
                <w:color w:val="auto"/>
                <w:sz w:val="20"/>
                <w:szCs w:val="20"/>
              </w:rPr>
              <w:t>.291</w:t>
            </w:r>
            <w:r w:rsidRPr="006E7DD8">
              <w:rPr>
                <w:rFonts w:ascii="Arial" w:hAnsi="Arial" w:cs="Arial"/>
                <w:b/>
                <w:bCs/>
                <w:color w:val="auto"/>
                <w:sz w:val="20"/>
                <w:szCs w:val="20"/>
                <w:vertAlign w:val="superscript"/>
              </w:rPr>
              <w:t>*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6D8B60A7" w14:textId="0B4C9996" w:rsidR="005810B3" w:rsidRPr="006E7DD8" w:rsidRDefault="005810B3" w:rsidP="005810B3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023</w:t>
            </w:r>
          </w:p>
        </w:tc>
        <w:tc>
          <w:tcPr>
            <w:tcW w:w="1324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6977BFAF" w14:textId="14ACCAC3" w:rsidR="005810B3" w:rsidRPr="006E7DD8" w:rsidRDefault="005810B3" w:rsidP="005810B3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185</w:t>
            </w:r>
          </w:p>
        </w:tc>
      </w:tr>
      <w:tr w:rsidR="005810B3" w:rsidRPr="006E7DD8" w14:paraId="4D1B0BFA" w14:textId="31365CEF" w:rsidTr="00AD4DA1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gridAfter w:val="1"/>
          <w:wAfter w:w="6380" w:type="dxa"/>
          <w:cantSplit/>
        </w:trPr>
        <w:tc>
          <w:tcPr>
            <w:tcW w:w="2277" w:type="dxa"/>
            <w:gridSpan w:val="2"/>
            <w:vMerge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1416C593" w14:textId="77777777" w:rsidR="005810B3" w:rsidRPr="006E7DD8" w:rsidRDefault="005810B3" w:rsidP="005810B3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567" w:type="dxa"/>
            <w:tcBorders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48A660A2" w14:textId="77777777" w:rsidR="005810B3" w:rsidRPr="006E7DD8" w:rsidRDefault="005810B3" w:rsidP="005810B3">
            <w:pPr>
              <w:spacing w:line="320" w:lineRule="atLeast"/>
              <w:ind w:left="60" w:right="60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/>
              </w:rPr>
              <w:t>Sig.</w:t>
            </w:r>
          </w:p>
        </w:tc>
        <w:tc>
          <w:tcPr>
            <w:tcW w:w="1323" w:type="dxa"/>
            <w:tcBorders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0948D1AE" w14:textId="390DBE39" w:rsidR="005810B3" w:rsidRPr="006E7DD8" w:rsidRDefault="005810B3" w:rsidP="005810B3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909</w:t>
            </w:r>
          </w:p>
        </w:tc>
        <w:tc>
          <w:tcPr>
            <w:tcW w:w="1323" w:type="dxa"/>
            <w:tcBorders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49A0B543" w14:textId="5028C18B" w:rsidR="005810B3" w:rsidRPr="006E7DD8" w:rsidRDefault="005810B3" w:rsidP="005810B3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b/>
                <w:bCs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b/>
                <w:bCs/>
                <w:color w:val="auto"/>
                <w:sz w:val="20"/>
                <w:szCs w:val="20"/>
              </w:rPr>
              <w:t>0.018</w:t>
            </w:r>
          </w:p>
        </w:tc>
        <w:tc>
          <w:tcPr>
            <w:tcW w:w="1323" w:type="dxa"/>
            <w:tcBorders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44229B39" w14:textId="4695C2DE" w:rsidR="005810B3" w:rsidRPr="006E7DD8" w:rsidRDefault="005810B3" w:rsidP="005810B3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913</w:t>
            </w:r>
          </w:p>
        </w:tc>
        <w:tc>
          <w:tcPr>
            <w:tcW w:w="1323" w:type="dxa"/>
            <w:tcBorders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3DD5BBC4" w14:textId="7A61A286" w:rsidR="005810B3" w:rsidRPr="006E7DD8" w:rsidRDefault="005810B3" w:rsidP="005810B3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397</w:t>
            </w:r>
          </w:p>
        </w:tc>
        <w:tc>
          <w:tcPr>
            <w:tcW w:w="1323" w:type="dxa"/>
            <w:tcBorders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28E8E532" w14:textId="0EA4F3C1" w:rsidR="005810B3" w:rsidRPr="006E7DD8" w:rsidRDefault="005810B3" w:rsidP="005810B3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099</w:t>
            </w:r>
          </w:p>
        </w:tc>
        <w:tc>
          <w:tcPr>
            <w:tcW w:w="1323" w:type="dxa"/>
            <w:tcBorders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458C4947" w14:textId="6927FD5D" w:rsidR="005810B3" w:rsidRPr="006E7DD8" w:rsidRDefault="005810B3" w:rsidP="005810B3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138</w:t>
            </w:r>
          </w:p>
        </w:tc>
        <w:tc>
          <w:tcPr>
            <w:tcW w:w="1323" w:type="dxa"/>
            <w:tcBorders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34D0433E" w14:textId="3E2FD936" w:rsidR="005810B3" w:rsidRPr="006E7DD8" w:rsidRDefault="005810B3" w:rsidP="005810B3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b/>
                <w:bCs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b/>
                <w:bCs/>
                <w:color w:val="auto"/>
                <w:sz w:val="20"/>
                <w:szCs w:val="20"/>
              </w:rPr>
              <w:t>0.018</w:t>
            </w:r>
          </w:p>
        </w:tc>
        <w:tc>
          <w:tcPr>
            <w:tcW w:w="1323" w:type="dxa"/>
            <w:tcBorders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6E716FCD" w14:textId="4CACD332" w:rsidR="005810B3" w:rsidRPr="006E7DD8" w:rsidRDefault="005810B3" w:rsidP="005810B3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854</w:t>
            </w:r>
          </w:p>
        </w:tc>
        <w:tc>
          <w:tcPr>
            <w:tcW w:w="1324" w:type="dxa"/>
            <w:tcBorders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0D97FA92" w14:textId="1D2EF231" w:rsidR="005810B3" w:rsidRPr="006E7DD8" w:rsidRDefault="005810B3" w:rsidP="005810B3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138</w:t>
            </w:r>
          </w:p>
        </w:tc>
      </w:tr>
      <w:tr w:rsidR="005810B3" w:rsidRPr="006E7DD8" w14:paraId="60288705" w14:textId="7B9FFD50" w:rsidTr="00AD4DA1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gridAfter w:val="1"/>
          <w:wAfter w:w="6380" w:type="dxa"/>
          <w:cantSplit/>
        </w:trPr>
        <w:tc>
          <w:tcPr>
            <w:tcW w:w="2277" w:type="dxa"/>
            <w:gridSpan w:val="2"/>
            <w:vMerge w:val="restart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21A757AE" w14:textId="77777777" w:rsidR="005810B3" w:rsidRPr="006E7DD8" w:rsidRDefault="005810B3" w:rsidP="005810B3">
            <w:pPr>
              <w:spacing w:line="320" w:lineRule="atLeast"/>
              <w:ind w:left="60" w:right="60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/>
              </w:rPr>
              <w:t xml:space="preserve">neutral </w:t>
            </w:r>
            <w:proofErr w:type="spellStart"/>
            <w:r w:rsidRPr="006E7DD8">
              <w:rPr>
                <w:rFonts w:ascii="Arial" w:hAnsi="Arial" w:cs="Arial"/>
                <w:sz w:val="20"/>
                <w:szCs w:val="20"/>
                <w:lang w:val="de-DE"/>
              </w:rPr>
              <w:t>as</w:t>
            </w:r>
            <w:proofErr w:type="spellEnd"/>
            <w:r w:rsidRPr="006E7DD8">
              <w:rPr>
                <w:rFonts w:ascii="Arial" w:hAnsi="Arial" w:cs="Arial"/>
                <w:sz w:val="20"/>
                <w:szCs w:val="20"/>
                <w:lang w:val="de-DE"/>
              </w:rPr>
              <w:t xml:space="preserve"> negative (p)</w:t>
            </w:r>
          </w:p>
        </w:tc>
        <w:tc>
          <w:tcPr>
            <w:tcW w:w="567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2BDB6A3B" w14:textId="77777777" w:rsidR="005810B3" w:rsidRPr="006E7DD8" w:rsidRDefault="005810B3" w:rsidP="005810B3">
            <w:pPr>
              <w:spacing w:line="320" w:lineRule="atLeast"/>
              <w:ind w:left="60" w:right="60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/>
              </w:rPr>
              <w:t>ρ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345CC774" w14:textId="134F8D4C" w:rsidR="005810B3" w:rsidRPr="006E7DD8" w:rsidRDefault="005810B3" w:rsidP="005810B3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058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665C7046" w14:textId="1E72C609" w:rsidR="005810B3" w:rsidRPr="006E7DD8" w:rsidRDefault="005810B3" w:rsidP="005810B3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196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1E2E0741" w14:textId="342413C6" w:rsidR="005810B3" w:rsidRPr="006E7DD8" w:rsidRDefault="005810B3" w:rsidP="005810B3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-0.008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452C5545" w14:textId="671757DD" w:rsidR="005810B3" w:rsidRPr="006E7DD8" w:rsidRDefault="005810B3" w:rsidP="005810B3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105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11C321F3" w14:textId="05929753" w:rsidR="005810B3" w:rsidRPr="006E7DD8" w:rsidRDefault="005810B3" w:rsidP="005810B3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238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0B9635F3" w14:textId="63C3FD0D" w:rsidR="005810B3" w:rsidRPr="006E7DD8" w:rsidRDefault="005810B3" w:rsidP="005810B3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153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62603F70" w14:textId="70CFDAE0" w:rsidR="005810B3" w:rsidRPr="006E7DD8" w:rsidRDefault="005810B3" w:rsidP="005810B3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232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6C7E55C6" w14:textId="710CA694" w:rsidR="005810B3" w:rsidRPr="006E7DD8" w:rsidRDefault="005810B3" w:rsidP="005810B3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-0.032</w:t>
            </w:r>
          </w:p>
        </w:tc>
        <w:tc>
          <w:tcPr>
            <w:tcW w:w="1324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43C5E85D" w14:textId="0D5F687D" w:rsidR="005810B3" w:rsidRPr="006E7DD8" w:rsidRDefault="005810B3" w:rsidP="005810B3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168</w:t>
            </w:r>
          </w:p>
        </w:tc>
      </w:tr>
      <w:tr w:rsidR="005810B3" w:rsidRPr="006E7DD8" w14:paraId="389615C4" w14:textId="3E6A7581" w:rsidTr="00AD4DA1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gridAfter w:val="1"/>
          <w:wAfter w:w="6380" w:type="dxa"/>
          <w:cantSplit/>
        </w:trPr>
        <w:tc>
          <w:tcPr>
            <w:tcW w:w="2277" w:type="dxa"/>
            <w:gridSpan w:val="2"/>
            <w:vMerge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0DD0B48B" w14:textId="77777777" w:rsidR="005810B3" w:rsidRPr="006E7DD8" w:rsidRDefault="005810B3" w:rsidP="005810B3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567" w:type="dxa"/>
            <w:tcBorders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1AAAF74A" w14:textId="77777777" w:rsidR="005810B3" w:rsidRPr="006E7DD8" w:rsidRDefault="005810B3" w:rsidP="005810B3">
            <w:pPr>
              <w:spacing w:line="320" w:lineRule="atLeast"/>
              <w:ind w:left="60" w:right="60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/>
              </w:rPr>
              <w:t>Sig.</w:t>
            </w:r>
          </w:p>
        </w:tc>
        <w:tc>
          <w:tcPr>
            <w:tcW w:w="1323" w:type="dxa"/>
            <w:tcBorders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674F2CC6" w14:textId="2ADA4EE4" w:rsidR="005810B3" w:rsidRPr="006E7DD8" w:rsidRDefault="005810B3" w:rsidP="005810B3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645</w:t>
            </w:r>
          </w:p>
        </w:tc>
        <w:tc>
          <w:tcPr>
            <w:tcW w:w="1323" w:type="dxa"/>
            <w:tcBorders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63759D44" w14:textId="791AE06D" w:rsidR="005810B3" w:rsidRPr="006E7DD8" w:rsidRDefault="005810B3" w:rsidP="005810B3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  <w:vertAlign w:val="superscript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114</w:t>
            </w:r>
          </w:p>
        </w:tc>
        <w:tc>
          <w:tcPr>
            <w:tcW w:w="1323" w:type="dxa"/>
            <w:tcBorders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5BCD21B5" w14:textId="1720BD4C" w:rsidR="005810B3" w:rsidRPr="006E7DD8" w:rsidRDefault="005810B3" w:rsidP="005810B3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947</w:t>
            </w:r>
          </w:p>
        </w:tc>
        <w:tc>
          <w:tcPr>
            <w:tcW w:w="1323" w:type="dxa"/>
            <w:tcBorders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413B26FE" w14:textId="5E0ABE49" w:rsidR="005810B3" w:rsidRPr="006E7DD8" w:rsidRDefault="005810B3" w:rsidP="005810B3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403</w:t>
            </w:r>
          </w:p>
        </w:tc>
        <w:tc>
          <w:tcPr>
            <w:tcW w:w="1323" w:type="dxa"/>
            <w:tcBorders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1831A354" w14:textId="5D32E0C4" w:rsidR="005810B3" w:rsidRPr="006E7DD8" w:rsidRDefault="005810B3" w:rsidP="005810B3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054</w:t>
            </w:r>
          </w:p>
        </w:tc>
        <w:tc>
          <w:tcPr>
            <w:tcW w:w="1323" w:type="dxa"/>
            <w:tcBorders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23BB9AE7" w14:textId="03E5AEC6" w:rsidR="005810B3" w:rsidRPr="006E7DD8" w:rsidRDefault="005810B3" w:rsidP="005810B3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219</w:t>
            </w:r>
          </w:p>
        </w:tc>
        <w:tc>
          <w:tcPr>
            <w:tcW w:w="1323" w:type="dxa"/>
            <w:tcBorders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515827A0" w14:textId="1D6EA72A" w:rsidR="005810B3" w:rsidRPr="006E7DD8" w:rsidRDefault="005810B3" w:rsidP="005810B3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061</w:t>
            </w:r>
          </w:p>
        </w:tc>
        <w:tc>
          <w:tcPr>
            <w:tcW w:w="1323" w:type="dxa"/>
            <w:tcBorders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45F26A24" w14:textId="390FC9CE" w:rsidR="005810B3" w:rsidRPr="006E7DD8" w:rsidRDefault="005810B3" w:rsidP="005810B3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800</w:t>
            </w:r>
          </w:p>
        </w:tc>
        <w:tc>
          <w:tcPr>
            <w:tcW w:w="1324" w:type="dxa"/>
            <w:tcBorders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152AADAF" w14:textId="2DBDAB9E" w:rsidR="005810B3" w:rsidRPr="006E7DD8" w:rsidRDefault="005810B3" w:rsidP="005810B3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177</w:t>
            </w:r>
          </w:p>
        </w:tc>
      </w:tr>
      <w:tr w:rsidR="00EC578D" w:rsidRPr="006E7DD8" w14:paraId="43500100" w14:textId="0196D4A5" w:rsidTr="003579E7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gridAfter w:val="1"/>
          <w:wAfter w:w="6380" w:type="dxa"/>
          <w:cantSplit/>
        </w:trPr>
        <w:tc>
          <w:tcPr>
            <w:tcW w:w="2277" w:type="dxa"/>
            <w:gridSpan w:val="2"/>
            <w:vMerge w:val="restart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70CDD518" w14:textId="77777777" w:rsidR="00EC578D" w:rsidRPr="006E7DD8" w:rsidRDefault="00EC578D" w:rsidP="00EC578D">
            <w:pPr>
              <w:spacing w:line="320" w:lineRule="atLeast"/>
              <w:ind w:left="60" w:right="60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/>
              </w:rPr>
              <w:t xml:space="preserve">neutral </w:t>
            </w:r>
            <w:proofErr w:type="spellStart"/>
            <w:r w:rsidRPr="006E7DD8">
              <w:rPr>
                <w:rFonts w:ascii="Arial" w:hAnsi="Arial" w:cs="Arial"/>
                <w:sz w:val="20"/>
                <w:szCs w:val="20"/>
                <w:lang w:val="de-DE"/>
              </w:rPr>
              <w:t>as</w:t>
            </w:r>
            <w:proofErr w:type="spellEnd"/>
            <w:r w:rsidRPr="006E7DD8">
              <w:rPr>
                <w:rFonts w:ascii="Arial" w:hAnsi="Arial" w:cs="Arial"/>
                <w:sz w:val="20"/>
                <w:szCs w:val="20"/>
                <w:lang w:val="de-DE"/>
              </w:rPr>
              <w:t xml:space="preserve"> negative (s)</w:t>
            </w:r>
          </w:p>
        </w:tc>
        <w:tc>
          <w:tcPr>
            <w:tcW w:w="567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2374F235" w14:textId="77777777" w:rsidR="00EC578D" w:rsidRPr="006E7DD8" w:rsidRDefault="00EC578D" w:rsidP="00EC578D">
            <w:pPr>
              <w:spacing w:line="320" w:lineRule="atLeast"/>
              <w:ind w:left="60" w:right="60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/>
              </w:rPr>
              <w:t>ρ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4C2BA55D" w14:textId="6C604DF8" w:rsidR="00EC578D" w:rsidRPr="006E7DD8" w:rsidRDefault="00EC578D" w:rsidP="00EC578D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-0.011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4173B920" w14:textId="1028A1C6" w:rsidR="00EC578D" w:rsidRPr="006E7DD8" w:rsidRDefault="00EC578D" w:rsidP="00EC578D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232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26321588" w14:textId="01D2DF55" w:rsidR="00EC578D" w:rsidRPr="006E7DD8" w:rsidRDefault="00EC578D" w:rsidP="00EC578D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-0.052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43C20B98" w14:textId="11CE6E6A" w:rsidR="00EC578D" w:rsidRPr="006E7DD8" w:rsidRDefault="00EC578D" w:rsidP="00EC578D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081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570C6478" w14:textId="376E8445" w:rsidR="00EC578D" w:rsidRPr="006E7DD8" w:rsidRDefault="00EC578D" w:rsidP="00EC578D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170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280B0D89" w14:textId="25D5188B" w:rsidR="00EC578D" w:rsidRPr="006E7DD8" w:rsidRDefault="00EC578D" w:rsidP="00EC578D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131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4291F02E" w14:textId="7B1B5F4A" w:rsidR="00EC578D" w:rsidRPr="006E7DD8" w:rsidRDefault="00EC578D" w:rsidP="00EC578D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b/>
                <w:bCs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b/>
                <w:bCs/>
                <w:color w:val="auto"/>
                <w:sz w:val="20"/>
                <w:szCs w:val="20"/>
              </w:rPr>
              <w:t>.280</w:t>
            </w:r>
            <w:r w:rsidRPr="006E7DD8">
              <w:rPr>
                <w:rFonts w:ascii="Arial" w:hAnsi="Arial" w:cs="Arial"/>
                <w:b/>
                <w:bCs/>
                <w:color w:val="auto"/>
                <w:sz w:val="20"/>
                <w:szCs w:val="20"/>
                <w:vertAlign w:val="superscript"/>
              </w:rPr>
              <w:t>*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6E52136E" w14:textId="64238F12" w:rsidR="00EC578D" w:rsidRPr="006E7DD8" w:rsidRDefault="00EC578D" w:rsidP="00EC578D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088</w:t>
            </w:r>
          </w:p>
        </w:tc>
        <w:tc>
          <w:tcPr>
            <w:tcW w:w="1324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126875C4" w14:textId="433482AD" w:rsidR="00EC578D" w:rsidRPr="006E7DD8" w:rsidRDefault="00EC578D" w:rsidP="00EC578D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155</w:t>
            </w:r>
          </w:p>
        </w:tc>
      </w:tr>
      <w:tr w:rsidR="00EC578D" w:rsidRPr="006E7DD8" w14:paraId="20DED09A" w14:textId="0B0772A4" w:rsidTr="009E374A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gridAfter w:val="1"/>
          <w:wAfter w:w="6380" w:type="dxa"/>
          <w:cantSplit/>
        </w:trPr>
        <w:tc>
          <w:tcPr>
            <w:tcW w:w="2277" w:type="dxa"/>
            <w:gridSpan w:val="2"/>
            <w:vMerge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6F433EC7" w14:textId="77777777" w:rsidR="00EC578D" w:rsidRPr="006E7DD8" w:rsidRDefault="00EC578D" w:rsidP="00EC578D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567" w:type="dxa"/>
            <w:tcBorders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01CC5A13" w14:textId="77777777" w:rsidR="00EC578D" w:rsidRPr="006E7DD8" w:rsidRDefault="00EC578D" w:rsidP="00EC578D">
            <w:pPr>
              <w:spacing w:line="320" w:lineRule="atLeast"/>
              <w:ind w:left="60" w:right="60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/>
              </w:rPr>
              <w:t>Sig.</w:t>
            </w:r>
          </w:p>
        </w:tc>
        <w:tc>
          <w:tcPr>
            <w:tcW w:w="1323" w:type="dxa"/>
            <w:tcBorders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15C7CA6E" w14:textId="3E906039" w:rsidR="00EC578D" w:rsidRPr="006E7DD8" w:rsidRDefault="00EC578D" w:rsidP="00EC578D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930</w:t>
            </w:r>
          </w:p>
        </w:tc>
        <w:tc>
          <w:tcPr>
            <w:tcW w:w="1323" w:type="dxa"/>
            <w:tcBorders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2CADA00D" w14:textId="75B5581F" w:rsidR="00EC578D" w:rsidRPr="006E7DD8" w:rsidRDefault="00EC578D" w:rsidP="00EC578D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061</w:t>
            </w:r>
          </w:p>
        </w:tc>
        <w:tc>
          <w:tcPr>
            <w:tcW w:w="1323" w:type="dxa"/>
            <w:tcBorders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1175C259" w14:textId="49029DB0" w:rsidR="00EC578D" w:rsidRPr="006E7DD8" w:rsidRDefault="00EC578D" w:rsidP="00EC578D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676</w:t>
            </w:r>
          </w:p>
        </w:tc>
        <w:tc>
          <w:tcPr>
            <w:tcW w:w="1323" w:type="dxa"/>
            <w:tcBorders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159CEDDE" w14:textId="04684FAB" w:rsidR="00EC578D" w:rsidRPr="006E7DD8" w:rsidRDefault="00EC578D" w:rsidP="00EC578D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517</w:t>
            </w:r>
          </w:p>
        </w:tc>
        <w:tc>
          <w:tcPr>
            <w:tcW w:w="1323" w:type="dxa"/>
            <w:tcBorders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408C743A" w14:textId="30C507B9" w:rsidR="00EC578D" w:rsidRPr="006E7DD8" w:rsidRDefault="00EC578D" w:rsidP="00EC578D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173</w:t>
            </w:r>
          </w:p>
        </w:tc>
        <w:tc>
          <w:tcPr>
            <w:tcW w:w="1323" w:type="dxa"/>
            <w:tcBorders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51AD4F8A" w14:textId="11C60B51" w:rsidR="00EC578D" w:rsidRPr="006E7DD8" w:rsidRDefault="00EC578D" w:rsidP="00EC578D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294</w:t>
            </w:r>
          </w:p>
        </w:tc>
        <w:tc>
          <w:tcPr>
            <w:tcW w:w="1323" w:type="dxa"/>
            <w:tcBorders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5022E9CF" w14:textId="75ACE45C" w:rsidR="00EC578D" w:rsidRPr="006E7DD8" w:rsidRDefault="00EC578D" w:rsidP="00EC578D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b/>
                <w:bCs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b/>
                <w:bCs/>
                <w:color w:val="auto"/>
                <w:sz w:val="20"/>
                <w:szCs w:val="20"/>
              </w:rPr>
              <w:t>0.023</w:t>
            </w:r>
          </w:p>
        </w:tc>
        <w:tc>
          <w:tcPr>
            <w:tcW w:w="1323" w:type="dxa"/>
            <w:tcBorders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7BFD5B93" w14:textId="04C197A2" w:rsidR="00EC578D" w:rsidRPr="006E7DD8" w:rsidRDefault="00EC578D" w:rsidP="00EC578D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480</w:t>
            </w:r>
          </w:p>
        </w:tc>
        <w:tc>
          <w:tcPr>
            <w:tcW w:w="1324" w:type="dxa"/>
            <w:tcBorders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37C5AD9C" w14:textId="11E2DF39" w:rsidR="00EC578D" w:rsidRPr="006E7DD8" w:rsidRDefault="00EC578D" w:rsidP="00EC578D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214</w:t>
            </w:r>
          </w:p>
        </w:tc>
      </w:tr>
      <w:tr w:rsidR="00EC578D" w:rsidRPr="006E7DD8" w14:paraId="5C599810" w14:textId="5E30378B" w:rsidTr="009E374A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gridAfter w:val="1"/>
          <w:wAfter w:w="6380" w:type="dxa"/>
          <w:cantSplit/>
        </w:trPr>
        <w:tc>
          <w:tcPr>
            <w:tcW w:w="2277" w:type="dxa"/>
            <w:gridSpan w:val="2"/>
            <w:vMerge w:val="restart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1EF55A0C" w14:textId="77777777" w:rsidR="00EC578D" w:rsidRPr="006E7DD8" w:rsidRDefault="00EC578D" w:rsidP="00EC578D">
            <w:pPr>
              <w:spacing w:line="320" w:lineRule="atLeast"/>
              <w:ind w:left="60" w:right="60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/>
              </w:rPr>
              <w:t xml:space="preserve">neutral </w:t>
            </w:r>
            <w:proofErr w:type="spellStart"/>
            <w:r w:rsidRPr="006E7DD8">
              <w:rPr>
                <w:rFonts w:ascii="Arial" w:hAnsi="Arial" w:cs="Arial"/>
                <w:sz w:val="20"/>
                <w:szCs w:val="20"/>
                <w:lang w:val="de-DE"/>
              </w:rPr>
              <w:t>as</w:t>
            </w:r>
            <w:proofErr w:type="spellEnd"/>
            <w:r w:rsidRPr="006E7DD8">
              <w:rPr>
                <w:rFonts w:ascii="Arial" w:hAnsi="Arial" w:cs="Arial"/>
                <w:sz w:val="20"/>
                <w:szCs w:val="20"/>
                <w:lang w:val="de-DE"/>
              </w:rPr>
              <w:t xml:space="preserve"> negative (m)</w:t>
            </w:r>
          </w:p>
        </w:tc>
        <w:tc>
          <w:tcPr>
            <w:tcW w:w="567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458C3761" w14:textId="77777777" w:rsidR="00EC578D" w:rsidRPr="006E7DD8" w:rsidRDefault="00EC578D" w:rsidP="00EC578D">
            <w:pPr>
              <w:spacing w:line="320" w:lineRule="atLeast"/>
              <w:ind w:left="60" w:right="60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/>
              </w:rPr>
              <w:t>ρ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701459B6" w14:textId="65C2EF99" w:rsidR="00EC578D" w:rsidRPr="006E7DD8" w:rsidRDefault="00EC578D" w:rsidP="00EC578D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027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57C29733" w14:textId="6C20851F" w:rsidR="00EC578D" w:rsidRPr="006E7DD8" w:rsidRDefault="00EC578D" w:rsidP="00EC578D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b/>
                <w:bCs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b/>
                <w:bCs/>
                <w:color w:val="auto"/>
                <w:sz w:val="20"/>
                <w:szCs w:val="20"/>
              </w:rPr>
              <w:t>.246</w:t>
            </w:r>
            <w:r w:rsidRPr="006E7DD8">
              <w:rPr>
                <w:rFonts w:ascii="Arial" w:hAnsi="Arial" w:cs="Arial"/>
                <w:b/>
                <w:bCs/>
                <w:color w:val="auto"/>
                <w:sz w:val="20"/>
                <w:szCs w:val="20"/>
                <w:vertAlign w:val="superscript"/>
              </w:rPr>
              <w:t>*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37647078" w14:textId="369FF4F8" w:rsidR="00EC578D" w:rsidRPr="006E7DD8" w:rsidRDefault="00EC578D" w:rsidP="00EC578D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-0.047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5C0DC2B8" w14:textId="31859E7E" w:rsidR="00EC578D" w:rsidRPr="006E7DD8" w:rsidRDefault="00EC578D" w:rsidP="00EC578D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047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6E1A48D2" w14:textId="6E1E1DCA" w:rsidR="00EC578D" w:rsidRPr="006E7DD8" w:rsidRDefault="00EC578D" w:rsidP="00EC578D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051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69395A93" w14:textId="1469BC4E" w:rsidR="00EC578D" w:rsidRPr="006E7DD8" w:rsidRDefault="00EC578D" w:rsidP="00EC578D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158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46387A99" w14:textId="3769C1CC" w:rsidR="00EC578D" w:rsidRPr="006E7DD8" w:rsidRDefault="00EC578D" w:rsidP="00EC578D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192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207699D9" w14:textId="6F3C7132" w:rsidR="00EC578D" w:rsidRPr="006E7DD8" w:rsidRDefault="00EC578D" w:rsidP="00EC578D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028</w:t>
            </w:r>
          </w:p>
        </w:tc>
        <w:tc>
          <w:tcPr>
            <w:tcW w:w="1324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7ACFCA27" w14:textId="7CCF6CF1" w:rsidR="00EC578D" w:rsidRPr="006E7DD8" w:rsidRDefault="00EC578D" w:rsidP="00EC578D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121</w:t>
            </w:r>
          </w:p>
        </w:tc>
      </w:tr>
      <w:tr w:rsidR="00EC578D" w:rsidRPr="006E7DD8" w14:paraId="2BEA8F92" w14:textId="36F9F318" w:rsidTr="009E374A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gridAfter w:val="1"/>
          <w:wAfter w:w="6380" w:type="dxa"/>
          <w:cantSplit/>
        </w:trPr>
        <w:tc>
          <w:tcPr>
            <w:tcW w:w="2277" w:type="dxa"/>
            <w:gridSpan w:val="2"/>
            <w:vMerge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742B8AC1" w14:textId="77777777" w:rsidR="00EC578D" w:rsidRPr="006E7DD8" w:rsidRDefault="00EC578D" w:rsidP="00EC578D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567" w:type="dxa"/>
            <w:tcBorders>
              <w:left w:val="single" w:sz="4" w:space="0" w:color="A6A6A6"/>
              <w:bottom w:val="single" w:sz="8" w:space="0" w:color="A6A6A6"/>
              <w:right w:val="single" w:sz="4" w:space="0" w:color="A6A6A6"/>
            </w:tcBorders>
            <w:shd w:val="clear" w:color="auto" w:fill="FFFFFF"/>
          </w:tcPr>
          <w:p w14:paraId="4577125D" w14:textId="77777777" w:rsidR="00EC578D" w:rsidRPr="006E7DD8" w:rsidRDefault="00EC578D" w:rsidP="00EC578D">
            <w:pPr>
              <w:spacing w:line="320" w:lineRule="atLeast"/>
              <w:ind w:left="60" w:right="60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/>
              </w:rPr>
              <w:t>Sig.</w:t>
            </w:r>
          </w:p>
        </w:tc>
        <w:tc>
          <w:tcPr>
            <w:tcW w:w="1323" w:type="dxa"/>
            <w:tcBorders>
              <w:left w:val="single" w:sz="4" w:space="0" w:color="A6A6A6"/>
              <w:bottom w:val="single" w:sz="8" w:space="0" w:color="A6A6A6"/>
              <w:right w:val="single" w:sz="4" w:space="0" w:color="A6A6A6"/>
            </w:tcBorders>
            <w:shd w:val="clear" w:color="auto" w:fill="FFFFFF"/>
          </w:tcPr>
          <w:p w14:paraId="312353F5" w14:textId="7C265003" w:rsidR="00EC578D" w:rsidRPr="006E7DD8" w:rsidRDefault="00EC578D" w:rsidP="00EC578D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830</w:t>
            </w:r>
          </w:p>
        </w:tc>
        <w:tc>
          <w:tcPr>
            <w:tcW w:w="1323" w:type="dxa"/>
            <w:tcBorders>
              <w:left w:val="single" w:sz="4" w:space="0" w:color="A6A6A6"/>
              <w:bottom w:val="single" w:sz="8" w:space="0" w:color="A6A6A6"/>
              <w:right w:val="single" w:sz="4" w:space="0" w:color="A6A6A6"/>
            </w:tcBorders>
            <w:shd w:val="clear" w:color="auto" w:fill="FFFFFF"/>
          </w:tcPr>
          <w:p w14:paraId="3358A676" w14:textId="601512B8" w:rsidR="00EC578D" w:rsidRPr="006E7DD8" w:rsidRDefault="00EC578D" w:rsidP="00EC578D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b/>
                <w:bCs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b/>
                <w:bCs/>
                <w:color w:val="auto"/>
                <w:sz w:val="20"/>
                <w:szCs w:val="20"/>
              </w:rPr>
              <w:t>0.047</w:t>
            </w:r>
          </w:p>
        </w:tc>
        <w:tc>
          <w:tcPr>
            <w:tcW w:w="1323" w:type="dxa"/>
            <w:tcBorders>
              <w:left w:val="single" w:sz="4" w:space="0" w:color="A6A6A6"/>
              <w:bottom w:val="single" w:sz="8" w:space="0" w:color="A6A6A6"/>
              <w:right w:val="single" w:sz="4" w:space="0" w:color="A6A6A6"/>
            </w:tcBorders>
            <w:shd w:val="clear" w:color="auto" w:fill="FFFFFF"/>
          </w:tcPr>
          <w:p w14:paraId="4CF430C2" w14:textId="237C0E96" w:rsidR="00EC578D" w:rsidRPr="006E7DD8" w:rsidRDefault="00EC578D" w:rsidP="00EC578D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706</w:t>
            </w:r>
          </w:p>
        </w:tc>
        <w:tc>
          <w:tcPr>
            <w:tcW w:w="1323" w:type="dxa"/>
            <w:tcBorders>
              <w:left w:val="single" w:sz="4" w:space="0" w:color="A6A6A6"/>
              <w:bottom w:val="single" w:sz="8" w:space="0" w:color="A6A6A6"/>
              <w:right w:val="single" w:sz="4" w:space="0" w:color="A6A6A6"/>
            </w:tcBorders>
            <w:shd w:val="clear" w:color="auto" w:fill="FFFFFF"/>
          </w:tcPr>
          <w:p w14:paraId="0DB7A332" w14:textId="69485FFD" w:rsidR="00EC578D" w:rsidRPr="006E7DD8" w:rsidRDefault="00EC578D" w:rsidP="00EC578D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706</w:t>
            </w:r>
          </w:p>
        </w:tc>
        <w:tc>
          <w:tcPr>
            <w:tcW w:w="1323" w:type="dxa"/>
            <w:tcBorders>
              <w:left w:val="single" w:sz="4" w:space="0" w:color="A6A6A6"/>
              <w:bottom w:val="single" w:sz="8" w:space="0" w:color="A6A6A6"/>
              <w:right w:val="single" w:sz="4" w:space="0" w:color="A6A6A6"/>
            </w:tcBorders>
            <w:shd w:val="clear" w:color="auto" w:fill="FFFFFF"/>
          </w:tcPr>
          <w:p w14:paraId="25888569" w14:textId="18976267" w:rsidR="00EC578D" w:rsidRPr="006E7DD8" w:rsidRDefault="00EC578D" w:rsidP="00EC578D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684</w:t>
            </w:r>
          </w:p>
        </w:tc>
        <w:tc>
          <w:tcPr>
            <w:tcW w:w="1323" w:type="dxa"/>
            <w:tcBorders>
              <w:left w:val="single" w:sz="4" w:space="0" w:color="A6A6A6"/>
              <w:bottom w:val="single" w:sz="8" w:space="0" w:color="A6A6A6"/>
              <w:right w:val="single" w:sz="4" w:space="0" w:color="A6A6A6"/>
            </w:tcBorders>
            <w:shd w:val="clear" w:color="auto" w:fill="FFFFFF"/>
          </w:tcPr>
          <w:p w14:paraId="2434D730" w14:textId="02A6B5B4" w:rsidR="00EC578D" w:rsidRPr="006E7DD8" w:rsidRDefault="00EC578D" w:rsidP="00EC578D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206</w:t>
            </w:r>
          </w:p>
        </w:tc>
        <w:tc>
          <w:tcPr>
            <w:tcW w:w="1323" w:type="dxa"/>
            <w:tcBorders>
              <w:left w:val="single" w:sz="4" w:space="0" w:color="A6A6A6"/>
              <w:bottom w:val="single" w:sz="8" w:space="0" w:color="A6A6A6"/>
              <w:right w:val="single" w:sz="4" w:space="0" w:color="A6A6A6"/>
            </w:tcBorders>
            <w:shd w:val="clear" w:color="auto" w:fill="FFFFFF"/>
          </w:tcPr>
          <w:p w14:paraId="274A5C13" w14:textId="50957B47" w:rsidR="00EC578D" w:rsidRPr="006E7DD8" w:rsidRDefault="00EC578D" w:rsidP="00EC578D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123</w:t>
            </w:r>
          </w:p>
        </w:tc>
        <w:tc>
          <w:tcPr>
            <w:tcW w:w="1323" w:type="dxa"/>
            <w:tcBorders>
              <w:left w:val="single" w:sz="4" w:space="0" w:color="A6A6A6"/>
              <w:bottom w:val="single" w:sz="8" w:space="0" w:color="A6A6A6"/>
              <w:right w:val="single" w:sz="4" w:space="0" w:color="A6A6A6"/>
            </w:tcBorders>
            <w:shd w:val="clear" w:color="auto" w:fill="FFFFFF"/>
          </w:tcPr>
          <w:p w14:paraId="47907A66" w14:textId="11A7382D" w:rsidR="00EC578D" w:rsidRPr="006E7DD8" w:rsidRDefault="00EC578D" w:rsidP="00EC578D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824</w:t>
            </w:r>
          </w:p>
        </w:tc>
        <w:tc>
          <w:tcPr>
            <w:tcW w:w="1324" w:type="dxa"/>
            <w:tcBorders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2DEFA388" w14:textId="5722D79C" w:rsidR="00EC578D" w:rsidRPr="006E7DD8" w:rsidRDefault="00EC578D" w:rsidP="00EC578D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332</w:t>
            </w:r>
          </w:p>
        </w:tc>
      </w:tr>
      <w:tr w:rsidR="00BE5DF5" w:rsidRPr="006E7DD8" w14:paraId="040EE119" w14:textId="77777777" w:rsidTr="009E374A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gridBefore w:val="1"/>
          <w:wBefore w:w="9" w:type="dxa"/>
          <w:cantSplit/>
        </w:trPr>
        <w:tc>
          <w:tcPr>
            <w:tcW w:w="21123" w:type="dxa"/>
            <w:gridSpan w:val="12"/>
            <w:tcBorders>
              <w:left w:val="nil"/>
              <w:bottom w:val="nil"/>
              <w:right w:val="nil"/>
            </w:tcBorders>
            <w:shd w:val="clear" w:color="auto" w:fill="FFFFFF"/>
          </w:tcPr>
          <w:p w14:paraId="10498697" w14:textId="08813536" w:rsidR="00BE5DF5" w:rsidRPr="006E7DD8" w:rsidRDefault="00BE5DF5" w:rsidP="0059297D">
            <w:pPr>
              <w:spacing w:line="320" w:lineRule="atLeast"/>
              <w:ind w:left="60" w:right="60"/>
              <w:rPr>
                <w:rFonts w:ascii="Arial" w:hAnsi="Arial" w:cs="Arial"/>
                <w:bCs/>
                <w:sz w:val="20"/>
                <w:szCs w:val="20"/>
                <w:lang w:eastAsia="de-DE"/>
              </w:rPr>
            </w:pPr>
            <w:r w:rsidRPr="006E7DD8">
              <w:rPr>
                <w:rFonts w:ascii="Arial" w:hAnsi="Arial" w:cs="Arial"/>
                <w:bCs/>
                <w:i/>
                <w:sz w:val="20"/>
                <w:szCs w:val="20"/>
                <w:lang w:eastAsia="de-DE"/>
              </w:rPr>
              <w:t xml:space="preserve">Note. </w:t>
            </w:r>
            <w:r w:rsidRPr="006E7DD8">
              <w:rPr>
                <w:rFonts w:ascii="Arial" w:hAnsi="Arial" w:cs="Arial"/>
                <w:bCs/>
                <w:iCs/>
                <w:sz w:val="20"/>
                <w:szCs w:val="20"/>
                <w:lang w:eastAsia="de-DE"/>
              </w:rPr>
              <w:t>N = 66.</w:t>
            </w:r>
            <w:r w:rsidRPr="006E7DD8">
              <w:rPr>
                <w:rFonts w:ascii="Arial" w:hAnsi="Arial" w:cs="Arial"/>
                <w:bCs/>
                <w:sz w:val="20"/>
                <w:szCs w:val="20"/>
                <w:lang w:eastAsia="de-DE"/>
              </w:rPr>
              <w:t xml:space="preserve"> BSI = Brief Symptom Inventory. p = </w:t>
            </w:r>
            <w:r w:rsidR="00BA3BAD" w:rsidRPr="006E7DD8">
              <w:rPr>
                <w:rFonts w:ascii="Arial" w:hAnsi="Arial" w:cs="Arial"/>
                <w:bCs/>
                <w:sz w:val="20"/>
                <w:szCs w:val="20"/>
                <w:lang w:eastAsia="de-DE"/>
              </w:rPr>
              <w:t>low</w:t>
            </w:r>
            <w:r w:rsidRPr="006E7DD8">
              <w:rPr>
                <w:rFonts w:ascii="Arial" w:hAnsi="Arial" w:cs="Arial"/>
                <w:bCs/>
                <w:sz w:val="20"/>
                <w:szCs w:val="20"/>
                <w:lang w:eastAsia="de-DE"/>
              </w:rPr>
              <w:t xml:space="preserve"> salience condition, s = unmanipulated salience condition, m = </w:t>
            </w:r>
            <w:r w:rsidR="00BA3BAD" w:rsidRPr="006E7DD8">
              <w:rPr>
                <w:rFonts w:ascii="Arial" w:hAnsi="Arial" w:cs="Arial"/>
                <w:bCs/>
                <w:sz w:val="20"/>
                <w:szCs w:val="20"/>
                <w:lang w:eastAsia="de-DE"/>
              </w:rPr>
              <w:t>low</w:t>
            </w:r>
            <w:r w:rsidRPr="006E7DD8">
              <w:rPr>
                <w:rFonts w:ascii="Arial" w:hAnsi="Arial" w:cs="Arial"/>
                <w:bCs/>
                <w:sz w:val="20"/>
                <w:szCs w:val="20"/>
                <w:lang w:eastAsia="de-DE"/>
              </w:rPr>
              <w:t xml:space="preserve"> salience condition. </w:t>
            </w:r>
          </w:p>
          <w:p w14:paraId="3F4B9704" w14:textId="77777777" w:rsidR="00BE5DF5" w:rsidRPr="006E7DD8" w:rsidRDefault="00BE5DF5" w:rsidP="0054161A">
            <w:pPr>
              <w:spacing w:line="320" w:lineRule="atLeast"/>
              <w:ind w:left="60" w:right="60"/>
              <w:rPr>
                <w:rFonts w:ascii="Arial" w:hAnsi="Arial" w:cs="Arial"/>
                <w:sz w:val="20"/>
                <w:szCs w:val="20"/>
              </w:rPr>
            </w:pPr>
          </w:p>
          <w:p w14:paraId="52B1A4DF" w14:textId="54E0B946" w:rsidR="00D50446" w:rsidRPr="006E7DD8" w:rsidRDefault="00D50446" w:rsidP="0054161A">
            <w:pPr>
              <w:spacing w:line="320" w:lineRule="atLeast"/>
              <w:ind w:left="60" w:right="60"/>
              <w:rPr>
                <w:rFonts w:ascii="Arial" w:hAnsi="Arial" w:cs="Arial"/>
                <w:sz w:val="20"/>
                <w:szCs w:val="20"/>
              </w:rPr>
            </w:pPr>
          </w:p>
        </w:tc>
      </w:tr>
    </w:tbl>
    <w:p w14:paraId="0C7DD748" w14:textId="00BFC92C" w:rsidR="005F6ACB" w:rsidRPr="006E7DD8" w:rsidRDefault="005F6ACB" w:rsidP="004A4958">
      <w:pPr>
        <w:rPr>
          <w:rFonts w:ascii="Arial" w:hAnsi="Arial" w:cs="Arial"/>
        </w:rPr>
      </w:pPr>
    </w:p>
    <w:tbl>
      <w:tblPr>
        <w:tblW w:w="21132" w:type="dxa"/>
        <w:tblInd w:w="-1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9"/>
        <w:gridCol w:w="2268"/>
        <w:gridCol w:w="567"/>
        <w:gridCol w:w="1323"/>
        <w:gridCol w:w="1323"/>
        <w:gridCol w:w="1323"/>
        <w:gridCol w:w="1323"/>
        <w:gridCol w:w="1323"/>
        <w:gridCol w:w="1323"/>
        <w:gridCol w:w="1323"/>
        <w:gridCol w:w="1323"/>
        <w:gridCol w:w="1324"/>
        <w:gridCol w:w="6380"/>
      </w:tblGrid>
      <w:tr w:rsidR="003E680C" w:rsidRPr="003E680C" w14:paraId="6EFFD10B" w14:textId="77777777" w:rsidTr="003E680C">
        <w:trPr>
          <w:gridAfter w:val="1"/>
          <w:wAfter w:w="6380" w:type="dxa"/>
          <w:cantSplit/>
          <w:trHeight w:val="567"/>
        </w:trPr>
        <w:tc>
          <w:tcPr>
            <w:tcW w:w="14752" w:type="dxa"/>
            <w:gridSpan w:val="12"/>
            <w:tcBorders>
              <w:top w:val="nil"/>
              <w:left w:val="nil"/>
              <w:bottom w:val="single" w:sz="8" w:space="0" w:color="A6A6A6"/>
              <w:right w:val="nil"/>
            </w:tcBorders>
            <w:shd w:val="clear" w:color="auto" w:fill="auto"/>
          </w:tcPr>
          <w:p w14:paraId="0D59AA8E" w14:textId="1AED0764" w:rsidR="00B122B1" w:rsidRPr="00033BD9" w:rsidRDefault="00D50446" w:rsidP="00A977B5">
            <w:pPr>
              <w:spacing w:line="640" w:lineRule="atLeast"/>
              <w:ind w:left="60" w:right="60"/>
              <w:rPr>
                <w:rFonts w:ascii="Arial" w:hAnsi="Arial" w:cs="Arial"/>
                <w:b/>
                <w:bCs/>
                <w:color w:val="808080"/>
                <w:sz w:val="20"/>
                <w:szCs w:val="20"/>
              </w:rPr>
            </w:pPr>
            <w:r w:rsidRPr="00033BD9">
              <w:rPr>
                <w:rFonts w:ascii="Arial" w:hAnsi="Arial" w:cs="Arial"/>
                <w:b/>
                <w:bCs/>
                <w:color w:val="808080"/>
                <w:sz w:val="20"/>
                <w:szCs w:val="20"/>
              </w:rPr>
              <w:lastRenderedPageBreak/>
              <w:t>T</w:t>
            </w:r>
            <w:r w:rsidR="003E680C" w:rsidRPr="00033BD9">
              <w:rPr>
                <w:rFonts w:ascii="Arial" w:hAnsi="Arial" w:cs="Arial"/>
                <w:b/>
                <w:bCs/>
                <w:color w:val="808080"/>
                <w:sz w:val="20"/>
                <w:szCs w:val="20"/>
              </w:rPr>
              <w:t>ABLE</w:t>
            </w:r>
            <w:r w:rsidRPr="00033BD9">
              <w:rPr>
                <w:rFonts w:ascii="Arial" w:hAnsi="Arial" w:cs="Arial"/>
                <w:b/>
                <w:bCs/>
                <w:color w:val="808080"/>
                <w:sz w:val="20"/>
                <w:szCs w:val="20"/>
              </w:rPr>
              <w:t xml:space="preserve"> S5 </w:t>
            </w:r>
            <w:r w:rsidR="00B122B1" w:rsidRPr="00033BD9">
              <w:rPr>
                <w:rFonts w:ascii="Arial" w:hAnsi="Arial" w:cs="Arial"/>
                <w:b/>
                <w:bCs/>
                <w:color w:val="808080"/>
                <w:sz w:val="20"/>
                <w:szCs w:val="20"/>
              </w:rPr>
              <w:t>Correlation of BSI Depression and Anxiety subscales with misclassifications (</w:t>
            </w:r>
            <w:r w:rsidR="00C02C41" w:rsidRPr="00033BD9">
              <w:rPr>
                <w:rFonts w:ascii="Arial" w:hAnsi="Arial" w:cs="Arial"/>
                <w:b/>
                <w:bCs/>
                <w:color w:val="808080"/>
                <w:sz w:val="20"/>
                <w:szCs w:val="20"/>
              </w:rPr>
              <w:t xml:space="preserve">FEST-2: </w:t>
            </w:r>
            <w:r w:rsidR="00B122B1" w:rsidRPr="00033BD9">
              <w:rPr>
                <w:rFonts w:ascii="Arial" w:hAnsi="Arial" w:cs="Arial"/>
                <w:b/>
                <w:bCs/>
                <w:color w:val="808080"/>
                <w:sz w:val="20"/>
                <w:szCs w:val="20"/>
              </w:rPr>
              <w:t>saturation)</w:t>
            </w:r>
          </w:p>
          <w:p w14:paraId="43F0BC50" w14:textId="77777777" w:rsidR="00B122B1" w:rsidRPr="00033BD9" w:rsidRDefault="00B122B1" w:rsidP="00A977B5">
            <w:pPr>
              <w:ind w:left="60" w:right="60"/>
              <w:rPr>
                <w:rFonts w:ascii="Arial" w:hAnsi="Arial" w:cs="Arial"/>
                <w:b/>
                <w:bCs/>
                <w:color w:val="808080"/>
                <w:sz w:val="20"/>
                <w:szCs w:val="20"/>
              </w:rPr>
            </w:pPr>
          </w:p>
        </w:tc>
      </w:tr>
      <w:tr w:rsidR="00033BD9" w:rsidRPr="003E680C" w14:paraId="15B18AAB" w14:textId="77777777" w:rsidTr="00033BD9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gridAfter w:val="1"/>
          <w:wAfter w:w="6380" w:type="dxa"/>
          <w:cantSplit/>
        </w:trPr>
        <w:tc>
          <w:tcPr>
            <w:tcW w:w="2277" w:type="dxa"/>
            <w:gridSpan w:val="2"/>
            <w:tcBorders>
              <w:top w:val="single" w:sz="8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808080"/>
            <w:vAlign w:val="center"/>
          </w:tcPr>
          <w:p w14:paraId="67037EE4" w14:textId="77777777" w:rsidR="00BE5DF5" w:rsidRPr="00033BD9" w:rsidRDefault="00BE5DF5" w:rsidP="003E680C">
            <w:pPr>
              <w:jc w:val="center"/>
              <w:rPr>
                <w:rFonts w:ascii="Arial" w:hAnsi="Arial" w:cs="Arial"/>
                <w:b/>
                <w:bCs/>
                <w:color w:val="FFFFFF"/>
              </w:rPr>
            </w:pPr>
            <w:r w:rsidRPr="00033BD9">
              <w:rPr>
                <w:rFonts w:ascii="Arial" w:hAnsi="Arial" w:cs="Arial"/>
                <w:b/>
                <w:bCs/>
                <w:color w:val="FFFFFF"/>
              </w:rPr>
              <w:t>misclassification type</w:t>
            </w:r>
          </w:p>
        </w:tc>
        <w:tc>
          <w:tcPr>
            <w:tcW w:w="567" w:type="dxa"/>
            <w:tcBorders>
              <w:top w:val="single" w:sz="8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808080"/>
            <w:vAlign w:val="center"/>
          </w:tcPr>
          <w:p w14:paraId="0C27E040" w14:textId="77777777" w:rsidR="00BE5DF5" w:rsidRPr="00033BD9" w:rsidRDefault="00BE5DF5" w:rsidP="003E680C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b/>
                <w:bCs/>
                <w:color w:val="FFFFFF"/>
              </w:rPr>
            </w:pPr>
          </w:p>
        </w:tc>
        <w:tc>
          <w:tcPr>
            <w:tcW w:w="1323" w:type="dxa"/>
            <w:tcBorders>
              <w:top w:val="single" w:sz="8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808080"/>
            <w:vAlign w:val="center"/>
          </w:tcPr>
          <w:p w14:paraId="70D2AE8B" w14:textId="77777777" w:rsidR="00BE5DF5" w:rsidRPr="00033BD9" w:rsidRDefault="00BE5DF5" w:rsidP="003E680C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b/>
                <w:bCs/>
                <w:color w:val="FFFFFF"/>
              </w:rPr>
            </w:pPr>
            <w:r w:rsidRPr="00033BD9">
              <w:rPr>
                <w:rFonts w:ascii="Arial" w:hAnsi="Arial" w:cs="Arial"/>
                <w:b/>
                <w:bCs/>
                <w:color w:val="FFFFFF"/>
              </w:rPr>
              <w:t>Somatization</w:t>
            </w:r>
          </w:p>
        </w:tc>
        <w:tc>
          <w:tcPr>
            <w:tcW w:w="1323" w:type="dxa"/>
            <w:tcBorders>
              <w:top w:val="single" w:sz="8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808080"/>
            <w:vAlign w:val="center"/>
          </w:tcPr>
          <w:p w14:paraId="5D7F0CA5" w14:textId="77777777" w:rsidR="00BE5DF5" w:rsidRPr="00033BD9" w:rsidRDefault="00BE5DF5" w:rsidP="003E680C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b/>
                <w:bCs/>
                <w:color w:val="FFFFFF"/>
              </w:rPr>
            </w:pPr>
            <w:r w:rsidRPr="00033BD9">
              <w:rPr>
                <w:rFonts w:ascii="Arial" w:hAnsi="Arial" w:cs="Arial"/>
                <w:b/>
                <w:bCs/>
                <w:color w:val="FFFFFF"/>
              </w:rPr>
              <w:t>Obsession Compulsion</w:t>
            </w:r>
          </w:p>
        </w:tc>
        <w:tc>
          <w:tcPr>
            <w:tcW w:w="1323" w:type="dxa"/>
            <w:tcBorders>
              <w:top w:val="single" w:sz="8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808080"/>
            <w:vAlign w:val="center"/>
          </w:tcPr>
          <w:p w14:paraId="6E150369" w14:textId="77777777" w:rsidR="00BE5DF5" w:rsidRPr="00033BD9" w:rsidRDefault="00BE5DF5" w:rsidP="003E680C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b/>
                <w:bCs/>
                <w:color w:val="FFFFFF"/>
              </w:rPr>
            </w:pPr>
            <w:r w:rsidRPr="00033BD9">
              <w:rPr>
                <w:rFonts w:ascii="Arial" w:hAnsi="Arial" w:cs="Arial"/>
                <w:b/>
                <w:bCs/>
                <w:color w:val="FFFFFF"/>
              </w:rPr>
              <w:t>Interpersonal Sensitivity</w:t>
            </w:r>
          </w:p>
        </w:tc>
        <w:tc>
          <w:tcPr>
            <w:tcW w:w="1323" w:type="dxa"/>
            <w:tcBorders>
              <w:top w:val="single" w:sz="8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808080"/>
            <w:vAlign w:val="center"/>
          </w:tcPr>
          <w:p w14:paraId="3730BB72" w14:textId="77777777" w:rsidR="00BE5DF5" w:rsidRPr="00033BD9" w:rsidRDefault="00BE5DF5" w:rsidP="003E680C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b/>
                <w:bCs/>
                <w:color w:val="FFFFFF"/>
              </w:rPr>
            </w:pPr>
            <w:r w:rsidRPr="00033BD9">
              <w:rPr>
                <w:rFonts w:ascii="Arial" w:hAnsi="Arial" w:cs="Arial"/>
                <w:b/>
                <w:bCs/>
                <w:color w:val="FFFFFF"/>
              </w:rPr>
              <w:t>Depression</w:t>
            </w:r>
          </w:p>
        </w:tc>
        <w:tc>
          <w:tcPr>
            <w:tcW w:w="1323" w:type="dxa"/>
            <w:tcBorders>
              <w:top w:val="single" w:sz="8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808080"/>
            <w:vAlign w:val="center"/>
          </w:tcPr>
          <w:p w14:paraId="6393D842" w14:textId="77777777" w:rsidR="00BE5DF5" w:rsidRPr="00033BD9" w:rsidRDefault="00BE5DF5" w:rsidP="003E680C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b/>
                <w:bCs/>
                <w:color w:val="FFFFFF"/>
              </w:rPr>
            </w:pPr>
            <w:r w:rsidRPr="00033BD9">
              <w:rPr>
                <w:rFonts w:ascii="Arial" w:hAnsi="Arial" w:cs="Arial"/>
                <w:b/>
                <w:bCs/>
                <w:color w:val="FFFFFF"/>
              </w:rPr>
              <w:t>Anxiety</w:t>
            </w:r>
          </w:p>
        </w:tc>
        <w:tc>
          <w:tcPr>
            <w:tcW w:w="1323" w:type="dxa"/>
            <w:tcBorders>
              <w:top w:val="single" w:sz="8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808080"/>
            <w:vAlign w:val="center"/>
          </w:tcPr>
          <w:p w14:paraId="39DC3FA2" w14:textId="77777777" w:rsidR="00BE5DF5" w:rsidRPr="00033BD9" w:rsidRDefault="00BE5DF5" w:rsidP="003E680C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b/>
                <w:bCs/>
                <w:color w:val="FFFFFF"/>
              </w:rPr>
            </w:pPr>
            <w:r w:rsidRPr="00033BD9">
              <w:rPr>
                <w:rFonts w:ascii="Arial" w:hAnsi="Arial" w:cs="Arial"/>
                <w:b/>
                <w:bCs/>
                <w:color w:val="FFFFFF"/>
              </w:rPr>
              <w:t>Hostility</w:t>
            </w:r>
          </w:p>
        </w:tc>
        <w:tc>
          <w:tcPr>
            <w:tcW w:w="1323" w:type="dxa"/>
            <w:tcBorders>
              <w:top w:val="single" w:sz="8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808080"/>
            <w:vAlign w:val="center"/>
          </w:tcPr>
          <w:p w14:paraId="5181F3A8" w14:textId="77777777" w:rsidR="00BE5DF5" w:rsidRPr="00033BD9" w:rsidRDefault="00BE5DF5" w:rsidP="003E680C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b/>
                <w:bCs/>
                <w:color w:val="FFFFFF"/>
              </w:rPr>
            </w:pPr>
            <w:r w:rsidRPr="00033BD9">
              <w:rPr>
                <w:rFonts w:ascii="Arial" w:hAnsi="Arial" w:cs="Arial"/>
                <w:b/>
                <w:bCs/>
                <w:color w:val="FFFFFF"/>
              </w:rPr>
              <w:t>Phobic Anxiety</w:t>
            </w:r>
          </w:p>
        </w:tc>
        <w:tc>
          <w:tcPr>
            <w:tcW w:w="1323" w:type="dxa"/>
            <w:tcBorders>
              <w:top w:val="single" w:sz="8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808080"/>
            <w:vAlign w:val="center"/>
          </w:tcPr>
          <w:p w14:paraId="016D4AA7" w14:textId="77777777" w:rsidR="00BE5DF5" w:rsidRPr="00033BD9" w:rsidRDefault="00BE5DF5" w:rsidP="003E680C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b/>
                <w:bCs/>
                <w:color w:val="FFFFFF"/>
              </w:rPr>
            </w:pPr>
            <w:r w:rsidRPr="00033BD9">
              <w:rPr>
                <w:rFonts w:ascii="Arial" w:hAnsi="Arial" w:cs="Arial"/>
                <w:b/>
                <w:bCs/>
                <w:color w:val="FFFFFF"/>
              </w:rPr>
              <w:t>Paranoid Ideation</w:t>
            </w:r>
          </w:p>
        </w:tc>
        <w:tc>
          <w:tcPr>
            <w:tcW w:w="1324" w:type="dxa"/>
            <w:tcBorders>
              <w:top w:val="single" w:sz="8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808080"/>
            <w:vAlign w:val="center"/>
          </w:tcPr>
          <w:p w14:paraId="58D59B3E" w14:textId="77777777" w:rsidR="00BE5DF5" w:rsidRPr="00033BD9" w:rsidRDefault="00BE5DF5" w:rsidP="003E680C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b/>
                <w:bCs/>
                <w:color w:val="FFFFFF"/>
              </w:rPr>
            </w:pPr>
            <w:r w:rsidRPr="00033BD9">
              <w:rPr>
                <w:rFonts w:ascii="Arial" w:hAnsi="Arial" w:cs="Arial"/>
                <w:b/>
                <w:bCs/>
                <w:color w:val="FFFFFF"/>
              </w:rPr>
              <w:t>Psychoticism</w:t>
            </w:r>
          </w:p>
        </w:tc>
      </w:tr>
      <w:tr w:rsidR="00163B82" w:rsidRPr="006E7DD8" w14:paraId="3968F1EE" w14:textId="77777777" w:rsidTr="003E680C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gridAfter w:val="1"/>
          <w:wAfter w:w="6380" w:type="dxa"/>
          <w:cantSplit/>
        </w:trPr>
        <w:tc>
          <w:tcPr>
            <w:tcW w:w="2277" w:type="dxa"/>
            <w:gridSpan w:val="2"/>
            <w:vMerge w:val="restart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57218BB3" w14:textId="77777777" w:rsidR="00163B82" w:rsidRPr="006E7DD8" w:rsidRDefault="00163B82" w:rsidP="00163B82">
            <w:pPr>
              <w:spacing w:line="320" w:lineRule="atLeast"/>
              <w:ind w:left="60" w:right="60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positive as negative (all)</w:t>
            </w:r>
          </w:p>
        </w:tc>
        <w:tc>
          <w:tcPr>
            <w:tcW w:w="567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3CF93A1A" w14:textId="77777777" w:rsidR="00163B82" w:rsidRPr="006E7DD8" w:rsidRDefault="00163B82" w:rsidP="00163B82">
            <w:pPr>
              <w:spacing w:line="320" w:lineRule="atLeast"/>
              <w:ind w:left="60" w:right="60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/>
              </w:rPr>
              <w:t>ρ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4036DCC0" w14:textId="4E8694F8" w:rsidR="00163B82" w:rsidRPr="006E7DD8" w:rsidRDefault="00163B82" w:rsidP="00163B82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230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13BF7B68" w14:textId="5A03733E" w:rsidR="00163B82" w:rsidRPr="006E7DD8" w:rsidRDefault="00163B82" w:rsidP="00163B82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004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33EE0D76" w14:textId="4225746E" w:rsidR="00163B82" w:rsidRPr="006E7DD8" w:rsidRDefault="00163B82" w:rsidP="00163B82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056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4E87490C" w14:textId="717A9F45" w:rsidR="00163B82" w:rsidRPr="006E7DD8" w:rsidRDefault="00163B82" w:rsidP="00163B82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-0.025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370A41C1" w14:textId="2BB27467" w:rsidR="00163B82" w:rsidRPr="006E7DD8" w:rsidRDefault="00163B82" w:rsidP="00163B82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-0.044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1F894E46" w14:textId="405F00E2" w:rsidR="00163B82" w:rsidRPr="006E7DD8" w:rsidRDefault="00163B82" w:rsidP="00163B82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000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718CA001" w14:textId="18B3A12C" w:rsidR="00163B82" w:rsidRPr="006E7DD8" w:rsidRDefault="00163B82" w:rsidP="00163B82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040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3AE338A1" w14:textId="72DB097F" w:rsidR="00163B82" w:rsidRPr="006E7DD8" w:rsidRDefault="00163B82" w:rsidP="00163B82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-0.035</w:t>
            </w:r>
          </w:p>
        </w:tc>
        <w:tc>
          <w:tcPr>
            <w:tcW w:w="1324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3A00527A" w14:textId="52BC86A5" w:rsidR="00163B82" w:rsidRPr="006E7DD8" w:rsidRDefault="00163B82" w:rsidP="00163B82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178</w:t>
            </w:r>
          </w:p>
        </w:tc>
      </w:tr>
      <w:tr w:rsidR="00163B82" w:rsidRPr="006E7DD8" w14:paraId="4649CB91" w14:textId="77777777" w:rsidTr="003E680C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gridAfter w:val="1"/>
          <w:wAfter w:w="6380" w:type="dxa"/>
          <w:cantSplit/>
        </w:trPr>
        <w:tc>
          <w:tcPr>
            <w:tcW w:w="2277" w:type="dxa"/>
            <w:gridSpan w:val="2"/>
            <w:vMerge/>
            <w:tcBorders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0A16089D" w14:textId="77777777" w:rsidR="00163B82" w:rsidRPr="006E7DD8" w:rsidRDefault="00163B82" w:rsidP="00163B82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567" w:type="dxa"/>
            <w:tcBorders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0A5517A6" w14:textId="77777777" w:rsidR="00163B82" w:rsidRPr="006E7DD8" w:rsidRDefault="00163B82" w:rsidP="00163B82">
            <w:pPr>
              <w:spacing w:line="320" w:lineRule="atLeast"/>
              <w:ind w:left="60" w:right="60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/>
              </w:rPr>
              <w:t>Sig.</w:t>
            </w:r>
          </w:p>
        </w:tc>
        <w:tc>
          <w:tcPr>
            <w:tcW w:w="1323" w:type="dxa"/>
            <w:tcBorders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7D790003" w14:textId="295755AF" w:rsidR="00163B82" w:rsidRPr="006E7DD8" w:rsidRDefault="00163B82" w:rsidP="00163B82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063</w:t>
            </w:r>
          </w:p>
        </w:tc>
        <w:tc>
          <w:tcPr>
            <w:tcW w:w="1323" w:type="dxa"/>
            <w:tcBorders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26026296" w14:textId="1EF1FE00" w:rsidR="00163B82" w:rsidRPr="006E7DD8" w:rsidRDefault="00163B82" w:rsidP="00163B82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975</w:t>
            </w:r>
          </w:p>
        </w:tc>
        <w:tc>
          <w:tcPr>
            <w:tcW w:w="1323" w:type="dxa"/>
            <w:tcBorders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448CD2C2" w14:textId="4C8EB88C" w:rsidR="00163B82" w:rsidRPr="006E7DD8" w:rsidRDefault="00163B82" w:rsidP="00163B82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657</w:t>
            </w:r>
          </w:p>
        </w:tc>
        <w:tc>
          <w:tcPr>
            <w:tcW w:w="1323" w:type="dxa"/>
            <w:tcBorders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697E3424" w14:textId="3C745059" w:rsidR="00163B82" w:rsidRPr="006E7DD8" w:rsidRDefault="00163B82" w:rsidP="00163B82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840</w:t>
            </w:r>
          </w:p>
        </w:tc>
        <w:tc>
          <w:tcPr>
            <w:tcW w:w="1323" w:type="dxa"/>
            <w:tcBorders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29A336DA" w14:textId="5D058A8F" w:rsidR="00163B82" w:rsidRPr="006E7DD8" w:rsidRDefault="00163B82" w:rsidP="00163B82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729</w:t>
            </w:r>
          </w:p>
        </w:tc>
        <w:tc>
          <w:tcPr>
            <w:tcW w:w="1323" w:type="dxa"/>
            <w:tcBorders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757C00A4" w14:textId="27A5AB0B" w:rsidR="00163B82" w:rsidRPr="006E7DD8" w:rsidRDefault="00163B82" w:rsidP="00163B82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998</w:t>
            </w:r>
          </w:p>
        </w:tc>
        <w:tc>
          <w:tcPr>
            <w:tcW w:w="1323" w:type="dxa"/>
            <w:tcBorders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31317D4E" w14:textId="1772D966" w:rsidR="00163B82" w:rsidRPr="006E7DD8" w:rsidRDefault="00163B82" w:rsidP="00163B82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752</w:t>
            </w:r>
          </w:p>
        </w:tc>
        <w:tc>
          <w:tcPr>
            <w:tcW w:w="1323" w:type="dxa"/>
            <w:tcBorders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52A0D833" w14:textId="352C4A8E" w:rsidR="00163B82" w:rsidRPr="006E7DD8" w:rsidRDefault="00163B82" w:rsidP="00163B82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777</w:t>
            </w:r>
          </w:p>
        </w:tc>
        <w:tc>
          <w:tcPr>
            <w:tcW w:w="1324" w:type="dxa"/>
            <w:tcBorders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7F930593" w14:textId="2E0832D5" w:rsidR="00163B82" w:rsidRPr="006E7DD8" w:rsidRDefault="00163B82" w:rsidP="00163B82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152</w:t>
            </w:r>
          </w:p>
        </w:tc>
      </w:tr>
      <w:tr w:rsidR="00047BBF" w:rsidRPr="006E7DD8" w14:paraId="7DFC6DA7" w14:textId="77777777" w:rsidTr="003E680C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gridAfter w:val="1"/>
          <w:wAfter w:w="6380" w:type="dxa"/>
          <w:cantSplit/>
        </w:trPr>
        <w:tc>
          <w:tcPr>
            <w:tcW w:w="2277" w:type="dxa"/>
            <w:gridSpan w:val="2"/>
            <w:vMerge w:val="restart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18135A90" w14:textId="77777777" w:rsidR="00047BBF" w:rsidRPr="006E7DD8" w:rsidRDefault="00047BBF" w:rsidP="00047BBF">
            <w:pPr>
              <w:spacing w:line="320" w:lineRule="atLeast"/>
              <w:ind w:left="60" w:right="60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positive as negative (p)</w:t>
            </w:r>
          </w:p>
        </w:tc>
        <w:tc>
          <w:tcPr>
            <w:tcW w:w="567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3985F478" w14:textId="77777777" w:rsidR="00047BBF" w:rsidRPr="006E7DD8" w:rsidRDefault="00047BBF" w:rsidP="00047BBF">
            <w:pPr>
              <w:spacing w:line="320" w:lineRule="atLeast"/>
              <w:ind w:left="60" w:right="60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/>
              </w:rPr>
              <w:t>ρ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6300753C" w14:textId="37E14C7A" w:rsidR="00047BBF" w:rsidRPr="006E7DD8" w:rsidRDefault="00047BBF" w:rsidP="00047BBF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204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239E703E" w14:textId="79642B1F" w:rsidR="00047BBF" w:rsidRPr="006E7DD8" w:rsidRDefault="00047BBF" w:rsidP="00047BBF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136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1044AE27" w14:textId="6576317A" w:rsidR="00047BBF" w:rsidRPr="006E7DD8" w:rsidRDefault="00047BBF" w:rsidP="00047BBF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-0.045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35D9C76A" w14:textId="145B7089" w:rsidR="00047BBF" w:rsidRPr="006E7DD8" w:rsidRDefault="00047BBF" w:rsidP="00047BBF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116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7EC3FEA7" w14:textId="75EF2FD2" w:rsidR="00047BBF" w:rsidRPr="006E7DD8" w:rsidRDefault="00047BBF" w:rsidP="00047BBF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-0.020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400D4202" w14:textId="5317B836" w:rsidR="00047BBF" w:rsidRPr="006E7DD8" w:rsidRDefault="00047BBF" w:rsidP="00047BBF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059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57AA0B96" w14:textId="1561E5E7" w:rsidR="00047BBF" w:rsidRPr="006E7DD8" w:rsidRDefault="00047BBF" w:rsidP="00047BBF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048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318B508F" w14:textId="6F8D4857" w:rsidR="00047BBF" w:rsidRPr="006E7DD8" w:rsidRDefault="00047BBF" w:rsidP="00047BBF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020</w:t>
            </w:r>
          </w:p>
        </w:tc>
        <w:tc>
          <w:tcPr>
            <w:tcW w:w="1324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489E5A56" w14:textId="69A2CB42" w:rsidR="00047BBF" w:rsidRPr="006E7DD8" w:rsidRDefault="00047BBF" w:rsidP="00047BBF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187</w:t>
            </w:r>
          </w:p>
        </w:tc>
      </w:tr>
      <w:tr w:rsidR="00047BBF" w:rsidRPr="006E7DD8" w14:paraId="5E966707" w14:textId="77777777" w:rsidTr="003E680C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gridAfter w:val="1"/>
          <w:wAfter w:w="6380" w:type="dxa"/>
          <w:cantSplit/>
        </w:trPr>
        <w:tc>
          <w:tcPr>
            <w:tcW w:w="2277" w:type="dxa"/>
            <w:gridSpan w:val="2"/>
            <w:vMerge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5807ACC2" w14:textId="77777777" w:rsidR="00047BBF" w:rsidRPr="006E7DD8" w:rsidRDefault="00047BBF" w:rsidP="00047BBF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397B6984" w14:textId="77777777" w:rsidR="00047BBF" w:rsidRPr="006E7DD8" w:rsidRDefault="00047BBF" w:rsidP="00047BBF">
            <w:pPr>
              <w:spacing w:line="320" w:lineRule="atLeast"/>
              <w:ind w:left="60" w:right="60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/>
              </w:rPr>
              <w:t>Sig.</w:t>
            </w:r>
          </w:p>
        </w:tc>
        <w:tc>
          <w:tcPr>
            <w:tcW w:w="1323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4E8BBB07" w14:textId="6CED18E4" w:rsidR="00047BBF" w:rsidRPr="006E7DD8" w:rsidRDefault="00047BBF" w:rsidP="00047BBF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101</w:t>
            </w:r>
          </w:p>
        </w:tc>
        <w:tc>
          <w:tcPr>
            <w:tcW w:w="1323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6192DFB8" w14:textId="71DA7973" w:rsidR="00047BBF" w:rsidRPr="006E7DD8" w:rsidRDefault="00047BBF" w:rsidP="00047BBF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278</w:t>
            </w:r>
          </w:p>
        </w:tc>
        <w:tc>
          <w:tcPr>
            <w:tcW w:w="1323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5A9D906D" w14:textId="67AB8C11" w:rsidR="00047BBF" w:rsidRPr="006E7DD8" w:rsidRDefault="00047BBF" w:rsidP="00047BBF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717</w:t>
            </w:r>
          </w:p>
        </w:tc>
        <w:tc>
          <w:tcPr>
            <w:tcW w:w="1323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69BA85BA" w14:textId="39FE77CE" w:rsidR="00047BBF" w:rsidRPr="006E7DD8" w:rsidRDefault="00047BBF" w:rsidP="00047BBF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354</w:t>
            </w:r>
          </w:p>
        </w:tc>
        <w:tc>
          <w:tcPr>
            <w:tcW w:w="1323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33A9327F" w14:textId="268EEA91" w:rsidR="00047BBF" w:rsidRPr="006E7DD8" w:rsidRDefault="00047BBF" w:rsidP="00047BBF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873</w:t>
            </w:r>
          </w:p>
        </w:tc>
        <w:tc>
          <w:tcPr>
            <w:tcW w:w="1323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7D030AA0" w14:textId="72E8CDF0" w:rsidR="00047BBF" w:rsidRPr="006E7DD8" w:rsidRDefault="00047BBF" w:rsidP="00047BBF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636</w:t>
            </w:r>
          </w:p>
        </w:tc>
        <w:tc>
          <w:tcPr>
            <w:tcW w:w="1323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78BB89D1" w14:textId="4C4CB717" w:rsidR="00047BBF" w:rsidRPr="006E7DD8" w:rsidRDefault="00047BBF" w:rsidP="00047BBF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704</w:t>
            </w:r>
          </w:p>
        </w:tc>
        <w:tc>
          <w:tcPr>
            <w:tcW w:w="1323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4DA31421" w14:textId="71BDE264" w:rsidR="00047BBF" w:rsidRPr="006E7DD8" w:rsidRDefault="00047BBF" w:rsidP="00047BBF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876</w:t>
            </w:r>
          </w:p>
        </w:tc>
        <w:tc>
          <w:tcPr>
            <w:tcW w:w="1324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044823E9" w14:textId="35D5660D" w:rsidR="00047BBF" w:rsidRPr="006E7DD8" w:rsidRDefault="00047BBF" w:rsidP="00047BBF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132</w:t>
            </w:r>
          </w:p>
        </w:tc>
      </w:tr>
      <w:tr w:rsidR="00047BBF" w:rsidRPr="006E7DD8" w14:paraId="6A2DAE60" w14:textId="77777777" w:rsidTr="003E680C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gridAfter w:val="1"/>
          <w:wAfter w:w="6380" w:type="dxa"/>
          <w:cantSplit/>
        </w:trPr>
        <w:tc>
          <w:tcPr>
            <w:tcW w:w="2277" w:type="dxa"/>
            <w:gridSpan w:val="2"/>
            <w:vMerge w:val="restart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4AFB5906" w14:textId="77777777" w:rsidR="00047BBF" w:rsidRPr="006E7DD8" w:rsidRDefault="00047BBF" w:rsidP="00047BBF">
            <w:pPr>
              <w:spacing w:line="320" w:lineRule="atLeast"/>
              <w:ind w:left="60" w:right="60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positive as negative (s)</w:t>
            </w:r>
          </w:p>
        </w:tc>
        <w:tc>
          <w:tcPr>
            <w:tcW w:w="567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27932115" w14:textId="77777777" w:rsidR="00047BBF" w:rsidRPr="006E7DD8" w:rsidRDefault="00047BBF" w:rsidP="00047BBF">
            <w:pPr>
              <w:spacing w:line="320" w:lineRule="atLeast"/>
              <w:ind w:left="60" w:right="60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/>
              </w:rPr>
              <w:t>ρ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5268FDAA" w14:textId="60A42AE6" w:rsidR="00047BBF" w:rsidRPr="006E7DD8" w:rsidRDefault="00047BBF" w:rsidP="00047BBF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-0.006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20D85733" w14:textId="6C5BAE4D" w:rsidR="00047BBF" w:rsidRPr="006E7DD8" w:rsidRDefault="00047BBF" w:rsidP="00047BBF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137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2695FD58" w14:textId="27F7A934" w:rsidR="00047BBF" w:rsidRPr="006E7DD8" w:rsidRDefault="00047BBF" w:rsidP="00047BBF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-0.015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6324ED30" w14:textId="50A3CED7" w:rsidR="00047BBF" w:rsidRPr="006E7DD8" w:rsidRDefault="00047BBF" w:rsidP="00047BBF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-0.082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1AAC2A93" w14:textId="1D8F57AA" w:rsidR="00047BBF" w:rsidRPr="006E7DD8" w:rsidRDefault="00047BBF" w:rsidP="00047BBF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018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59E9FE9A" w14:textId="17B87152" w:rsidR="00047BBF" w:rsidRPr="006E7DD8" w:rsidRDefault="00047BBF" w:rsidP="00047BBF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-0.010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00D93271" w14:textId="44AE7097" w:rsidR="00047BBF" w:rsidRPr="006E7DD8" w:rsidRDefault="00047BBF" w:rsidP="00047BBF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-0.055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2770BA05" w14:textId="7E3A7DF3" w:rsidR="00047BBF" w:rsidRPr="006E7DD8" w:rsidRDefault="00047BBF" w:rsidP="00047BBF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-0.032</w:t>
            </w:r>
          </w:p>
        </w:tc>
        <w:tc>
          <w:tcPr>
            <w:tcW w:w="1324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2A9D28A9" w14:textId="5CA84296" w:rsidR="00047BBF" w:rsidRPr="006E7DD8" w:rsidRDefault="00047BBF" w:rsidP="00047BBF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105</w:t>
            </w:r>
          </w:p>
        </w:tc>
      </w:tr>
      <w:tr w:rsidR="00047BBF" w:rsidRPr="006E7DD8" w14:paraId="4B0D925B" w14:textId="77777777" w:rsidTr="003E680C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gridAfter w:val="1"/>
          <w:wAfter w:w="6380" w:type="dxa"/>
          <w:cantSplit/>
        </w:trPr>
        <w:tc>
          <w:tcPr>
            <w:tcW w:w="2277" w:type="dxa"/>
            <w:gridSpan w:val="2"/>
            <w:vMerge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75878C4D" w14:textId="77777777" w:rsidR="00047BBF" w:rsidRPr="006E7DD8" w:rsidRDefault="00047BBF" w:rsidP="00047BBF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6C1E4C06" w14:textId="77777777" w:rsidR="00047BBF" w:rsidRPr="006E7DD8" w:rsidRDefault="00047BBF" w:rsidP="00047BBF">
            <w:pPr>
              <w:spacing w:line="320" w:lineRule="atLeast"/>
              <w:ind w:left="60" w:right="60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/>
              </w:rPr>
              <w:t>Sig.</w:t>
            </w:r>
          </w:p>
        </w:tc>
        <w:tc>
          <w:tcPr>
            <w:tcW w:w="1323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61576B4D" w14:textId="706D144F" w:rsidR="00047BBF" w:rsidRPr="006E7DD8" w:rsidRDefault="00047BBF" w:rsidP="00047BBF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965</w:t>
            </w:r>
          </w:p>
        </w:tc>
        <w:tc>
          <w:tcPr>
            <w:tcW w:w="1323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71BC632E" w14:textId="5BEC070A" w:rsidR="00047BBF" w:rsidRPr="006E7DD8" w:rsidRDefault="00047BBF" w:rsidP="00047BBF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272</w:t>
            </w:r>
          </w:p>
        </w:tc>
        <w:tc>
          <w:tcPr>
            <w:tcW w:w="1323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6335BF5D" w14:textId="3B603595" w:rsidR="00047BBF" w:rsidRPr="006E7DD8" w:rsidRDefault="00047BBF" w:rsidP="00047BBF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908</w:t>
            </w:r>
          </w:p>
        </w:tc>
        <w:tc>
          <w:tcPr>
            <w:tcW w:w="1323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1FFB431B" w14:textId="5CF6786F" w:rsidR="00047BBF" w:rsidRPr="006E7DD8" w:rsidRDefault="00047BBF" w:rsidP="00047BBF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515</w:t>
            </w:r>
          </w:p>
        </w:tc>
        <w:tc>
          <w:tcPr>
            <w:tcW w:w="1323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054A2101" w14:textId="51EE59B0" w:rsidR="00047BBF" w:rsidRPr="006E7DD8" w:rsidRDefault="00047BBF" w:rsidP="00047BBF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883</w:t>
            </w:r>
          </w:p>
        </w:tc>
        <w:tc>
          <w:tcPr>
            <w:tcW w:w="1323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07E0CDB4" w14:textId="7D96BB83" w:rsidR="00047BBF" w:rsidRPr="006E7DD8" w:rsidRDefault="00047BBF" w:rsidP="00047BBF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936</w:t>
            </w:r>
          </w:p>
        </w:tc>
        <w:tc>
          <w:tcPr>
            <w:tcW w:w="1323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5640178E" w14:textId="37EBBB21" w:rsidR="00047BBF" w:rsidRPr="006E7DD8" w:rsidRDefault="00047BBF" w:rsidP="00047BBF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660</w:t>
            </w:r>
          </w:p>
        </w:tc>
        <w:tc>
          <w:tcPr>
            <w:tcW w:w="1323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73D48005" w14:textId="0A6E8E41" w:rsidR="00047BBF" w:rsidRPr="006E7DD8" w:rsidRDefault="00047BBF" w:rsidP="00047BBF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800</w:t>
            </w:r>
          </w:p>
        </w:tc>
        <w:tc>
          <w:tcPr>
            <w:tcW w:w="1324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3A402D10" w14:textId="065F0907" w:rsidR="00047BBF" w:rsidRPr="006E7DD8" w:rsidRDefault="00047BBF" w:rsidP="00047BBF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403</w:t>
            </w:r>
          </w:p>
        </w:tc>
      </w:tr>
      <w:tr w:rsidR="00047BBF" w:rsidRPr="006E7DD8" w14:paraId="6AAF8691" w14:textId="77777777" w:rsidTr="003E680C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gridAfter w:val="1"/>
          <w:wAfter w:w="6380" w:type="dxa"/>
          <w:cantSplit/>
        </w:trPr>
        <w:tc>
          <w:tcPr>
            <w:tcW w:w="2277" w:type="dxa"/>
            <w:gridSpan w:val="2"/>
            <w:vMerge w:val="restart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62B49B34" w14:textId="77777777" w:rsidR="00047BBF" w:rsidRPr="006E7DD8" w:rsidRDefault="00047BBF" w:rsidP="00047BBF">
            <w:pPr>
              <w:spacing w:line="320" w:lineRule="atLeast"/>
              <w:ind w:left="60" w:right="60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positive as negative (m)</w:t>
            </w:r>
          </w:p>
        </w:tc>
        <w:tc>
          <w:tcPr>
            <w:tcW w:w="567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45B2F42E" w14:textId="77777777" w:rsidR="00047BBF" w:rsidRPr="006E7DD8" w:rsidRDefault="00047BBF" w:rsidP="00047BBF">
            <w:pPr>
              <w:spacing w:line="320" w:lineRule="atLeast"/>
              <w:ind w:left="60" w:right="60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/>
              </w:rPr>
              <w:t>ρ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7D4E5DD3" w14:textId="5E1DDA08" w:rsidR="00047BBF" w:rsidRPr="006E7DD8" w:rsidRDefault="00047BBF" w:rsidP="00047BBF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113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4272750B" w14:textId="1BA748F7" w:rsidR="00047BBF" w:rsidRPr="006E7DD8" w:rsidRDefault="00047BBF" w:rsidP="00047BBF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-0.175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3C00F78B" w14:textId="4D68D36F" w:rsidR="00047BBF" w:rsidRPr="006E7DD8" w:rsidRDefault="00047BBF" w:rsidP="00047BBF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054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0C257374" w14:textId="6B23AC80" w:rsidR="00047BBF" w:rsidRPr="006E7DD8" w:rsidRDefault="00047BBF" w:rsidP="00047BBF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-0.096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13CAE875" w14:textId="023534F9" w:rsidR="00047BBF" w:rsidRPr="006E7DD8" w:rsidRDefault="00047BBF" w:rsidP="00047BBF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-0.104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6A4496A2" w14:textId="39701C8F" w:rsidR="00047BBF" w:rsidRPr="006E7DD8" w:rsidRDefault="00047BBF" w:rsidP="00047BBF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-0.177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6453C5A7" w14:textId="4C11FE21" w:rsidR="00047BBF" w:rsidRPr="006E7DD8" w:rsidRDefault="00047BBF" w:rsidP="00047BBF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048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7CD27AB8" w14:textId="17499C43" w:rsidR="00047BBF" w:rsidRPr="006E7DD8" w:rsidRDefault="00047BBF" w:rsidP="00047BBF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-0.053</w:t>
            </w:r>
          </w:p>
        </w:tc>
        <w:tc>
          <w:tcPr>
            <w:tcW w:w="1324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31BAE9FE" w14:textId="59BEAE37" w:rsidR="00047BBF" w:rsidRPr="006E7DD8" w:rsidRDefault="00047BBF" w:rsidP="00047BBF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117</w:t>
            </w:r>
          </w:p>
        </w:tc>
      </w:tr>
      <w:tr w:rsidR="00047BBF" w:rsidRPr="006E7DD8" w14:paraId="472D4413" w14:textId="77777777" w:rsidTr="003E680C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gridAfter w:val="1"/>
          <w:wAfter w:w="6380" w:type="dxa"/>
          <w:cantSplit/>
        </w:trPr>
        <w:tc>
          <w:tcPr>
            <w:tcW w:w="2277" w:type="dxa"/>
            <w:gridSpan w:val="2"/>
            <w:vMerge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6ACA6BF3" w14:textId="77777777" w:rsidR="00047BBF" w:rsidRPr="006E7DD8" w:rsidRDefault="00047BBF" w:rsidP="00047BBF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729C2C1B" w14:textId="77777777" w:rsidR="00047BBF" w:rsidRPr="006E7DD8" w:rsidRDefault="00047BBF" w:rsidP="00047BBF">
            <w:pPr>
              <w:spacing w:line="320" w:lineRule="atLeast"/>
              <w:ind w:left="60" w:right="60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/>
              </w:rPr>
              <w:t>Sig.</w:t>
            </w:r>
          </w:p>
        </w:tc>
        <w:tc>
          <w:tcPr>
            <w:tcW w:w="1323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6C54F820" w14:textId="22DF3DCA" w:rsidR="00047BBF" w:rsidRPr="006E7DD8" w:rsidRDefault="00047BBF" w:rsidP="00047BBF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368</w:t>
            </w:r>
          </w:p>
        </w:tc>
        <w:tc>
          <w:tcPr>
            <w:tcW w:w="1323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12BFC842" w14:textId="12E36FD2" w:rsidR="00047BBF" w:rsidRPr="006E7DD8" w:rsidRDefault="00047BBF" w:rsidP="00047BBF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159</w:t>
            </w:r>
          </w:p>
        </w:tc>
        <w:tc>
          <w:tcPr>
            <w:tcW w:w="1323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62723D5A" w14:textId="1587A91D" w:rsidR="00047BBF" w:rsidRPr="006E7DD8" w:rsidRDefault="00047BBF" w:rsidP="00047BBF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668</w:t>
            </w:r>
          </w:p>
        </w:tc>
        <w:tc>
          <w:tcPr>
            <w:tcW w:w="1323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53A89A6F" w14:textId="1F15A8D7" w:rsidR="00047BBF" w:rsidRPr="006E7DD8" w:rsidRDefault="00047BBF" w:rsidP="00047BBF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441</w:t>
            </w:r>
          </w:p>
        </w:tc>
        <w:tc>
          <w:tcPr>
            <w:tcW w:w="1323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06396E04" w14:textId="65AF66A6" w:rsidR="00047BBF" w:rsidRPr="006E7DD8" w:rsidRDefault="00047BBF" w:rsidP="00047BBF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407</w:t>
            </w:r>
          </w:p>
        </w:tc>
        <w:tc>
          <w:tcPr>
            <w:tcW w:w="1323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643E5330" w14:textId="021FD155" w:rsidR="00047BBF" w:rsidRPr="006E7DD8" w:rsidRDefault="00047BBF" w:rsidP="00047BBF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154</w:t>
            </w:r>
          </w:p>
        </w:tc>
        <w:tc>
          <w:tcPr>
            <w:tcW w:w="1323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460A3A12" w14:textId="4EADFB59" w:rsidR="00047BBF" w:rsidRPr="006E7DD8" w:rsidRDefault="00047BBF" w:rsidP="00047BBF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699</w:t>
            </w:r>
          </w:p>
        </w:tc>
        <w:tc>
          <w:tcPr>
            <w:tcW w:w="1323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11629205" w14:textId="55B3E03D" w:rsidR="00047BBF" w:rsidRPr="006E7DD8" w:rsidRDefault="00047BBF" w:rsidP="00047BBF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671</w:t>
            </w:r>
          </w:p>
        </w:tc>
        <w:tc>
          <w:tcPr>
            <w:tcW w:w="1324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0D887641" w14:textId="703B8AEC" w:rsidR="00047BBF" w:rsidRPr="006E7DD8" w:rsidRDefault="00047BBF" w:rsidP="00047BBF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351</w:t>
            </w:r>
          </w:p>
        </w:tc>
      </w:tr>
      <w:tr w:rsidR="008976C0" w:rsidRPr="006E7DD8" w14:paraId="220BE0D9" w14:textId="77777777" w:rsidTr="003E680C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gridAfter w:val="1"/>
          <w:wAfter w:w="6380" w:type="dxa"/>
          <w:cantSplit/>
        </w:trPr>
        <w:tc>
          <w:tcPr>
            <w:tcW w:w="2277" w:type="dxa"/>
            <w:gridSpan w:val="2"/>
            <w:vMerge w:val="restart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2E996A0A" w14:textId="77777777" w:rsidR="008976C0" w:rsidRPr="006E7DD8" w:rsidRDefault="008976C0" w:rsidP="008976C0">
            <w:pPr>
              <w:spacing w:line="320" w:lineRule="atLeast"/>
              <w:ind w:left="60" w:right="60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/>
              </w:rPr>
              <w:t xml:space="preserve">neutral </w:t>
            </w:r>
            <w:proofErr w:type="spellStart"/>
            <w:r w:rsidRPr="006E7DD8">
              <w:rPr>
                <w:rFonts w:ascii="Arial" w:hAnsi="Arial" w:cs="Arial"/>
                <w:sz w:val="20"/>
                <w:szCs w:val="20"/>
                <w:lang w:val="de-DE"/>
              </w:rPr>
              <w:t>as</w:t>
            </w:r>
            <w:proofErr w:type="spellEnd"/>
            <w:r w:rsidRPr="006E7DD8">
              <w:rPr>
                <w:rFonts w:ascii="Arial" w:hAnsi="Arial" w:cs="Arial"/>
                <w:sz w:val="20"/>
                <w:szCs w:val="20"/>
                <w:lang w:val="de-DE"/>
              </w:rPr>
              <w:t xml:space="preserve"> negative (all)</w:t>
            </w:r>
          </w:p>
        </w:tc>
        <w:tc>
          <w:tcPr>
            <w:tcW w:w="567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4E85D301" w14:textId="77777777" w:rsidR="008976C0" w:rsidRPr="006E7DD8" w:rsidRDefault="008976C0" w:rsidP="008976C0">
            <w:pPr>
              <w:spacing w:line="320" w:lineRule="atLeast"/>
              <w:ind w:left="60" w:right="60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/>
              </w:rPr>
              <w:t>ρ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7EFCB13D" w14:textId="7E8DFE02" w:rsidR="008976C0" w:rsidRPr="006E7DD8" w:rsidRDefault="008976C0" w:rsidP="008976C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-0.049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3F28763C" w14:textId="1952E89C" w:rsidR="008976C0" w:rsidRPr="006E7DD8" w:rsidRDefault="008976C0" w:rsidP="008976C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b/>
                <w:bCs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111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0E4CA60E" w14:textId="05CD1E35" w:rsidR="008976C0" w:rsidRPr="006E7DD8" w:rsidRDefault="008976C0" w:rsidP="008976C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-0.228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2D8B1ACA" w14:textId="618C1598" w:rsidR="008976C0" w:rsidRPr="006E7DD8" w:rsidRDefault="008976C0" w:rsidP="008976C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-0.039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4C8F7799" w14:textId="722CBF89" w:rsidR="008976C0" w:rsidRPr="006E7DD8" w:rsidRDefault="008976C0" w:rsidP="008976C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-0.142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36EBF59C" w14:textId="1E55D261" w:rsidR="008976C0" w:rsidRPr="006E7DD8" w:rsidRDefault="008976C0" w:rsidP="008976C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-0.049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153A3106" w14:textId="5ABA0824" w:rsidR="008976C0" w:rsidRPr="006E7DD8" w:rsidRDefault="008976C0" w:rsidP="008976C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b/>
                <w:bCs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-0.003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7477745D" w14:textId="35C58B76" w:rsidR="008976C0" w:rsidRPr="006E7DD8" w:rsidRDefault="008976C0" w:rsidP="008976C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-0.134</w:t>
            </w:r>
          </w:p>
        </w:tc>
        <w:tc>
          <w:tcPr>
            <w:tcW w:w="1324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25B8150A" w14:textId="40EF2A86" w:rsidR="008976C0" w:rsidRPr="006E7DD8" w:rsidRDefault="008976C0" w:rsidP="008976C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058</w:t>
            </w:r>
          </w:p>
        </w:tc>
      </w:tr>
      <w:tr w:rsidR="008976C0" w:rsidRPr="006E7DD8" w14:paraId="5C21A63B" w14:textId="77777777" w:rsidTr="003E680C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gridAfter w:val="1"/>
          <w:wAfter w:w="6380" w:type="dxa"/>
          <w:cantSplit/>
        </w:trPr>
        <w:tc>
          <w:tcPr>
            <w:tcW w:w="2277" w:type="dxa"/>
            <w:gridSpan w:val="2"/>
            <w:vMerge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3CBDB1DC" w14:textId="77777777" w:rsidR="008976C0" w:rsidRPr="006E7DD8" w:rsidRDefault="008976C0" w:rsidP="008976C0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545D1445" w14:textId="77777777" w:rsidR="008976C0" w:rsidRPr="006E7DD8" w:rsidRDefault="008976C0" w:rsidP="008976C0">
            <w:pPr>
              <w:spacing w:line="320" w:lineRule="atLeast"/>
              <w:ind w:left="60" w:right="60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/>
              </w:rPr>
              <w:t>Sig.</w:t>
            </w:r>
          </w:p>
        </w:tc>
        <w:tc>
          <w:tcPr>
            <w:tcW w:w="1323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11DF829F" w14:textId="3B7A83E8" w:rsidR="008976C0" w:rsidRPr="006E7DD8" w:rsidRDefault="008976C0" w:rsidP="008976C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696</w:t>
            </w:r>
          </w:p>
        </w:tc>
        <w:tc>
          <w:tcPr>
            <w:tcW w:w="1323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46A2C249" w14:textId="6D07D6F8" w:rsidR="008976C0" w:rsidRPr="006E7DD8" w:rsidRDefault="008976C0" w:rsidP="008976C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b/>
                <w:bCs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377</w:t>
            </w:r>
          </w:p>
        </w:tc>
        <w:tc>
          <w:tcPr>
            <w:tcW w:w="1323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6D045105" w14:textId="7B5F4C9D" w:rsidR="008976C0" w:rsidRPr="006E7DD8" w:rsidRDefault="008976C0" w:rsidP="008976C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065</w:t>
            </w:r>
          </w:p>
        </w:tc>
        <w:tc>
          <w:tcPr>
            <w:tcW w:w="1323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59A5193D" w14:textId="4F70970C" w:rsidR="008976C0" w:rsidRPr="006E7DD8" w:rsidRDefault="008976C0" w:rsidP="008976C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758</w:t>
            </w:r>
          </w:p>
        </w:tc>
        <w:tc>
          <w:tcPr>
            <w:tcW w:w="1323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2DC60CB5" w14:textId="46A6D3C6" w:rsidR="008976C0" w:rsidRPr="006E7DD8" w:rsidRDefault="008976C0" w:rsidP="008976C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257</w:t>
            </w:r>
          </w:p>
        </w:tc>
        <w:tc>
          <w:tcPr>
            <w:tcW w:w="1323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21E2438A" w14:textId="5873BADE" w:rsidR="008976C0" w:rsidRPr="006E7DD8" w:rsidRDefault="008976C0" w:rsidP="008976C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694</w:t>
            </w:r>
          </w:p>
        </w:tc>
        <w:tc>
          <w:tcPr>
            <w:tcW w:w="1323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0045B910" w14:textId="7E63877B" w:rsidR="008976C0" w:rsidRPr="006E7DD8" w:rsidRDefault="008976C0" w:rsidP="008976C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b/>
                <w:bCs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980</w:t>
            </w:r>
          </w:p>
        </w:tc>
        <w:tc>
          <w:tcPr>
            <w:tcW w:w="1323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0DD94992" w14:textId="100887DA" w:rsidR="008976C0" w:rsidRPr="006E7DD8" w:rsidRDefault="008976C0" w:rsidP="008976C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285</w:t>
            </w:r>
          </w:p>
        </w:tc>
        <w:tc>
          <w:tcPr>
            <w:tcW w:w="1324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63E826B4" w14:textId="541D8432" w:rsidR="008976C0" w:rsidRPr="006E7DD8" w:rsidRDefault="008976C0" w:rsidP="008976C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646</w:t>
            </w:r>
          </w:p>
        </w:tc>
      </w:tr>
      <w:tr w:rsidR="008976C0" w:rsidRPr="006E7DD8" w14:paraId="4BA67B95" w14:textId="77777777" w:rsidTr="003E680C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gridAfter w:val="1"/>
          <w:wAfter w:w="6380" w:type="dxa"/>
          <w:cantSplit/>
        </w:trPr>
        <w:tc>
          <w:tcPr>
            <w:tcW w:w="2277" w:type="dxa"/>
            <w:gridSpan w:val="2"/>
            <w:vMerge w:val="restart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11F3057F" w14:textId="77777777" w:rsidR="008976C0" w:rsidRPr="006E7DD8" w:rsidRDefault="008976C0" w:rsidP="008976C0">
            <w:pPr>
              <w:spacing w:line="320" w:lineRule="atLeast"/>
              <w:ind w:left="60" w:right="60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/>
              </w:rPr>
              <w:t xml:space="preserve">neutral </w:t>
            </w:r>
            <w:proofErr w:type="spellStart"/>
            <w:r w:rsidRPr="006E7DD8">
              <w:rPr>
                <w:rFonts w:ascii="Arial" w:hAnsi="Arial" w:cs="Arial"/>
                <w:sz w:val="20"/>
                <w:szCs w:val="20"/>
                <w:lang w:val="de-DE"/>
              </w:rPr>
              <w:t>as</w:t>
            </w:r>
            <w:proofErr w:type="spellEnd"/>
            <w:r w:rsidRPr="006E7DD8">
              <w:rPr>
                <w:rFonts w:ascii="Arial" w:hAnsi="Arial" w:cs="Arial"/>
                <w:sz w:val="20"/>
                <w:szCs w:val="20"/>
                <w:lang w:val="de-DE"/>
              </w:rPr>
              <w:t xml:space="preserve"> negative (p)</w:t>
            </w:r>
          </w:p>
        </w:tc>
        <w:tc>
          <w:tcPr>
            <w:tcW w:w="567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3326875E" w14:textId="77777777" w:rsidR="008976C0" w:rsidRPr="006E7DD8" w:rsidRDefault="008976C0" w:rsidP="008976C0">
            <w:pPr>
              <w:spacing w:line="320" w:lineRule="atLeast"/>
              <w:ind w:left="60" w:right="60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/>
              </w:rPr>
              <w:t>ρ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6823FDC2" w14:textId="096FFC5F" w:rsidR="008976C0" w:rsidRPr="006E7DD8" w:rsidRDefault="008976C0" w:rsidP="008976C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-0.124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47CAE8CC" w14:textId="0FA1D13D" w:rsidR="008976C0" w:rsidRPr="006E7DD8" w:rsidRDefault="008976C0" w:rsidP="008976C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054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4E51B479" w14:textId="5BF6B748" w:rsidR="008976C0" w:rsidRPr="006E7DD8" w:rsidRDefault="008976C0" w:rsidP="008976C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-0.217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2F85620C" w14:textId="5B7AC3E3" w:rsidR="008976C0" w:rsidRPr="006E7DD8" w:rsidRDefault="008976C0" w:rsidP="008976C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-0.019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2B0F22E7" w14:textId="66C2D116" w:rsidR="008976C0" w:rsidRPr="006E7DD8" w:rsidRDefault="008976C0" w:rsidP="008976C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-0.175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7EBAC8C3" w14:textId="4ACDA464" w:rsidR="008976C0" w:rsidRPr="006E7DD8" w:rsidRDefault="008976C0" w:rsidP="008976C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-0.117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5EB4E0AA" w14:textId="00A2F81B" w:rsidR="008976C0" w:rsidRPr="006E7DD8" w:rsidRDefault="008976C0" w:rsidP="008976C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029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5C1BD577" w14:textId="45C1DB20" w:rsidR="008976C0" w:rsidRPr="006E7DD8" w:rsidRDefault="008976C0" w:rsidP="008976C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-0.125</w:t>
            </w:r>
          </w:p>
        </w:tc>
        <w:tc>
          <w:tcPr>
            <w:tcW w:w="1324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32D90BCD" w14:textId="556FB775" w:rsidR="008976C0" w:rsidRPr="006E7DD8" w:rsidRDefault="008976C0" w:rsidP="008976C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117</w:t>
            </w:r>
          </w:p>
        </w:tc>
      </w:tr>
      <w:tr w:rsidR="008976C0" w:rsidRPr="006E7DD8" w14:paraId="5D34E626" w14:textId="77777777" w:rsidTr="003E680C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gridAfter w:val="1"/>
          <w:wAfter w:w="6380" w:type="dxa"/>
          <w:cantSplit/>
        </w:trPr>
        <w:tc>
          <w:tcPr>
            <w:tcW w:w="2277" w:type="dxa"/>
            <w:gridSpan w:val="2"/>
            <w:vMerge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4CDFE13D" w14:textId="77777777" w:rsidR="008976C0" w:rsidRPr="006E7DD8" w:rsidRDefault="008976C0" w:rsidP="008976C0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43D0C065" w14:textId="77777777" w:rsidR="008976C0" w:rsidRPr="006E7DD8" w:rsidRDefault="008976C0" w:rsidP="008976C0">
            <w:pPr>
              <w:spacing w:line="320" w:lineRule="atLeast"/>
              <w:ind w:left="60" w:right="60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/>
              </w:rPr>
              <w:t>Sig.</w:t>
            </w:r>
          </w:p>
        </w:tc>
        <w:tc>
          <w:tcPr>
            <w:tcW w:w="1323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3A71B75C" w14:textId="0E285A2A" w:rsidR="008976C0" w:rsidRPr="006E7DD8" w:rsidRDefault="008976C0" w:rsidP="008976C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321</w:t>
            </w:r>
          </w:p>
        </w:tc>
        <w:tc>
          <w:tcPr>
            <w:tcW w:w="1323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37942801" w14:textId="5031B5FC" w:rsidR="008976C0" w:rsidRPr="006E7DD8" w:rsidRDefault="008976C0" w:rsidP="008976C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  <w:vertAlign w:val="superscript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667</w:t>
            </w:r>
          </w:p>
        </w:tc>
        <w:tc>
          <w:tcPr>
            <w:tcW w:w="1323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49CF7133" w14:textId="382F22B4" w:rsidR="008976C0" w:rsidRPr="006E7DD8" w:rsidRDefault="008976C0" w:rsidP="008976C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080</w:t>
            </w:r>
          </w:p>
        </w:tc>
        <w:tc>
          <w:tcPr>
            <w:tcW w:w="1323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36368C44" w14:textId="25186EDB" w:rsidR="008976C0" w:rsidRPr="006E7DD8" w:rsidRDefault="008976C0" w:rsidP="008976C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882</w:t>
            </w:r>
          </w:p>
        </w:tc>
        <w:tc>
          <w:tcPr>
            <w:tcW w:w="1323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65AFE544" w14:textId="789FE698" w:rsidR="008976C0" w:rsidRPr="006E7DD8" w:rsidRDefault="008976C0" w:rsidP="008976C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160</w:t>
            </w:r>
          </w:p>
        </w:tc>
        <w:tc>
          <w:tcPr>
            <w:tcW w:w="1323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27FB565E" w14:textId="23E8B76F" w:rsidR="008976C0" w:rsidRPr="006E7DD8" w:rsidRDefault="008976C0" w:rsidP="008976C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351</w:t>
            </w:r>
          </w:p>
        </w:tc>
        <w:tc>
          <w:tcPr>
            <w:tcW w:w="1323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702D26DE" w14:textId="5AEAA722" w:rsidR="008976C0" w:rsidRPr="006E7DD8" w:rsidRDefault="008976C0" w:rsidP="008976C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817</w:t>
            </w:r>
          </w:p>
        </w:tc>
        <w:tc>
          <w:tcPr>
            <w:tcW w:w="1323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0F3900DF" w14:textId="542F8569" w:rsidR="008976C0" w:rsidRPr="006E7DD8" w:rsidRDefault="008976C0" w:rsidP="008976C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318</w:t>
            </w:r>
          </w:p>
        </w:tc>
        <w:tc>
          <w:tcPr>
            <w:tcW w:w="1324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18E325FC" w14:textId="1D0219E9" w:rsidR="008976C0" w:rsidRPr="006E7DD8" w:rsidRDefault="008976C0" w:rsidP="008976C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347</w:t>
            </w:r>
          </w:p>
        </w:tc>
      </w:tr>
      <w:tr w:rsidR="008976C0" w:rsidRPr="006E7DD8" w14:paraId="54DFCD46" w14:textId="77777777" w:rsidTr="003E680C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gridAfter w:val="1"/>
          <w:wAfter w:w="6380" w:type="dxa"/>
          <w:cantSplit/>
        </w:trPr>
        <w:tc>
          <w:tcPr>
            <w:tcW w:w="2277" w:type="dxa"/>
            <w:gridSpan w:val="2"/>
            <w:vMerge w:val="restart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516E2315" w14:textId="77777777" w:rsidR="008976C0" w:rsidRPr="006E7DD8" w:rsidRDefault="008976C0" w:rsidP="008976C0">
            <w:pPr>
              <w:spacing w:line="320" w:lineRule="atLeast"/>
              <w:ind w:left="60" w:right="60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/>
              </w:rPr>
              <w:t xml:space="preserve">neutral </w:t>
            </w:r>
            <w:proofErr w:type="spellStart"/>
            <w:r w:rsidRPr="006E7DD8">
              <w:rPr>
                <w:rFonts w:ascii="Arial" w:hAnsi="Arial" w:cs="Arial"/>
                <w:sz w:val="20"/>
                <w:szCs w:val="20"/>
                <w:lang w:val="de-DE"/>
              </w:rPr>
              <w:t>as</w:t>
            </w:r>
            <w:proofErr w:type="spellEnd"/>
            <w:r w:rsidRPr="006E7DD8">
              <w:rPr>
                <w:rFonts w:ascii="Arial" w:hAnsi="Arial" w:cs="Arial"/>
                <w:sz w:val="20"/>
                <w:szCs w:val="20"/>
                <w:lang w:val="de-DE"/>
              </w:rPr>
              <w:t xml:space="preserve"> negative (s)</w:t>
            </w:r>
          </w:p>
        </w:tc>
        <w:tc>
          <w:tcPr>
            <w:tcW w:w="567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0944D052" w14:textId="77777777" w:rsidR="008976C0" w:rsidRPr="006E7DD8" w:rsidRDefault="008976C0" w:rsidP="008976C0">
            <w:pPr>
              <w:spacing w:line="320" w:lineRule="atLeast"/>
              <w:ind w:left="60" w:right="60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/>
              </w:rPr>
              <w:t>ρ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2FF89EA6" w14:textId="0FC3FC0B" w:rsidR="008976C0" w:rsidRPr="006E7DD8" w:rsidRDefault="008976C0" w:rsidP="008976C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-0.026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6FEB1D5E" w14:textId="292A0598" w:rsidR="008976C0" w:rsidRPr="006E7DD8" w:rsidRDefault="008976C0" w:rsidP="008976C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156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29D2A1E6" w14:textId="4F0C2F5E" w:rsidR="008976C0" w:rsidRPr="006E7DD8" w:rsidRDefault="008976C0" w:rsidP="008976C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-0.142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1099CD0C" w14:textId="15F29BFA" w:rsidR="008976C0" w:rsidRPr="006E7DD8" w:rsidRDefault="008976C0" w:rsidP="008976C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-0.030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775C0CB0" w14:textId="6F99FAB0" w:rsidR="008976C0" w:rsidRPr="006E7DD8" w:rsidRDefault="008976C0" w:rsidP="008976C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004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215FB925" w14:textId="20F844C8" w:rsidR="008976C0" w:rsidRPr="006E7DD8" w:rsidRDefault="008976C0" w:rsidP="008976C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040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704E87FF" w14:textId="386CB354" w:rsidR="008976C0" w:rsidRPr="006E7DD8" w:rsidRDefault="008976C0" w:rsidP="008976C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b/>
                <w:bCs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071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0FC42D63" w14:textId="51DCCDBC" w:rsidR="008976C0" w:rsidRPr="006E7DD8" w:rsidRDefault="008976C0" w:rsidP="008976C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013</w:t>
            </w:r>
          </w:p>
        </w:tc>
        <w:tc>
          <w:tcPr>
            <w:tcW w:w="1324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740DEA3B" w14:textId="4C0EF956" w:rsidR="008976C0" w:rsidRPr="006E7DD8" w:rsidRDefault="008976C0" w:rsidP="008976C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031</w:t>
            </w:r>
          </w:p>
        </w:tc>
      </w:tr>
      <w:tr w:rsidR="008976C0" w:rsidRPr="006E7DD8" w14:paraId="3B06CCE6" w14:textId="77777777" w:rsidTr="001A593C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gridAfter w:val="1"/>
          <w:wAfter w:w="6380" w:type="dxa"/>
          <w:cantSplit/>
        </w:trPr>
        <w:tc>
          <w:tcPr>
            <w:tcW w:w="2277" w:type="dxa"/>
            <w:gridSpan w:val="2"/>
            <w:vMerge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28D2C961" w14:textId="77777777" w:rsidR="008976C0" w:rsidRPr="006E7DD8" w:rsidRDefault="008976C0" w:rsidP="008976C0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398444A3" w14:textId="77777777" w:rsidR="008976C0" w:rsidRPr="006E7DD8" w:rsidRDefault="008976C0" w:rsidP="008976C0">
            <w:pPr>
              <w:spacing w:line="320" w:lineRule="atLeast"/>
              <w:ind w:left="60" w:right="60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/>
              </w:rPr>
              <w:t>Sig.</w:t>
            </w:r>
          </w:p>
        </w:tc>
        <w:tc>
          <w:tcPr>
            <w:tcW w:w="1323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2249F61C" w14:textId="51A6A5F5" w:rsidR="008976C0" w:rsidRPr="006E7DD8" w:rsidRDefault="008976C0" w:rsidP="008976C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834</w:t>
            </w:r>
          </w:p>
        </w:tc>
        <w:tc>
          <w:tcPr>
            <w:tcW w:w="1323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0A73624C" w14:textId="15681674" w:rsidR="008976C0" w:rsidRPr="006E7DD8" w:rsidRDefault="008976C0" w:rsidP="008976C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212</w:t>
            </w:r>
          </w:p>
        </w:tc>
        <w:tc>
          <w:tcPr>
            <w:tcW w:w="1323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078EB416" w14:textId="014F01BA" w:rsidR="008976C0" w:rsidRPr="006E7DD8" w:rsidRDefault="008976C0" w:rsidP="008976C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257</w:t>
            </w:r>
          </w:p>
        </w:tc>
        <w:tc>
          <w:tcPr>
            <w:tcW w:w="1323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089F657F" w14:textId="163806FF" w:rsidR="008976C0" w:rsidRPr="006E7DD8" w:rsidRDefault="008976C0" w:rsidP="008976C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810</w:t>
            </w:r>
          </w:p>
        </w:tc>
        <w:tc>
          <w:tcPr>
            <w:tcW w:w="1323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660560C6" w14:textId="53D3A0EA" w:rsidR="008976C0" w:rsidRPr="006E7DD8" w:rsidRDefault="008976C0" w:rsidP="008976C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974</w:t>
            </w:r>
          </w:p>
        </w:tc>
        <w:tc>
          <w:tcPr>
            <w:tcW w:w="1323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775E6923" w14:textId="061B7E33" w:rsidR="008976C0" w:rsidRPr="006E7DD8" w:rsidRDefault="008976C0" w:rsidP="008976C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752</w:t>
            </w:r>
          </w:p>
        </w:tc>
        <w:tc>
          <w:tcPr>
            <w:tcW w:w="1323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7BF4626A" w14:textId="0E7EF0A9" w:rsidR="008976C0" w:rsidRPr="006E7DD8" w:rsidRDefault="008976C0" w:rsidP="008976C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b/>
                <w:bCs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571</w:t>
            </w:r>
          </w:p>
        </w:tc>
        <w:tc>
          <w:tcPr>
            <w:tcW w:w="1323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697082B4" w14:textId="485D7C6C" w:rsidR="008976C0" w:rsidRPr="006E7DD8" w:rsidRDefault="008976C0" w:rsidP="008976C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919</w:t>
            </w:r>
          </w:p>
        </w:tc>
        <w:tc>
          <w:tcPr>
            <w:tcW w:w="1324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1C531985" w14:textId="1D09D568" w:rsidR="008976C0" w:rsidRPr="006E7DD8" w:rsidRDefault="008976C0" w:rsidP="008976C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803</w:t>
            </w:r>
          </w:p>
        </w:tc>
      </w:tr>
      <w:tr w:rsidR="008976C0" w:rsidRPr="006E7DD8" w14:paraId="70FEA9CF" w14:textId="77777777" w:rsidTr="001A593C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gridAfter w:val="1"/>
          <w:wAfter w:w="6380" w:type="dxa"/>
          <w:cantSplit/>
        </w:trPr>
        <w:tc>
          <w:tcPr>
            <w:tcW w:w="2277" w:type="dxa"/>
            <w:gridSpan w:val="2"/>
            <w:vMerge w:val="restart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0EEF5545" w14:textId="77777777" w:rsidR="008976C0" w:rsidRPr="006E7DD8" w:rsidRDefault="008976C0" w:rsidP="008976C0">
            <w:pPr>
              <w:spacing w:line="320" w:lineRule="atLeast"/>
              <w:ind w:left="60" w:right="60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/>
              </w:rPr>
              <w:t xml:space="preserve">neutral </w:t>
            </w:r>
            <w:proofErr w:type="spellStart"/>
            <w:r w:rsidRPr="006E7DD8">
              <w:rPr>
                <w:rFonts w:ascii="Arial" w:hAnsi="Arial" w:cs="Arial"/>
                <w:sz w:val="20"/>
                <w:szCs w:val="20"/>
                <w:lang w:val="de-DE"/>
              </w:rPr>
              <w:t>as</w:t>
            </w:r>
            <w:proofErr w:type="spellEnd"/>
            <w:r w:rsidRPr="006E7DD8">
              <w:rPr>
                <w:rFonts w:ascii="Arial" w:hAnsi="Arial" w:cs="Arial"/>
                <w:sz w:val="20"/>
                <w:szCs w:val="20"/>
                <w:lang w:val="de-DE"/>
              </w:rPr>
              <w:t xml:space="preserve"> negative (m)</w:t>
            </w:r>
          </w:p>
        </w:tc>
        <w:tc>
          <w:tcPr>
            <w:tcW w:w="567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0EA6F702" w14:textId="77777777" w:rsidR="008976C0" w:rsidRPr="006E7DD8" w:rsidRDefault="008976C0" w:rsidP="008976C0">
            <w:pPr>
              <w:spacing w:line="320" w:lineRule="atLeast"/>
              <w:ind w:left="60" w:right="60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/>
              </w:rPr>
              <w:t>ρ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365ED162" w14:textId="5B11D9C2" w:rsidR="008976C0" w:rsidRPr="006E7DD8" w:rsidRDefault="008976C0" w:rsidP="008976C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125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6E936548" w14:textId="4899A654" w:rsidR="008976C0" w:rsidRPr="006E7DD8" w:rsidRDefault="008976C0" w:rsidP="008976C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b/>
                <w:bCs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100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27A15C57" w14:textId="0562CCA3" w:rsidR="008976C0" w:rsidRPr="006E7DD8" w:rsidRDefault="008976C0" w:rsidP="008976C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b/>
                <w:bCs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b/>
                <w:bCs/>
                <w:color w:val="auto"/>
                <w:sz w:val="20"/>
                <w:szCs w:val="20"/>
              </w:rPr>
              <w:t>-.257</w:t>
            </w:r>
            <w:r w:rsidRPr="006E7DD8">
              <w:rPr>
                <w:rFonts w:ascii="Arial" w:hAnsi="Arial" w:cs="Arial"/>
                <w:b/>
                <w:bCs/>
                <w:color w:val="auto"/>
                <w:sz w:val="20"/>
                <w:szCs w:val="20"/>
                <w:vertAlign w:val="superscript"/>
              </w:rPr>
              <w:t>*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74603FB5" w14:textId="5B2D317A" w:rsidR="008976C0" w:rsidRPr="006E7DD8" w:rsidRDefault="008976C0" w:rsidP="008976C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-0.030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2B78F53F" w14:textId="1AB1800E" w:rsidR="008976C0" w:rsidRPr="006E7DD8" w:rsidRDefault="008976C0" w:rsidP="008976C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-0.149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5A653A57" w14:textId="2593605D" w:rsidR="008976C0" w:rsidRPr="006E7DD8" w:rsidRDefault="008976C0" w:rsidP="008976C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045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787C0E3E" w14:textId="56E2AF21" w:rsidR="008976C0" w:rsidRPr="006E7DD8" w:rsidRDefault="008976C0" w:rsidP="008976C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-0.046</w:t>
            </w:r>
          </w:p>
        </w:tc>
        <w:tc>
          <w:tcPr>
            <w:tcW w:w="1323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4A3B5D47" w14:textId="3D5A89FE" w:rsidR="008976C0" w:rsidRPr="006E7DD8" w:rsidRDefault="008976C0" w:rsidP="008976C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-0.181</w:t>
            </w:r>
          </w:p>
        </w:tc>
        <w:tc>
          <w:tcPr>
            <w:tcW w:w="1324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FFFFFF"/>
          </w:tcPr>
          <w:p w14:paraId="62765744" w14:textId="44D4853A" w:rsidR="008976C0" w:rsidRPr="006E7DD8" w:rsidRDefault="008976C0" w:rsidP="008976C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-0.033</w:t>
            </w:r>
          </w:p>
        </w:tc>
      </w:tr>
      <w:tr w:rsidR="008976C0" w:rsidRPr="006E7DD8" w14:paraId="0D86D775" w14:textId="77777777" w:rsidTr="001A593C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gridAfter w:val="1"/>
          <w:wAfter w:w="6380" w:type="dxa"/>
          <w:cantSplit/>
        </w:trPr>
        <w:tc>
          <w:tcPr>
            <w:tcW w:w="2277" w:type="dxa"/>
            <w:gridSpan w:val="2"/>
            <w:vMerge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FFFFFF"/>
          </w:tcPr>
          <w:p w14:paraId="74C56FCB" w14:textId="77777777" w:rsidR="008976C0" w:rsidRPr="006E7DD8" w:rsidRDefault="008976C0" w:rsidP="008976C0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nil"/>
              <w:left w:val="single" w:sz="4" w:space="0" w:color="A6A6A6"/>
              <w:bottom w:val="single" w:sz="8" w:space="0" w:color="A6A6A6"/>
              <w:right w:val="single" w:sz="4" w:space="0" w:color="A6A6A6"/>
            </w:tcBorders>
            <w:shd w:val="clear" w:color="auto" w:fill="FFFFFF"/>
          </w:tcPr>
          <w:p w14:paraId="555EB9DA" w14:textId="77777777" w:rsidR="008976C0" w:rsidRPr="006E7DD8" w:rsidRDefault="008976C0" w:rsidP="008976C0">
            <w:pPr>
              <w:spacing w:line="320" w:lineRule="atLeast"/>
              <w:ind w:left="60" w:right="60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/>
              </w:rPr>
              <w:t>Sig.</w:t>
            </w:r>
          </w:p>
        </w:tc>
        <w:tc>
          <w:tcPr>
            <w:tcW w:w="1323" w:type="dxa"/>
            <w:tcBorders>
              <w:top w:val="nil"/>
              <w:left w:val="single" w:sz="4" w:space="0" w:color="A6A6A6"/>
              <w:bottom w:val="single" w:sz="8" w:space="0" w:color="A6A6A6"/>
              <w:right w:val="single" w:sz="4" w:space="0" w:color="A6A6A6"/>
            </w:tcBorders>
            <w:shd w:val="clear" w:color="auto" w:fill="FFFFFF"/>
          </w:tcPr>
          <w:p w14:paraId="2E0CCAD2" w14:textId="4E86E298" w:rsidR="008976C0" w:rsidRPr="006E7DD8" w:rsidRDefault="008976C0" w:rsidP="008976C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318</w:t>
            </w:r>
          </w:p>
        </w:tc>
        <w:tc>
          <w:tcPr>
            <w:tcW w:w="1323" w:type="dxa"/>
            <w:tcBorders>
              <w:top w:val="nil"/>
              <w:left w:val="single" w:sz="4" w:space="0" w:color="A6A6A6"/>
              <w:bottom w:val="single" w:sz="8" w:space="0" w:color="A6A6A6"/>
              <w:right w:val="single" w:sz="4" w:space="0" w:color="A6A6A6"/>
            </w:tcBorders>
            <w:shd w:val="clear" w:color="auto" w:fill="FFFFFF"/>
          </w:tcPr>
          <w:p w14:paraId="3BCD9FF9" w14:textId="1D852AA8" w:rsidR="008976C0" w:rsidRPr="006E7DD8" w:rsidRDefault="008976C0" w:rsidP="008976C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b/>
                <w:bCs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424</w:t>
            </w:r>
          </w:p>
        </w:tc>
        <w:tc>
          <w:tcPr>
            <w:tcW w:w="1323" w:type="dxa"/>
            <w:tcBorders>
              <w:top w:val="nil"/>
              <w:left w:val="single" w:sz="4" w:space="0" w:color="A6A6A6"/>
              <w:bottom w:val="single" w:sz="8" w:space="0" w:color="A6A6A6"/>
              <w:right w:val="single" w:sz="4" w:space="0" w:color="A6A6A6"/>
            </w:tcBorders>
            <w:shd w:val="clear" w:color="auto" w:fill="FFFFFF"/>
          </w:tcPr>
          <w:p w14:paraId="5A7EEA73" w14:textId="6B989C8D" w:rsidR="008976C0" w:rsidRPr="006E7DD8" w:rsidRDefault="008976C0" w:rsidP="008976C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b/>
                <w:bCs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b/>
                <w:bCs/>
                <w:color w:val="auto"/>
                <w:sz w:val="20"/>
                <w:szCs w:val="20"/>
              </w:rPr>
              <w:t>0.037</w:t>
            </w:r>
          </w:p>
        </w:tc>
        <w:tc>
          <w:tcPr>
            <w:tcW w:w="1323" w:type="dxa"/>
            <w:tcBorders>
              <w:top w:val="nil"/>
              <w:left w:val="single" w:sz="4" w:space="0" w:color="A6A6A6"/>
              <w:bottom w:val="single" w:sz="8" w:space="0" w:color="A6A6A6"/>
              <w:right w:val="single" w:sz="4" w:space="0" w:color="A6A6A6"/>
            </w:tcBorders>
            <w:shd w:val="clear" w:color="auto" w:fill="FFFFFF"/>
          </w:tcPr>
          <w:p w14:paraId="51F51332" w14:textId="0DEC8870" w:rsidR="008976C0" w:rsidRPr="006E7DD8" w:rsidRDefault="008976C0" w:rsidP="008976C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813</w:t>
            </w:r>
          </w:p>
        </w:tc>
        <w:tc>
          <w:tcPr>
            <w:tcW w:w="1323" w:type="dxa"/>
            <w:tcBorders>
              <w:top w:val="nil"/>
              <w:left w:val="single" w:sz="4" w:space="0" w:color="A6A6A6"/>
              <w:bottom w:val="single" w:sz="8" w:space="0" w:color="A6A6A6"/>
              <w:right w:val="single" w:sz="4" w:space="0" w:color="A6A6A6"/>
            </w:tcBorders>
            <w:shd w:val="clear" w:color="auto" w:fill="FFFFFF"/>
          </w:tcPr>
          <w:p w14:paraId="41EE41B3" w14:textId="5F04B1C3" w:rsidR="008976C0" w:rsidRPr="006E7DD8" w:rsidRDefault="008976C0" w:rsidP="008976C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231</w:t>
            </w:r>
          </w:p>
        </w:tc>
        <w:tc>
          <w:tcPr>
            <w:tcW w:w="1323" w:type="dxa"/>
            <w:tcBorders>
              <w:top w:val="nil"/>
              <w:left w:val="single" w:sz="4" w:space="0" w:color="A6A6A6"/>
              <w:bottom w:val="single" w:sz="8" w:space="0" w:color="A6A6A6"/>
              <w:right w:val="single" w:sz="4" w:space="0" w:color="A6A6A6"/>
            </w:tcBorders>
            <w:shd w:val="clear" w:color="auto" w:fill="FFFFFF"/>
          </w:tcPr>
          <w:p w14:paraId="6C5B5661" w14:textId="590A0149" w:rsidR="008976C0" w:rsidRPr="006E7DD8" w:rsidRDefault="008976C0" w:rsidP="008976C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720</w:t>
            </w:r>
          </w:p>
        </w:tc>
        <w:tc>
          <w:tcPr>
            <w:tcW w:w="1323" w:type="dxa"/>
            <w:tcBorders>
              <w:top w:val="nil"/>
              <w:left w:val="single" w:sz="4" w:space="0" w:color="A6A6A6"/>
              <w:bottom w:val="single" w:sz="8" w:space="0" w:color="A6A6A6"/>
              <w:right w:val="single" w:sz="4" w:space="0" w:color="A6A6A6"/>
            </w:tcBorders>
            <w:shd w:val="clear" w:color="auto" w:fill="FFFFFF"/>
          </w:tcPr>
          <w:p w14:paraId="070DA5BA" w14:textId="08410458" w:rsidR="008976C0" w:rsidRPr="006E7DD8" w:rsidRDefault="008976C0" w:rsidP="008976C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712</w:t>
            </w:r>
          </w:p>
        </w:tc>
        <w:tc>
          <w:tcPr>
            <w:tcW w:w="1323" w:type="dxa"/>
            <w:tcBorders>
              <w:top w:val="nil"/>
              <w:left w:val="single" w:sz="4" w:space="0" w:color="A6A6A6"/>
              <w:bottom w:val="single" w:sz="8" w:space="0" w:color="A6A6A6"/>
              <w:right w:val="single" w:sz="4" w:space="0" w:color="A6A6A6"/>
            </w:tcBorders>
            <w:shd w:val="clear" w:color="auto" w:fill="FFFFFF"/>
          </w:tcPr>
          <w:p w14:paraId="319B85FF" w14:textId="41F28531" w:rsidR="008976C0" w:rsidRPr="006E7DD8" w:rsidRDefault="008976C0" w:rsidP="008976C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146</w:t>
            </w:r>
          </w:p>
        </w:tc>
        <w:tc>
          <w:tcPr>
            <w:tcW w:w="1324" w:type="dxa"/>
            <w:tcBorders>
              <w:top w:val="nil"/>
              <w:left w:val="single" w:sz="4" w:space="0" w:color="A6A6A6"/>
              <w:bottom w:val="single" w:sz="8" w:space="0" w:color="A6A6A6"/>
              <w:right w:val="single" w:sz="4" w:space="0" w:color="A6A6A6"/>
            </w:tcBorders>
            <w:shd w:val="clear" w:color="auto" w:fill="FFFFFF"/>
          </w:tcPr>
          <w:p w14:paraId="36704EAB" w14:textId="7CDE7BF5" w:rsidR="008976C0" w:rsidRPr="006E7DD8" w:rsidRDefault="008976C0" w:rsidP="008976C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0"/>
                <w:szCs w:val="20"/>
              </w:rPr>
            </w:pPr>
            <w:r w:rsidRPr="006E7DD8">
              <w:rPr>
                <w:rFonts w:ascii="Arial" w:hAnsi="Arial" w:cs="Arial"/>
                <w:color w:val="auto"/>
                <w:sz w:val="20"/>
                <w:szCs w:val="20"/>
              </w:rPr>
              <w:t>0.790</w:t>
            </w:r>
          </w:p>
        </w:tc>
      </w:tr>
      <w:tr w:rsidR="00BE5DF5" w:rsidRPr="006E7DD8" w14:paraId="25D8CFAF" w14:textId="77777777" w:rsidTr="00A977B5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gridBefore w:val="1"/>
          <w:wBefore w:w="9" w:type="dxa"/>
          <w:cantSplit/>
        </w:trPr>
        <w:tc>
          <w:tcPr>
            <w:tcW w:w="21123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904551C" w14:textId="015F9C59" w:rsidR="00BE5DF5" w:rsidRPr="006E7DD8" w:rsidRDefault="00BE5DF5" w:rsidP="00A977B5">
            <w:pPr>
              <w:spacing w:line="320" w:lineRule="atLeast"/>
              <w:ind w:left="60" w:right="60"/>
              <w:rPr>
                <w:rFonts w:ascii="Arial" w:hAnsi="Arial" w:cs="Arial"/>
                <w:bCs/>
                <w:sz w:val="20"/>
                <w:szCs w:val="20"/>
                <w:lang w:eastAsia="de-DE"/>
              </w:rPr>
            </w:pPr>
            <w:r w:rsidRPr="006E7DD8">
              <w:rPr>
                <w:rFonts w:ascii="Arial" w:hAnsi="Arial" w:cs="Arial"/>
                <w:bCs/>
                <w:i/>
                <w:sz w:val="20"/>
                <w:szCs w:val="20"/>
                <w:lang w:eastAsia="de-DE"/>
              </w:rPr>
              <w:t xml:space="preserve">Note. </w:t>
            </w:r>
            <w:r w:rsidRPr="006E7DD8">
              <w:rPr>
                <w:rFonts w:ascii="Arial" w:hAnsi="Arial" w:cs="Arial"/>
                <w:bCs/>
                <w:iCs/>
                <w:sz w:val="20"/>
                <w:szCs w:val="20"/>
                <w:lang w:eastAsia="de-DE"/>
              </w:rPr>
              <w:t>N = 66.</w:t>
            </w:r>
            <w:r w:rsidRPr="006E7DD8">
              <w:rPr>
                <w:rFonts w:ascii="Arial" w:hAnsi="Arial" w:cs="Arial"/>
                <w:bCs/>
                <w:sz w:val="20"/>
                <w:szCs w:val="20"/>
                <w:lang w:eastAsia="de-DE"/>
              </w:rPr>
              <w:t xml:space="preserve"> BSI = Brief Symptom Inventory. p = </w:t>
            </w:r>
            <w:r w:rsidR="00BA3BAD" w:rsidRPr="006E7DD8">
              <w:rPr>
                <w:rFonts w:ascii="Arial" w:hAnsi="Arial" w:cs="Arial"/>
                <w:bCs/>
                <w:sz w:val="20"/>
                <w:szCs w:val="20"/>
                <w:lang w:eastAsia="de-DE"/>
              </w:rPr>
              <w:t>high</w:t>
            </w:r>
            <w:r w:rsidRPr="006E7DD8">
              <w:rPr>
                <w:rFonts w:ascii="Arial" w:hAnsi="Arial" w:cs="Arial"/>
                <w:bCs/>
                <w:sz w:val="20"/>
                <w:szCs w:val="20"/>
                <w:lang w:eastAsia="de-DE"/>
              </w:rPr>
              <w:t xml:space="preserve"> salience condition, s = unmanipulated salience condition, m = </w:t>
            </w:r>
            <w:r w:rsidR="00BA3BAD" w:rsidRPr="006E7DD8">
              <w:rPr>
                <w:rFonts w:ascii="Arial" w:hAnsi="Arial" w:cs="Arial"/>
                <w:bCs/>
                <w:sz w:val="20"/>
                <w:szCs w:val="20"/>
                <w:lang w:eastAsia="de-DE"/>
              </w:rPr>
              <w:t>low</w:t>
            </w:r>
            <w:r w:rsidRPr="006E7DD8">
              <w:rPr>
                <w:rFonts w:ascii="Arial" w:hAnsi="Arial" w:cs="Arial"/>
                <w:bCs/>
                <w:sz w:val="20"/>
                <w:szCs w:val="20"/>
                <w:lang w:eastAsia="de-DE"/>
              </w:rPr>
              <w:t xml:space="preserve"> salience condition. </w:t>
            </w:r>
          </w:p>
          <w:p w14:paraId="0641D018" w14:textId="77777777" w:rsidR="00BE5DF5" w:rsidRPr="006E7DD8" w:rsidRDefault="00BE5DF5" w:rsidP="00A977B5">
            <w:pPr>
              <w:spacing w:line="320" w:lineRule="atLeast"/>
              <w:ind w:left="60" w:right="60"/>
              <w:rPr>
                <w:rFonts w:ascii="Arial" w:hAnsi="Arial" w:cs="Arial"/>
                <w:sz w:val="20"/>
                <w:szCs w:val="20"/>
              </w:rPr>
            </w:pPr>
          </w:p>
        </w:tc>
      </w:tr>
    </w:tbl>
    <w:p w14:paraId="58953F73" w14:textId="77777777" w:rsidR="00622C59" w:rsidRPr="006E7DD8" w:rsidRDefault="00622C59" w:rsidP="004A4958">
      <w:pPr>
        <w:rPr>
          <w:rFonts w:ascii="Arial" w:hAnsi="Arial" w:cs="Arial"/>
        </w:rPr>
      </w:pPr>
    </w:p>
    <w:p w14:paraId="005E0096" w14:textId="77777777" w:rsidR="00407FFB" w:rsidRPr="006E7DD8" w:rsidRDefault="00407FFB" w:rsidP="004A4958">
      <w:pPr>
        <w:rPr>
          <w:rFonts w:ascii="Arial" w:hAnsi="Arial" w:cs="Arial"/>
        </w:rPr>
      </w:pPr>
    </w:p>
    <w:p w14:paraId="7B094663" w14:textId="77777777" w:rsidR="00BE5DF5" w:rsidRPr="006E7DD8" w:rsidRDefault="00BE5DF5" w:rsidP="004A4958">
      <w:pPr>
        <w:rPr>
          <w:rFonts w:ascii="Arial" w:hAnsi="Arial" w:cs="Arial"/>
        </w:rPr>
      </w:pPr>
    </w:p>
    <w:p w14:paraId="434BB2F9" w14:textId="77777777" w:rsidR="00BE5DF5" w:rsidRPr="006E7DD8" w:rsidRDefault="00BE5DF5" w:rsidP="004A4958">
      <w:pPr>
        <w:rPr>
          <w:rFonts w:ascii="Arial" w:hAnsi="Arial" w:cs="Arial"/>
        </w:rPr>
      </w:pPr>
    </w:p>
    <w:p w14:paraId="38A122BA" w14:textId="107E933D" w:rsidR="007E1627" w:rsidRPr="006E7DD8" w:rsidRDefault="007E1627" w:rsidP="004A4958">
      <w:pPr>
        <w:rPr>
          <w:rFonts w:ascii="Arial" w:hAnsi="Arial" w:cs="Arial"/>
        </w:rPr>
      </w:pPr>
    </w:p>
    <w:p w14:paraId="3EA68725" w14:textId="77777777" w:rsidR="00D00010" w:rsidRPr="006E7DD8" w:rsidRDefault="00D00010" w:rsidP="004A4958">
      <w:pPr>
        <w:rPr>
          <w:rFonts w:ascii="Arial" w:hAnsi="Arial" w:cs="Arial"/>
          <w:b/>
          <w:bCs/>
          <w:sz w:val="20"/>
          <w:szCs w:val="20"/>
        </w:rPr>
      </w:pPr>
    </w:p>
    <w:p w14:paraId="5AF42CF7" w14:textId="646DF810" w:rsidR="007E1627" w:rsidRPr="006E7DD8" w:rsidRDefault="007E1627" w:rsidP="004A4958">
      <w:pPr>
        <w:rPr>
          <w:rFonts w:ascii="Arial" w:hAnsi="Arial" w:cs="Arial"/>
          <w:sz w:val="20"/>
          <w:szCs w:val="20"/>
        </w:rPr>
      </w:pPr>
    </w:p>
    <w:p w14:paraId="7CDEB2C2" w14:textId="58E239C8" w:rsidR="0069521B" w:rsidRPr="006E7DD8" w:rsidRDefault="0069521B" w:rsidP="004A4958">
      <w:pPr>
        <w:rPr>
          <w:rFonts w:ascii="Arial" w:hAnsi="Arial" w:cs="Arial"/>
          <w:sz w:val="24"/>
          <w:szCs w:val="24"/>
        </w:rPr>
      </w:pPr>
    </w:p>
    <w:tbl>
      <w:tblPr>
        <w:tblW w:w="0" w:type="auto"/>
        <w:tblBorders>
          <w:top w:val="single" w:sz="4" w:space="0" w:color="auto"/>
        </w:tblBorders>
        <w:tblLook w:val="04A0" w:firstRow="1" w:lastRow="0" w:firstColumn="1" w:lastColumn="0" w:noHBand="0" w:noVBand="1"/>
      </w:tblPr>
      <w:tblGrid>
        <w:gridCol w:w="4701"/>
        <w:gridCol w:w="2369"/>
        <w:gridCol w:w="2368"/>
        <w:gridCol w:w="2368"/>
        <w:gridCol w:w="2368"/>
      </w:tblGrid>
      <w:tr w:rsidR="000553E1" w:rsidRPr="000553E1" w14:paraId="594A02C3" w14:textId="77777777" w:rsidTr="008512DA">
        <w:trPr>
          <w:trHeight w:val="561"/>
        </w:trPr>
        <w:tc>
          <w:tcPr>
            <w:tcW w:w="14174" w:type="dxa"/>
            <w:gridSpan w:val="5"/>
            <w:tcBorders>
              <w:top w:val="nil"/>
              <w:bottom w:val="single" w:sz="4" w:space="0" w:color="A6A6A6"/>
            </w:tcBorders>
            <w:shd w:val="clear" w:color="auto" w:fill="auto"/>
            <w:noWrap/>
            <w:vAlign w:val="center"/>
          </w:tcPr>
          <w:p w14:paraId="72F26CEF" w14:textId="2E8FCD73" w:rsidR="00242947" w:rsidRPr="00033BD9" w:rsidRDefault="00242947" w:rsidP="00242947">
            <w:pPr>
              <w:rPr>
                <w:rFonts w:ascii="Arial" w:hAnsi="Arial" w:cs="Arial"/>
                <w:b/>
                <w:bCs/>
                <w:color w:val="808080"/>
                <w:sz w:val="20"/>
                <w:szCs w:val="20"/>
              </w:rPr>
            </w:pPr>
            <w:r w:rsidRPr="00033BD9">
              <w:rPr>
                <w:rFonts w:ascii="Arial" w:hAnsi="Arial" w:cs="Arial"/>
                <w:b/>
                <w:bCs/>
                <w:color w:val="808080"/>
                <w:sz w:val="20"/>
                <w:szCs w:val="20"/>
              </w:rPr>
              <w:t>T</w:t>
            </w:r>
            <w:r w:rsidR="000553E1" w:rsidRPr="00033BD9">
              <w:rPr>
                <w:rFonts w:ascii="Arial" w:hAnsi="Arial" w:cs="Arial"/>
                <w:b/>
                <w:bCs/>
                <w:color w:val="808080"/>
                <w:sz w:val="20"/>
                <w:szCs w:val="20"/>
              </w:rPr>
              <w:t>ABLE</w:t>
            </w:r>
            <w:r w:rsidRPr="00033BD9">
              <w:rPr>
                <w:rFonts w:ascii="Arial" w:hAnsi="Arial" w:cs="Arial"/>
                <w:b/>
                <w:bCs/>
                <w:color w:val="808080"/>
                <w:sz w:val="20"/>
                <w:szCs w:val="20"/>
              </w:rPr>
              <w:t xml:space="preserve"> S6 Effect sizes of post hoc tests of differences between valence and physical salience conditions</w:t>
            </w:r>
          </w:p>
        </w:tc>
      </w:tr>
      <w:tr w:rsidR="000553E1" w:rsidRPr="000553E1" w14:paraId="41122FB7" w14:textId="77777777" w:rsidTr="00033BD9">
        <w:trPr>
          <w:trHeight w:val="288"/>
        </w:trPr>
        <w:tc>
          <w:tcPr>
            <w:tcW w:w="4701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808080"/>
            <w:noWrap/>
            <w:vAlign w:val="center"/>
          </w:tcPr>
          <w:p w14:paraId="7D75B87B" w14:textId="10C66BA0" w:rsidR="003C26AF" w:rsidRPr="00C5270F" w:rsidRDefault="003C26AF" w:rsidP="00EB5969">
            <w:pPr>
              <w:widowControl/>
              <w:autoSpaceDE/>
              <w:autoSpaceDN/>
              <w:adjustRightInd/>
              <w:rPr>
                <w:rFonts w:ascii="Arial" w:hAnsi="Arial" w:cs="Arial"/>
                <w:b/>
                <w:bCs/>
                <w:color w:val="FFFFFF"/>
                <w:sz w:val="20"/>
                <w:szCs w:val="20"/>
                <w:lang w:eastAsia="de-DE"/>
              </w:rPr>
            </w:pPr>
          </w:p>
        </w:tc>
        <w:tc>
          <w:tcPr>
            <w:tcW w:w="2369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808080"/>
            <w:vAlign w:val="center"/>
          </w:tcPr>
          <w:p w14:paraId="2833344E" w14:textId="77777777" w:rsidR="003C26AF" w:rsidRPr="00033BD9" w:rsidRDefault="003C26AF" w:rsidP="00C31A74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b/>
                <w:bCs/>
                <w:color w:val="FFFFFF"/>
                <w:sz w:val="20"/>
                <w:szCs w:val="20"/>
              </w:rPr>
            </w:pPr>
            <w:r w:rsidRPr="00033BD9">
              <w:rPr>
                <w:rFonts w:ascii="Arial" w:hAnsi="Arial" w:cs="Arial"/>
                <w:b/>
                <w:bCs/>
                <w:color w:val="FFFFFF"/>
                <w:sz w:val="20"/>
                <w:szCs w:val="20"/>
              </w:rPr>
              <w:t>N</w:t>
            </w:r>
          </w:p>
        </w:tc>
        <w:tc>
          <w:tcPr>
            <w:tcW w:w="2368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808080"/>
            <w:vAlign w:val="center"/>
          </w:tcPr>
          <w:p w14:paraId="4F6A6449" w14:textId="5E816A51" w:rsidR="003C26AF" w:rsidRPr="00033BD9" w:rsidRDefault="00F61788" w:rsidP="00C31A74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b/>
                <w:bCs/>
                <w:i/>
                <w:iCs/>
                <w:color w:val="FFFFFF"/>
                <w:sz w:val="20"/>
                <w:szCs w:val="20"/>
              </w:rPr>
            </w:pPr>
            <w:r w:rsidRPr="00033BD9">
              <w:rPr>
                <w:rFonts w:ascii="Arial" w:hAnsi="Arial" w:cs="Arial"/>
                <w:b/>
                <w:bCs/>
                <w:i/>
                <w:iCs/>
                <w:color w:val="FFFFFF"/>
                <w:sz w:val="20"/>
                <w:szCs w:val="20"/>
              </w:rPr>
              <w:t>d</w:t>
            </w:r>
          </w:p>
        </w:tc>
        <w:tc>
          <w:tcPr>
            <w:tcW w:w="2368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808080"/>
            <w:vAlign w:val="center"/>
          </w:tcPr>
          <w:p w14:paraId="3F961717" w14:textId="77777777" w:rsidR="003C26AF" w:rsidRPr="00033BD9" w:rsidRDefault="003C26AF" w:rsidP="00C31A74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b/>
                <w:bCs/>
                <w:color w:val="FFFFFF"/>
                <w:sz w:val="20"/>
                <w:szCs w:val="20"/>
                <w:lang w:val="de-DE" w:eastAsia="de-DE"/>
              </w:rPr>
            </w:pPr>
            <w:r w:rsidRPr="00033BD9">
              <w:rPr>
                <w:rFonts w:ascii="Arial" w:hAnsi="Arial" w:cs="Arial"/>
                <w:b/>
                <w:bCs/>
                <w:color w:val="FFFFFF"/>
                <w:sz w:val="20"/>
                <w:szCs w:val="20"/>
                <w:lang w:val="de-DE" w:eastAsia="de-DE"/>
              </w:rPr>
              <w:t>N</w:t>
            </w:r>
          </w:p>
        </w:tc>
        <w:tc>
          <w:tcPr>
            <w:tcW w:w="2368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808080"/>
            <w:vAlign w:val="center"/>
          </w:tcPr>
          <w:p w14:paraId="7C00ADA3" w14:textId="77777777" w:rsidR="003C26AF" w:rsidRPr="00033BD9" w:rsidRDefault="003C26AF" w:rsidP="00C31A74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b/>
                <w:bCs/>
                <w:i/>
                <w:iCs/>
                <w:color w:val="FFFFFF"/>
                <w:sz w:val="20"/>
                <w:szCs w:val="20"/>
                <w:lang w:val="de-DE" w:eastAsia="de-DE"/>
              </w:rPr>
            </w:pPr>
            <w:r w:rsidRPr="00033BD9">
              <w:rPr>
                <w:rFonts w:ascii="Arial" w:hAnsi="Arial" w:cs="Arial"/>
                <w:b/>
                <w:bCs/>
                <w:i/>
                <w:iCs/>
                <w:color w:val="FFFFFF"/>
                <w:sz w:val="20"/>
                <w:szCs w:val="20"/>
                <w:lang w:val="de-DE" w:eastAsia="de-DE"/>
              </w:rPr>
              <w:t>d</w:t>
            </w:r>
          </w:p>
        </w:tc>
      </w:tr>
      <w:tr w:rsidR="001C5F6D" w:rsidRPr="00EB5969" w14:paraId="47E771BB" w14:textId="77777777" w:rsidTr="00033BD9">
        <w:trPr>
          <w:trHeight w:val="411"/>
        </w:trPr>
        <w:tc>
          <w:tcPr>
            <w:tcW w:w="4701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D9D9D9"/>
            <w:noWrap/>
            <w:vAlign w:val="center"/>
          </w:tcPr>
          <w:p w14:paraId="4AC88864" w14:textId="26BEDEA8" w:rsidR="00596162" w:rsidRPr="00EB5969" w:rsidRDefault="00094706" w:rsidP="005632E1">
            <w:pPr>
              <w:widowControl/>
              <w:autoSpaceDE/>
              <w:autoSpaceDN/>
              <w:adjustRightInd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  <w:lang w:val="de-DE" w:eastAsia="de-DE"/>
              </w:rPr>
              <w:t>Correct</w:t>
            </w:r>
            <w:proofErr w:type="spellEnd"/>
            <w:r>
              <w:rPr>
                <w:rFonts w:ascii="Arial" w:hAnsi="Arial" w:cs="Arial"/>
                <w:sz w:val="20"/>
                <w:szCs w:val="20"/>
                <w:lang w:val="de-DE" w:eastAsia="de-DE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0"/>
                <w:szCs w:val="20"/>
                <w:lang w:val="de-DE" w:eastAsia="de-DE"/>
              </w:rPr>
              <w:t>responses</w:t>
            </w:r>
            <w:proofErr w:type="spellEnd"/>
          </w:p>
        </w:tc>
        <w:tc>
          <w:tcPr>
            <w:tcW w:w="4737" w:type="dxa"/>
            <w:gridSpan w:val="2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D9D9D9"/>
            <w:vAlign w:val="center"/>
          </w:tcPr>
          <w:p w14:paraId="0A254238" w14:textId="77777777" w:rsidR="00596162" w:rsidRPr="00EB5969" w:rsidRDefault="00596162" w:rsidP="00EB5969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B5969">
              <w:rPr>
                <w:rFonts w:ascii="Arial" w:hAnsi="Arial" w:cs="Arial"/>
                <w:sz w:val="20"/>
                <w:szCs w:val="20"/>
              </w:rPr>
              <w:t>contrast</w:t>
            </w:r>
          </w:p>
        </w:tc>
        <w:tc>
          <w:tcPr>
            <w:tcW w:w="4736" w:type="dxa"/>
            <w:gridSpan w:val="2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D9D9D9"/>
            <w:vAlign w:val="center"/>
          </w:tcPr>
          <w:p w14:paraId="526A024F" w14:textId="77777777" w:rsidR="00596162" w:rsidRPr="00EB5969" w:rsidRDefault="00596162" w:rsidP="00EB5969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proofErr w:type="spellStart"/>
            <w:r w:rsidRPr="00EB5969">
              <w:rPr>
                <w:rFonts w:ascii="Arial" w:hAnsi="Arial" w:cs="Arial"/>
                <w:sz w:val="20"/>
                <w:szCs w:val="20"/>
                <w:lang w:val="de-DE" w:eastAsia="de-DE"/>
              </w:rPr>
              <w:t>saturation</w:t>
            </w:r>
            <w:proofErr w:type="spellEnd"/>
          </w:p>
        </w:tc>
      </w:tr>
      <w:tr w:rsidR="001C5F6D" w:rsidRPr="006E7DD8" w14:paraId="2E31CE35" w14:textId="44232DB9" w:rsidTr="00C31A74">
        <w:trPr>
          <w:trHeight w:val="288"/>
        </w:trPr>
        <w:tc>
          <w:tcPr>
            <w:tcW w:w="4701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52875E19" w14:textId="1074E002" w:rsidR="00D42395" w:rsidRPr="006E7DD8" w:rsidRDefault="00D42395">
            <w:pPr>
              <w:widowControl/>
              <w:autoSpaceDE/>
              <w:autoSpaceDN/>
              <w:adjustRightInd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pos</w:t>
            </w:r>
            <w:r w:rsidR="00DC359E"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itive</w:t>
            </w: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 xml:space="preserve"> - neutral</w:t>
            </w:r>
          </w:p>
        </w:tc>
        <w:tc>
          <w:tcPr>
            <w:tcW w:w="2369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7305CEA8" w14:textId="1A397C34" w:rsidR="00D42395" w:rsidRPr="006E7DD8" w:rsidRDefault="00D42395" w:rsidP="00C31A74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6</w:t>
            </w:r>
          </w:p>
        </w:tc>
        <w:tc>
          <w:tcPr>
            <w:tcW w:w="2368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3F10FA97" w14:textId="4C9E4CFE" w:rsidR="00D42395" w:rsidRPr="006E7DD8" w:rsidRDefault="00D42395" w:rsidP="00C31A74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05</w:t>
            </w:r>
          </w:p>
        </w:tc>
        <w:tc>
          <w:tcPr>
            <w:tcW w:w="2368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66EDB3FE" w14:textId="0F39FA67" w:rsidR="00D42395" w:rsidRPr="006E7DD8" w:rsidRDefault="00D42395" w:rsidP="00C31A74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6</w:t>
            </w:r>
          </w:p>
        </w:tc>
        <w:tc>
          <w:tcPr>
            <w:tcW w:w="2368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149DE575" w14:textId="47BC7611" w:rsidR="00D42395" w:rsidRPr="006E7DD8" w:rsidRDefault="00D42395" w:rsidP="00C31A74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48</w:t>
            </w:r>
          </w:p>
        </w:tc>
      </w:tr>
      <w:tr w:rsidR="001C5F6D" w:rsidRPr="006E7DD8" w14:paraId="430811DE" w14:textId="1954A5FE" w:rsidTr="00C31A74">
        <w:trPr>
          <w:trHeight w:val="288"/>
        </w:trPr>
        <w:tc>
          <w:tcPr>
            <w:tcW w:w="4701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47C09B06" w14:textId="6DD2A0BE" w:rsidR="00D42395" w:rsidRPr="006E7DD8" w:rsidRDefault="00D42395">
            <w:pPr>
              <w:widowControl/>
              <w:autoSpaceDE/>
              <w:autoSpaceDN/>
              <w:adjustRightInd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pos</w:t>
            </w:r>
            <w:r w:rsidR="00DC359E"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itive</w:t>
            </w: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 xml:space="preserve"> - neg</w:t>
            </w:r>
            <w:r w:rsidR="00DC359E"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ative</w:t>
            </w:r>
          </w:p>
        </w:tc>
        <w:tc>
          <w:tcPr>
            <w:tcW w:w="2369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4FFAACB7" w14:textId="2A5E9409" w:rsidR="00D42395" w:rsidRPr="006E7DD8" w:rsidRDefault="00D42395" w:rsidP="00C31A74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6</w:t>
            </w:r>
          </w:p>
        </w:tc>
        <w:tc>
          <w:tcPr>
            <w:tcW w:w="2368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08002917" w14:textId="6FFC89C8" w:rsidR="00D42395" w:rsidRPr="006E7DD8" w:rsidRDefault="00D42395" w:rsidP="00C31A74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40</w:t>
            </w:r>
          </w:p>
        </w:tc>
        <w:tc>
          <w:tcPr>
            <w:tcW w:w="2368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601BCDE7" w14:textId="3E47FD36" w:rsidR="00D42395" w:rsidRPr="006E7DD8" w:rsidRDefault="00D42395" w:rsidP="00C31A74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6</w:t>
            </w:r>
          </w:p>
        </w:tc>
        <w:tc>
          <w:tcPr>
            <w:tcW w:w="2368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5F70D005" w14:textId="015C3AA8" w:rsidR="00D42395" w:rsidRPr="006E7DD8" w:rsidRDefault="00D42395" w:rsidP="00C31A74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1</w:t>
            </w:r>
            <w:r w:rsidR="00BC5279" w:rsidRPr="006E7DD8">
              <w:rPr>
                <w:rFonts w:ascii="Arial" w:hAnsi="Arial" w:cs="Arial"/>
                <w:sz w:val="20"/>
                <w:szCs w:val="20"/>
              </w:rPr>
              <w:t>9</w:t>
            </w:r>
          </w:p>
        </w:tc>
      </w:tr>
      <w:tr w:rsidR="001C5F6D" w:rsidRPr="006E7DD8" w14:paraId="166DC0A6" w14:textId="6B58CD28" w:rsidTr="00C31A74">
        <w:trPr>
          <w:trHeight w:val="288"/>
        </w:trPr>
        <w:tc>
          <w:tcPr>
            <w:tcW w:w="4701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27A23F93" w14:textId="760510D1" w:rsidR="00D42395" w:rsidRPr="006E7DD8" w:rsidRDefault="00D42395">
            <w:pPr>
              <w:widowControl/>
              <w:autoSpaceDE/>
              <w:autoSpaceDN/>
              <w:adjustRightInd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neutral - neg</w:t>
            </w:r>
            <w:r w:rsidR="00DC359E"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ative</w:t>
            </w:r>
          </w:p>
        </w:tc>
        <w:tc>
          <w:tcPr>
            <w:tcW w:w="2369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0027FAD6" w14:textId="0961D924" w:rsidR="00D42395" w:rsidRPr="006E7DD8" w:rsidRDefault="00D42395" w:rsidP="00C31A74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6</w:t>
            </w:r>
          </w:p>
        </w:tc>
        <w:tc>
          <w:tcPr>
            <w:tcW w:w="2368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2D635EA1" w14:textId="5667BBF9" w:rsidR="00D42395" w:rsidRPr="006E7DD8" w:rsidRDefault="00D42395" w:rsidP="00C31A74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2</w:t>
            </w:r>
            <w:r w:rsidR="00666F33" w:rsidRPr="006E7DD8">
              <w:rPr>
                <w:rFonts w:ascii="Arial" w:hAnsi="Arial" w:cs="Arial"/>
                <w:sz w:val="20"/>
                <w:szCs w:val="20"/>
              </w:rPr>
              <w:t>9</w:t>
            </w:r>
          </w:p>
        </w:tc>
        <w:tc>
          <w:tcPr>
            <w:tcW w:w="2368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6A23E4B7" w14:textId="6AC9D881" w:rsidR="00D42395" w:rsidRPr="006E7DD8" w:rsidRDefault="00D42395" w:rsidP="00C31A74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6</w:t>
            </w:r>
          </w:p>
        </w:tc>
        <w:tc>
          <w:tcPr>
            <w:tcW w:w="2368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48C359C3" w14:textId="07127979" w:rsidR="00D42395" w:rsidRPr="006E7DD8" w:rsidRDefault="00D42395" w:rsidP="00C31A74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2</w:t>
            </w:r>
            <w:r w:rsidR="00DB104D" w:rsidRPr="006E7DD8">
              <w:rPr>
                <w:rFonts w:ascii="Arial" w:hAnsi="Arial" w:cs="Arial"/>
                <w:sz w:val="20"/>
                <w:szCs w:val="20"/>
              </w:rPr>
              <w:t>1</w:t>
            </w:r>
          </w:p>
        </w:tc>
      </w:tr>
      <w:tr w:rsidR="003A1E34" w:rsidRPr="006E7DD8" w14:paraId="6EF38CCD" w14:textId="3E868B0E" w:rsidTr="00C31A74">
        <w:trPr>
          <w:trHeight w:val="288"/>
        </w:trPr>
        <w:tc>
          <w:tcPr>
            <w:tcW w:w="4701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0B845668" w14:textId="6A8A7419" w:rsidR="003A1E34" w:rsidRPr="006E7DD8" w:rsidRDefault="00BA3BAD" w:rsidP="003A1E34">
            <w:pPr>
              <w:widowControl/>
              <w:autoSpaceDE/>
              <w:autoSpaceDN/>
              <w:adjustRightInd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high</w:t>
            </w:r>
            <w:r w:rsidR="003A1E34"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 xml:space="preserve"> - </w:t>
            </w:r>
            <w:proofErr w:type="spellStart"/>
            <w:r w:rsidR="003A1E34"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unmanipulated</w:t>
            </w:r>
            <w:proofErr w:type="spellEnd"/>
          </w:p>
        </w:tc>
        <w:tc>
          <w:tcPr>
            <w:tcW w:w="2369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0622670C" w14:textId="09D3F294" w:rsidR="003A1E34" w:rsidRPr="006E7DD8" w:rsidRDefault="003A1E34" w:rsidP="00C31A74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6</w:t>
            </w:r>
          </w:p>
        </w:tc>
        <w:tc>
          <w:tcPr>
            <w:tcW w:w="2368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0A9A0209" w14:textId="64A31A7E" w:rsidR="003A1E34" w:rsidRPr="006E7DD8" w:rsidRDefault="003A1E34" w:rsidP="00C31A74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13</w:t>
            </w:r>
          </w:p>
        </w:tc>
        <w:tc>
          <w:tcPr>
            <w:tcW w:w="2368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765B51F7" w14:textId="65704E35" w:rsidR="003A1E34" w:rsidRPr="006E7DD8" w:rsidRDefault="003A1E34" w:rsidP="00C31A74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6</w:t>
            </w:r>
          </w:p>
        </w:tc>
        <w:tc>
          <w:tcPr>
            <w:tcW w:w="2368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4A917FDC" w14:textId="48999E75" w:rsidR="003A1E34" w:rsidRPr="006E7DD8" w:rsidRDefault="003A1E34" w:rsidP="00C31A74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04</w:t>
            </w:r>
          </w:p>
        </w:tc>
      </w:tr>
      <w:tr w:rsidR="003A1E34" w:rsidRPr="006E7DD8" w14:paraId="527E159A" w14:textId="53CEE2F1" w:rsidTr="00C31A74">
        <w:trPr>
          <w:trHeight w:val="288"/>
        </w:trPr>
        <w:tc>
          <w:tcPr>
            <w:tcW w:w="4701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106D7715" w14:textId="5BA35B2C" w:rsidR="003A1E34" w:rsidRPr="006E7DD8" w:rsidRDefault="00BA3BAD" w:rsidP="003A1E34">
            <w:pPr>
              <w:widowControl/>
              <w:autoSpaceDE/>
              <w:autoSpaceDN/>
              <w:adjustRightInd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high</w:t>
            </w:r>
            <w:r w:rsidR="003A1E34"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 xml:space="preserve"> - </w:t>
            </w:r>
            <w:proofErr w:type="spellStart"/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low</w:t>
            </w:r>
            <w:proofErr w:type="spellEnd"/>
          </w:p>
        </w:tc>
        <w:tc>
          <w:tcPr>
            <w:tcW w:w="2369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08C10D1F" w14:textId="230DC998" w:rsidR="003A1E34" w:rsidRPr="006E7DD8" w:rsidRDefault="003A1E34" w:rsidP="00C31A74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6</w:t>
            </w:r>
          </w:p>
        </w:tc>
        <w:tc>
          <w:tcPr>
            <w:tcW w:w="2368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0E2582C1" w14:textId="57891D54" w:rsidR="003A1E34" w:rsidRPr="006E7DD8" w:rsidRDefault="003A1E34" w:rsidP="00C31A74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23</w:t>
            </w:r>
          </w:p>
        </w:tc>
        <w:tc>
          <w:tcPr>
            <w:tcW w:w="2368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68EEDCA0" w14:textId="20752BA9" w:rsidR="003A1E34" w:rsidRPr="006E7DD8" w:rsidRDefault="003A1E34" w:rsidP="00C31A74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6</w:t>
            </w:r>
          </w:p>
        </w:tc>
        <w:tc>
          <w:tcPr>
            <w:tcW w:w="2368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42E526D2" w14:textId="74BCE23F" w:rsidR="003A1E34" w:rsidRPr="006E7DD8" w:rsidRDefault="003A1E34" w:rsidP="00C31A74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12</w:t>
            </w:r>
          </w:p>
        </w:tc>
      </w:tr>
      <w:tr w:rsidR="003A1E34" w:rsidRPr="006E7DD8" w14:paraId="544F8AE3" w14:textId="0D5B4922" w:rsidTr="00C31A74">
        <w:trPr>
          <w:trHeight w:val="288"/>
        </w:trPr>
        <w:tc>
          <w:tcPr>
            <w:tcW w:w="4701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4A0F9EE5" w14:textId="2C1E27E8" w:rsidR="003A1E34" w:rsidRPr="006E7DD8" w:rsidRDefault="003A1E34" w:rsidP="003A1E34">
            <w:pPr>
              <w:widowControl/>
              <w:autoSpaceDE/>
              <w:autoSpaceDN/>
              <w:adjustRightInd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proofErr w:type="spellStart"/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unmanipulated</w:t>
            </w:r>
            <w:proofErr w:type="spellEnd"/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 xml:space="preserve"> - </w:t>
            </w:r>
            <w:proofErr w:type="spellStart"/>
            <w:r w:rsidR="00BA3BAD"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low</w:t>
            </w:r>
            <w:proofErr w:type="spellEnd"/>
          </w:p>
        </w:tc>
        <w:tc>
          <w:tcPr>
            <w:tcW w:w="2369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7ACA05C3" w14:textId="62FB9E0A" w:rsidR="003A1E34" w:rsidRPr="006E7DD8" w:rsidRDefault="003A1E34" w:rsidP="00C31A74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6</w:t>
            </w:r>
          </w:p>
        </w:tc>
        <w:tc>
          <w:tcPr>
            <w:tcW w:w="2368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5AC8BAEC" w14:textId="6A164323" w:rsidR="003A1E34" w:rsidRPr="006E7DD8" w:rsidRDefault="003A1E34" w:rsidP="00C31A74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36</w:t>
            </w:r>
          </w:p>
        </w:tc>
        <w:tc>
          <w:tcPr>
            <w:tcW w:w="2368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7A719E77" w14:textId="4A18B528" w:rsidR="003A1E34" w:rsidRPr="006E7DD8" w:rsidRDefault="003A1E34" w:rsidP="00C31A74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6</w:t>
            </w:r>
          </w:p>
        </w:tc>
        <w:tc>
          <w:tcPr>
            <w:tcW w:w="2368" w:type="dxa"/>
            <w:tcBorders>
              <w:top w:val="single" w:sz="4" w:space="0" w:color="A6A6A6"/>
              <w:left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021146DE" w14:textId="1380B109" w:rsidR="003A1E34" w:rsidRPr="006E7DD8" w:rsidRDefault="003A1E34" w:rsidP="00C31A74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15</w:t>
            </w:r>
          </w:p>
        </w:tc>
      </w:tr>
      <w:tr w:rsidR="001C5F6D" w:rsidRPr="00094706" w14:paraId="22A256B2" w14:textId="77777777" w:rsidTr="00033BD9">
        <w:trPr>
          <w:trHeight w:val="411"/>
        </w:trPr>
        <w:tc>
          <w:tcPr>
            <w:tcW w:w="4701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D9D9D9"/>
            <w:noWrap/>
            <w:vAlign w:val="center"/>
          </w:tcPr>
          <w:p w14:paraId="6506DEFF" w14:textId="4F172767" w:rsidR="00596162" w:rsidRPr="00094706" w:rsidRDefault="00094706" w:rsidP="005632E1">
            <w:pPr>
              <w:widowControl/>
              <w:autoSpaceDE/>
              <w:autoSpaceDN/>
              <w:adjustRightInd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proofErr w:type="spellStart"/>
            <w:r w:rsidRPr="00094706">
              <w:rPr>
                <w:rFonts w:ascii="Arial" w:hAnsi="Arial" w:cs="Arial"/>
                <w:sz w:val="20"/>
                <w:szCs w:val="20"/>
                <w:lang w:val="de-DE" w:eastAsia="de-DE"/>
              </w:rPr>
              <w:t>Reaction</w:t>
            </w:r>
            <w:proofErr w:type="spellEnd"/>
            <w:r w:rsidRPr="00094706">
              <w:rPr>
                <w:rFonts w:ascii="Arial" w:hAnsi="Arial" w:cs="Arial"/>
                <w:sz w:val="20"/>
                <w:szCs w:val="20"/>
                <w:lang w:val="de-DE" w:eastAsia="de-DE"/>
              </w:rPr>
              <w:t xml:space="preserve"> </w:t>
            </w:r>
            <w:proofErr w:type="spellStart"/>
            <w:r w:rsidRPr="00094706">
              <w:rPr>
                <w:rFonts w:ascii="Arial" w:hAnsi="Arial" w:cs="Arial"/>
                <w:sz w:val="20"/>
                <w:szCs w:val="20"/>
                <w:lang w:val="de-DE" w:eastAsia="de-DE"/>
              </w:rPr>
              <w:t>times</w:t>
            </w:r>
            <w:proofErr w:type="spellEnd"/>
          </w:p>
        </w:tc>
        <w:tc>
          <w:tcPr>
            <w:tcW w:w="4737" w:type="dxa"/>
            <w:gridSpan w:val="2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D9D9D9"/>
            <w:vAlign w:val="center"/>
          </w:tcPr>
          <w:p w14:paraId="53A5B7D3" w14:textId="77777777" w:rsidR="00596162" w:rsidRPr="00094706" w:rsidRDefault="00596162" w:rsidP="00C31A74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094706">
              <w:rPr>
                <w:rFonts w:ascii="Arial" w:hAnsi="Arial" w:cs="Arial"/>
                <w:sz w:val="20"/>
                <w:szCs w:val="20"/>
              </w:rPr>
              <w:t>contrast</w:t>
            </w:r>
          </w:p>
        </w:tc>
        <w:tc>
          <w:tcPr>
            <w:tcW w:w="4736" w:type="dxa"/>
            <w:gridSpan w:val="2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D9D9D9"/>
            <w:vAlign w:val="center"/>
          </w:tcPr>
          <w:p w14:paraId="1789F5AB" w14:textId="77777777" w:rsidR="00596162" w:rsidRPr="00094706" w:rsidRDefault="00596162" w:rsidP="00C31A74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proofErr w:type="spellStart"/>
            <w:r w:rsidRPr="00094706">
              <w:rPr>
                <w:rFonts w:ascii="Arial" w:hAnsi="Arial" w:cs="Arial"/>
                <w:sz w:val="20"/>
                <w:szCs w:val="20"/>
                <w:lang w:val="de-DE" w:eastAsia="de-DE"/>
              </w:rPr>
              <w:t>saturation</w:t>
            </w:r>
            <w:proofErr w:type="spellEnd"/>
          </w:p>
        </w:tc>
      </w:tr>
      <w:tr w:rsidR="00604917" w:rsidRPr="006E7DD8" w14:paraId="3E1EF1F9" w14:textId="35AB81AD" w:rsidTr="00C31A74">
        <w:trPr>
          <w:trHeight w:val="288"/>
        </w:trPr>
        <w:tc>
          <w:tcPr>
            <w:tcW w:w="4701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002FA022" w14:textId="35533483" w:rsidR="00604917" w:rsidRPr="006E7DD8" w:rsidRDefault="00604917" w:rsidP="00604917">
            <w:pPr>
              <w:widowControl/>
              <w:autoSpaceDE/>
              <w:autoSpaceDN/>
              <w:adjustRightInd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positive - neutral</w:t>
            </w:r>
          </w:p>
        </w:tc>
        <w:tc>
          <w:tcPr>
            <w:tcW w:w="2369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0C393301" w14:textId="69EACCF5" w:rsidR="00604917" w:rsidRPr="006E7DD8" w:rsidRDefault="00604917" w:rsidP="00C31A74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3</w:t>
            </w:r>
          </w:p>
        </w:tc>
        <w:tc>
          <w:tcPr>
            <w:tcW w:w="2368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73FFB0AB" w14:textId="6B3E4723" w:rsidR="00604917" w:rsidRPr="006E7DD8" w:rsidRDefault="00604917" w:rsidP="00C31A74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1.09</w:t>
            </w:r>
          </w:p>
        </w:tc>
        <w:tc>
          <w:tcPr>
            <w:tcW w:w="2368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065170C8" w14:textId="4D17F154" w:rsidR="00604917" w:rsidRPr="006E7DD8" w:rsidRDefault="00604917" w:rsidP="00C31A74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6</w:t>
            </w:r>
          </w:p>
        </w:tc>
        <w:tc>
          <w:tcPr>
            <w:tcW w:w="2368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0F9A95D4" w14:textId="00FD0225" w:rsidR="00604917" w:rsidRPr="006E7DD8" w:rsidRDefault="00604917" w:rsidP="00C31A74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1.05</w:t>
            </w:r>
          </w:p>
        </w:tc>
      </w:tr>
      <w:tr w:rsidR="00604917" w:rsidRPr="006E7DD8" w14:paraId="59F133BF" w14:textId="3BFDF887" w:rsidTr="00C31A74">
        <w:trPr>
          <w:trHeight w:val="288"/>
        </w:trPr>
        <w:tc>
          <w:tcPr>
            <w:tcW w:w="4701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4435AB16" w14:textId="1BF4E89A" w:rsidR="00604917" w:rsidRPr="006E7DD8" w:rsidRDefault="00604917" w:rsidP="00604917">
            <w:pPr>
              <w:widowControl/>
              <w:autoSpaceDE/>
              <w:autoSpaceDN/>
              <w:adjustRightInd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positive - negative</w:t>
            </w:r>
          </w:p>
        </w:tc>
        <w:tc>
          <w:tcPr>
            <w:tcW w:w="2369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7FA128D9" w14:textId="6FC5BF59" w:rsidR="00604917" w:rsidRPr="006E7DD8" w:rsidRDefault="00604917" w:rsidP="00C31A74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3</w:t>
            </w:r>
          </w:p>
        </w:tc>
        <w:tc>
          <w:tcPr>
            <w:tcW w:w="2368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5CC02E7A" w14:textId="5710060B" w:rsidR="00604917" w:rsidRPr="006E7DD8" w:rsidRDefault="00604917" w:rsidP="00C31A74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82</w:t>
            </w:r>
          </w:p>
        </w:tc>
        <w:tc>
          <w:tcPr>
            <w:tcW w:w="2368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1C338FC0" w14:textId="2A91F018" w:rsidR="00604917" w:rsidRPr="006E7DD8" w:rsidRDefault="00604917" w:rsidP="00C31A74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6</w:t>
            </w:r>
          </w:p>
        </w:tc>
        <w:tc>
          <w:tcPr>
            <w:tcW w:w="2368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19341E20" w14:textId="7FF2E4F2" w:rsidR="00604917" w:rsidRPr="006E7DD8" w:rsidRDefault="00604917" w:rsidP="00C31A74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66</w:t>
            </w:r>
          </w:p>
        </w:tc>
      </w:tr>
      <w:tr w:rsidR="00604917" w:rsidRPr="006E7DD8" w14:paraId="61498A0A" w14:textId="23CEF412" w:rsidTr="00C31A74">
        <w:trPr>
          <w:trHeight w:val="288"/>
        </w:trPr>
        <w:tc>
          <w:tcPr>
            <w:tcW w:w="4701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155B0E8A" w14:textId="5B047F7F" w:rsidR="00604917" w:rsidRPr="006E7DD8" w:rsidRDefault="00604917" w:rsidP="00604917">
            <w:pPr>
              <w:widowControl/>
              <w:autoSpaceDE/>
              <w:autoSpaceDN/>
              <w:adjustRightInd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neutral - negative</w:t>
            </w:r>
          </w:p>
        </w:tc>
        <w:tc>
          <w:tcPr>
            <w:tcW w:w="2369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4E464C9A" w14:textId="104AAC33" w:rsidR="00604917" w:rsidRPr="006E7DD8" w:rsidRDefault="00604917" w:rsidP="00C31A74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3</w:t>
            </w:r>
          </w:p>
        </w:tc>
        <w:tc>
          <w:tcPr>
            <w:tcW w:w="2368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35335E73" w14:textId="1CC4A5E5" w:rsidR="00604917" w:rsidRPr="006E7DD8" w:rsidRDefault="00604917" w:rsidP="00C31A74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25</w:t>
            </w:r>
          </w:p>
        </w:tc>
        <w:tc>
          <w:tcPr>
            <w:tcW w:w="2368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5E3E17FA" w14:textId="3BB4949F" w:rsidR="00604917" w:rsidRPr="006E7DD8" w:rsidRDefault="00604917" w:rsidP="00C31A74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6</w:t>
            </w:r>
          </w:p>
        </w:tc>
        <w:tc>
          <w:tcPr>
            <w:tcW w:w="2368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55762583" w14:textId="32FF3027" w:rsidR="00604917" w:rsidRPr="006E7DD8" w:rsidRDefault="00604917" w:rsidP="00C31A74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52</w:t>
            </w:r>
          </w:p>
        </w:tc>
      </w:tr>
      <w:tr w:rsidR="00604917" w:rsidRPr="006E7DD8" w14:paraId="36DF6376" w14:textId="65018817" w:rsidTr="00C31A74">
        <w:trPr>
          <w:trHeight w:val="288"/>
        </w:trPr>
        <w:tc>
          <w:tcPr>
            <w:tcW w:w="4701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5D418D87" w14:textId="7627CCE4" w:rsidR="00604917" w:rsidRPr="006E7DD8" w:rsidRDefault="00BA3BAD" w:rsidP="00604917">
            <w:pPr>
              <w:widowControl/>
              <w:autoSpaceDE/>
              <w:autoSpaceDN/>
              <w:adjustRightInd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high</w:t>
            </w:r>
            <w:r w:rsidR="00604917"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 xml:space="preserve"> - </w:t>
            </w:r>
            <w:proofErr w:type="spellStart"/>
            <w:r w:rsidR="00604917"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unmanipulated</w:t>
            </w:r>
            <w:proofErr w:type="spellEnd"/>
          </w:p>
        </w:tc>
        <w:tc>
          <w:tcPr>
            <w:tcW w:w="2369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75222B16" w14:textId="1BBCE58A" w:rsidR="00604917" w:rsidRPr="006E7DD8" w:rsidRDefault="00604917" w:rsidP="00C31A74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3</w:t>
            </w:r>
          </w:p>
        </w:tc>
        <w:tc>
          <w:tcPr>
            <w:tcW w:w="2368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66A8ADEC" w14:textId="7F9C9B48" w:rsidR="00604917" w:rsidRPr="006E7DD8" w:rsidRDefault="00604917" w:rsidP="00C31A74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01</w:t>
            </w:r>
          </w:p>
        </w:tc>
        <w:tc>
          <w:tcPr>
            <w:tcW w:w="2368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128288EE" w14:textId="19B671AE" w:rsidR="00604917" w:rsidRPr="006E7DD8" w:rsidRDefault="00604917" w:rsidP="00C31A74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6</w:t>
            </w:r>
          </w:p>
        </w:tc>
        <w:tc>
          <w:tcPr>
            <w:tcW w:w="2368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06CED863" w14:textId="02E7192B" w:rsidR="00604917" w:rsidRPr="006E7DD8" w:rsidRDefault="00604917" w:rsidP="00C31A74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16</w:t>
            </w:r>
          </w:p>
        </w:tc>
      </w:tr>
      <w:tr w:rsidR="00604917" w:rsidRPr="006E7DD8" w14:paraId="5C7DADD4" w14:textId="0B2F2284" w:rsidTr="00C31A74">
        <w:trPr>
          <w:trHeight w:val="288"/>
        </w:trPr>
        <w:tc>
          <w:tcPr>
            <w:tcW w:w="4701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32F78387" w14:textId="23BD59BD" w:rsidR="00604917" w:rsidRPr="006E7DD8" w:rsidRDefault="00BA3BAD" w:rsidP="00604917">
            <w:pPr>
              <w:widowControl/>
              <w:autoSpaceDE/>
              <w:autoSpaceDN/>
              <w:adjustRightInd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high</w:t>
            </w:r>
            <w:r w:rsidR="00604917"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 xml:space="preserve"> - </w:t>
            </w:r>
            <w:proofErr w:type="spellStart"/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low</w:t>
            </w:r>
            <w:proofErr w:type="spellEnd"/>
          </w:p>
        </w:tc>
        <w:tc>
          <w:tcPr>
            <w:tcW w:w="2369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19CB7928" w14:textId="38BE9DC6" w:rsidR="00604917" w:rsidRPr="006E7DD8" w:rsidRDefault="00604917" w:rsidP="00C31A74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3</w:t>
            </w:r>
          </w:p>
        </w:tc>
        <w:tc>
          <w:tcPr>
            <w:tcW w:w="2368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51DDF162" w14:textId="29DF31A5" w:rsidR="00604917" w:rsidRPr="006E7DD8" w:rsidRDefault="00604917" w:rsidP="00C31A74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11</w:t>
            </w:r>
          </w:p>
        </w:tc>
        <w:tc>
          <w:tcPr>
            <w:tcW w:w="2368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04D8BA7D" w14:textId="0733D27E" w:rsidR="00604917" w:rsidRPr="006E7DD8" w:rsidRDefault="00604917" w:rsidP="00C31A74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6</w:t>
            </w:r>
          </w:p>
        </w:tc>
        <w:tc>
          <w:tcPr>
            <w:tcW w:w="2368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2A4BE0BF" w14:textId="11BB94B8" w:rsidR="00604917" w:rsidRPr="006E7DD8" w:rsidRDefault="00604917" w:rsidP="00C31A74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13</w:t>
            </w:r>
          </w:p>
        </w:tc>
      </w:tr>
      <w:tr w:rsidR="00604917" w:rsidRPr="006E7DD8" w14:paraId="172B1C7B" w14:textId="6C13A55D" w:rsidTr="00C31A74">
        <w:trPr>
          <w:trHeight w:val="288"/>
        </w:trPr>
        <w:tc>
          <w:tcPr>
            <w:tcW w:w="4701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5C828B69" w14:textId="4BF10D92" w:rsidR="00604917" w:rsidRPr="006E7DD8" w:rsidRDefault="00604917" w:rsidP="00604917">
            <w:pPr>
              <w:widowControl/>
              <w:autoSpaceDE/>
              <w:autoSpaceDN/>
              <w:adjustRightInd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proofErr w:type="spellStart"/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unmanipulated</w:t>
            </w:r>
            <w:proofErr w:type="spellEnd"/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 xml:space="preserve"> - </w:t>
            </w:r>
            <w:proofErr w:type="spellStart"/>
            <w:r w:rsidR="00BA3BAD"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low</w:t>
            </w:r>
            <w:proofErr w:type="spellEnd"/>
          </w:p>
        </w:tc>
        <w:tc>
          <w:tcPr>
            <w:tcW w:w="2369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7BD7607F" w14:textId="03B78914" w:rsidR="00604917" w:rsidRPr="006E7DD8" w:rsidRDefault="00604917" w:rsidP="00C31A74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3</w:t>
            </w:r>
          </w:p>
        </w:tc>
        <w:tc>
          <w:tcPr>
            <w:tcW w:w="2368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407C73EB" w14:textId="72804A00" w:rsidR="00604917" w:rsidRPr="006E7DD8" w:rsidRDefault="00604917" w:rsidP="00C31A74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09</w:t>
            </w:r>
          </w:p>
        </w:tc>
        <w:tc>
          <w:tcPr>
            <w:tcW w:w="2368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11442AB6" w14:textId="6A1EDAAD" w:rsidR="00604917" w:rsidRPr="006E7DD8" w:rsidRDefault="00604917" w:rsidP="00C31A74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6</w:t>
            </w:r>
          </w:p>
        </w:tc>
        <w:tc>
          <w:tcPr>
            <w:tcW w:w="2368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48BBD84C" w14:textId="3C049677" w:rsidR="00604917" w:rsidRPr="006E7DD8" w:rsidRDefault="00604917" w:rsidP="00C31A74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32</w:t>
            </w:r>
          </w:p>
        </w:tc>
      </w:tr>
      <w:tr w:rsidR="001C5F6D" w:rsidRPr="006E7DD8" w14:paraId="7CAB6FCC" w14:textId="45D75AE9" w:rsidTr="00C31A74">
        <w:trPr>
          <w:trHeight w:val="288"/>
        </w:trPr>
        <w:tc>
          <w:tcPr>
            <w:tcW w:w="4701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6BF04C49" w14:textId="2808D7EB" w:rsidR="00D42395" w:rsidRPr="006E7DD8" w:rsidRDefault="00D42395">
            <w:pPr>
              <w:widowControl/>
              <w:autoSpaceDE/>
              <w:autoSpaceDN/>
              <w:adjustRightInd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pos</w:t>
            </w:r>
            <w:r w:rsidR="00DC359E"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itive</w:t>
            </w: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 xml:space="preserve">: </w:t>
            </w:r>
            <w:r w:rsidR="00BA3BAD"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high</w:t>
            </w: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 xml:space="preserve"> - </w:t>
            </w:r>
            <w:proofErr w:type="spellStart"/>
            <w:r w:rsidR="00F741BF"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unmanipulated</w:t>
            </w:r>
            <w:proofErr w:type="spellEnd"/>
          </w:p>
        </w:tc>
        <w:tc>
          <w:tcPr>
            <w:tcW w:w="2369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763D2082" w14:textId="33127711" w:rsidR="00D42395" w:rsidRPr="006E7DD8" w:rsidRDefault="00D42395" w:rsidP="00C31A74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3</w:t>
            </w:r>
          </w:p>
        </w:tc>
        <w:tc>
          <w:tcPr>
            <w:tcW w:w="2368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480F261B" w14:textId="1889E19C" w:rsidR="00D42395" w:rsidRPr="006E7DD8" w:rsidRDefault="00D42395" w:rsidP="00C31A74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0</w:t>
            </w:r>
            <w:r w:rsidR="00BC5279" w:rsidRPr="006E7DD8">
              <w:rPr>
                <w:rFonts w:ascii="Arial" w:hAnsi="Arial" w:cs="Arial"/>
                <w:sz w:val="20"/>
                <w:szCs w:val="20"/>
              </w:rPr>
              <w:t>9</w:t>
            </w:r>
          </w:p>
        </w:tc>
        <w:tc>
          <w:tcPr>
            <w:tcW w:w="2368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49F4AEBF" w14:textId="210BE9AB" w:rsidR="00D42395" w:rsidRPr="006E7DD8" w:rsidRDefault="00D42395" w:rsidP="00C31A74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6</w:t>
            </w:r>
          </w:p>
        </w:tc>
        <w:tc>
          <w:tcPr>
            <w:tcW w:w="2368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71C781B8" w14:textId="7CB30E2D" w:rsidR="00D42395" w:rsidRPr="006E7DD8" w:rsidRDefault="00D42395" w:rsidP="00C31A74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1</w:t>
            </w:r>
            <w:r w:rsidR="00DB104D" w:rsidRPr="006E7DD8">
              <w:rPr>
                <w:rFonts w:ascii="Arial" w:hAnsi="Arial" w:cs="Arial"/>
                <w:sz w:val="20"/>
                <w:szCs w:val="20"/>
              </w:rPr>
              <w:t>9</w:t>
            </w:r>
          </w:p>
        </w:tc>
      </w:tr>
      <w:tr w:rsidR="001C5F6D" w:rsidRPr="006E7DD8" w14:paraId="3448D547" w14:textId="4A8E6A70" w:rsidTr="00C31A74">
        <w:trPr>
          <w:trHeight w:val="288"/>
        </w:trPr>
        <w:tc>
          <w:tcPr>
            <w:tcW w:w="4701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57ECD8DF" w14:textId="4F14B8F3" w:rsidR="00D42395" w:rsidRPr="006E7DD8" w:rsidRDefault="00D42395">
            <w:pPr>
              <w:widowControl/>
              <w:autoSpaceDE/>
              <w:autoSpaceDN/>
              <w:adjustRightInd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pos</w:t>
            </w:r>
            <w:r w:rsidR="00DC359E"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itive</w:t>
            </w: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 xml:space="preserve">: </w:t>
            </w:r>
            <w:r w:rsidR="00BA3BAD"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high</w:t>
            </w: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 xml:space="preserve"> - </w:t>
            </w:r>
            <w:proofErr w:type="spellStart"/>
            <w:r w:rsidR="00BA3BAD"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low</w:t>
            </w:r>
            <w:proofErr w:type="spellEnd"/>
          </w:p>
        </w:tc>
        <w:tc>
          <w:tcPr>
            <w:tcW w:w="2369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74BE48EE" w14:textId="666EA6DB" w:rsidR="00D42395" w:rsidRPr="006E7DD8" w:rsidRDefault="00D42395" w:rsidP="00C31A74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3</w:t>
            </w:r>
          </w:p>
        </w:tc>
        <w:tc>
          <w:tcPr>
            <w:tcW w:w="2368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5609EEA2" w14:textId="7CA0DD95" w:rsidR="00D42395" w:rsidRPr="006E7DD8" w:rsidRDefault="00D42395" w:rsidP="00C31A74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25</w:t>
            </w:r>
          </w:p>
        </w:tc>
        <w:tc>
          <w:tcPr>
            <w:tcW w:w="2368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22ECF152" w14:textId="61100303" w:rsidR="00D42395" w:rsidRPr="006E7DD8" w:rsidRDefault="00D42395" w:rsidP="00C31A74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6</w:t>
            </w:r>
          </w:p>
        </w:tc>
        <w:tc>
          <w:tcPr>
            <w:tcW w:w="2368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54961F48" w14:textId="7C33E0C3" w:rsidR="00D42395" w:rsidRPr="006E7DD8" w:rsidRDefault="00D42395" w:rsidP="00C31A74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37</w:t>
            </w:r>
          </w:p>
        </w:tc>
      </w:tr>
      <w:tr w:rsidR="001C5F6D" w:rsidRPr="006E7DD8" w14:paraId="2CAE9E65" w14:textId="520C7C0B" w:rsidTr="00C31A74">
        <w:trPr>
          <w:trHeight w:val="288"/>
        </w:trPr>
        <w:tc>
          <w:tcPr>
            <w:tcW w:w="4701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692ADEB4" w14:textId="1028B4FC" w:rsidR="00D42395" w:rsidRPr="006E7DD8" w:rsidRDefault="00D42395">
            <w:pPr>
              <w:widowControl/>
              <w:autoSpaceDE/>
              <w:autoSpaceDN/>
              <w:adjustRightInd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pos</w:t>
            </w:r>
            <w:r w:rsidR="00DC359E"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itive</w:t>
            </w: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 xml:space="preserve">: </w:t>
            </w:r>
            <w:proofErr w:type="spellStart"/>
            <w:r w:rsidR="00F741BF"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unmanipulated</w:t>
            </w:r>
            <w:proofErr w:type="spellEnd"/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 xml:space="preserve"> - </w:t>
            </w:r>
            <w:proofErr w:type="spellStart"/>
            <w:r w:rsidR="00BA3BAD"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low</w:t>
            </w:r>
            <w:proofErr w:type="spellEnd"/>
          </w:p>
        </w:tc>
        <w:tc>
          <w:tcPr>
            <w:tcW w:w="2369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7F121B1C" w14:textId="3E041E0A" w:rsidR="00D42395" w:rsidRPr="006E7DD8" w:rsidRDefault="00D42395" w:rsidP="00C31A74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3</w:t>
            </w:r>
          </w:p>
        </w:tc>
        <w:tc>
          <w:tcPr>
            <w:tcW w:w="2368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04307AF2" w14:textId="42619B02" w:rsidR="00D42395" w:rsidRPr="006E7DD8" w:rsidRDefault="00D42395" w:rsidP="00C31A74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18</w:t>
            </w:r>
          </w:p>
        </w:tc>
        <w:tc>
          <w:tcPr>
            <w:tcW w:w="2368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00DB0912" w14:textId="3E506547" w:rsidR="00D42395" w:rsidRPr="006E7DD8" w:rsidRDefault="00D42395" w:rsidP="00C31A74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6</w:t>
            </w:r>
          </w:p>
        </w:tc>
        <w:tc>
          <w:tcPr>
            <w:tcW w:w="2368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43FF8E15" w14:textId="35B62A5C" w:rsidR="00D42395" w:rsidRPr="006E7DD8" w:rsidRDefault="00D42395" w:rsidP="00C31A74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5</w:t>
            </w:r>
            <w:r w:rsidR="00DB104D" w:rsidRPr="006E7DD8">
              <w:rPr>
                <w:rFonts w:ascii="Arial" w:hAnsi="Arial" w:cs="Arial"/>
                <w:sz w:val="20"/>
                <w:szCs w:val="20"/>
              </w:rPr>
              <w:t>2</w:t>
            </w:r>
          </w:p>
        </w:tc>
      </w:tr>
      <w:tr w:rsidR="001C5F6D" w:rsidRPr="006E7DD8" w14:paraId="7CC474F7" w14:textId="7BBD8CDC" w:rsidTr="00C31A74">
        <w:trPr>
          <w:trHeight w:val="288"/>
        </w:trPr>
        <w:tc>
          <w:tcPr>
            <w:tcW w:w="4701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41FF5DF6" w14:textId="025651E9" w:rsidR="00D42395" w:rsidRPr="006E7DD8" w:rsidRDefault="00D42395">
            <w:pPr>
              <w:widowControl/>
              <w:autoSpaceDE/>
              <w:autoSpaceDN/>
              <w:adjustRightInd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 xml:space="preserve">neutral: </w:t>
            </w:r>
            <w:r w:rsidR="00BA3BAD"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high</w:t>
            </w: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 xml:space="preserve"> - </w:t>
            </w:r>
            <w:proofErr w:type="spellStart"/>
            <w:r w:rsidR="00F741BF"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unmanipulated</w:t>
            </w:r>
            <w:proofErr w:type="spellEnd"/>
          </w:p>
        </w:tc>
        <w:tc>
          <w:tcPr>
            <w:tcW w:w="2369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0F067F87" w14:textId="3F01307D" w:rsidR="00D42395" w:rsidRPr="006E7DD8" w:rsidRDefault="00D42395" w:rsidP="00C31A74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3</w:t>
            </w:r>
          </w:p>
        </w:tc>
        <w:tc>
          <w:tcPr>
            <w:tcW w:w="2368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361CD849" w14:textId="35847B90" w:rsidR="00D42395" w:rsidRPr="006E7DD8" w:rsidRDefault="00D42395" w:rsidP="00C31A74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44</w:t>
            </w:r>
          </w:p>
        </w:tc>
        <w:tc>
          <w:tcPr>
            <w:tcW w:w="2368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7EAA3CBB" w14:textId="2D4A30CE" w:rsidR="00D42395" w:rsidRPr="006E7DD8" w:rsidRDefault="00D42395" w:rsidP="00C31A74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6</w:t>
            </w:r>
          </w:p>
        </w:tc>
        <w:tc>
          <w:tcPr>
            <w:tcW w:w="2368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31D1CF7B" w14:textId="2883DA19" w:rsidR="00D42395" w:rsidRPr="006E7DD8" w:rsidRDefault="00D42395" w:rsidP="00C31A74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11</w:t>
            </w:r>
          </w:p>
        </w:tc>
      </w:tr>
      <w:tr w:rsidR="001C5F6D" w:rsidRPr="006E7DD8" w14:paraId="720D4BE3" w14:textId="352A5D8C" w:rsidTr="00C31A74">
        <w:trPr>
          <w:trHeight w:val="288"/>
        </w:trPr>
        <w:tc>
          <w:tcPr>
            <w:tcW w:w="4701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17C81654" w14:textId="57410C9E" w:rsidR="00D42395" w:rsidRPr="006E7DD8" w:rsidRDefault="00D42395">
            <w:pPr>
              <w:widowControl/>
              <w:autoSpaceDE/>
              <w:autoSpaceDN/>
              <w:adjustRightInd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 xml:space="preserve">neutral: </w:t>
            </w:r>
            <w:r w:rsidR="00BA3BAD"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high</w:t>
            </w: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 xml:space="preserve"> - </w:t>
            </w:r>
            <w:proofErr w:type="spellStart"/>
            <w:r w:rsidR="00BA3BAD"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low</w:t>
            </w:r>
            <w:proofErr w:type="spellEnd"/>
          </w:p>
        </w:tc>
        <w:tc>
          <w:tcPr>
            <w:tcW w:w="2369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5C711530" w14:textId="2BADF07F" w:rsidR="00D42395" w:rsidRPr="006E7DD8" w:rsidRDefault="00D42395" w:rsidP="00C31A74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3</w:t>
            </w:r>
          </w:p>
        </w:tc>
        <w:tc>
          <w:tcPr>
            <w:tcW w:w="2368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4D5FE69B" w14:textId="36850301" w:rsidR="00D42395" w:rsidRPr="006E7DD8" w:rsidRDefault="00D42395" w:rsidP="00C31A74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52</w:t>
            </w:r>
          </w:p>
        </w:tc>
        <w:tc>
          <w:tcPr>
            <w:tcW w:w="2368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00355924" w14:textId="123F2AC7" w:rsidR="00D42395" w:rsidRPr="006E7DD8" w:rsidRDefault="00D42395" w:rsidP="00C31A74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6</w:t>
            </w:r>
          </w:p>
        </w:tc>
        <w:tc>
          <w:tcPr>
            <w:tcW w:w="2368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35538426" w14:textId="6552C047" w:rsidR="00D42395" w:rsidRPr="006E7DD8" w:rsidRDefault="00D42395" w:rsidP="00C31A74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01</w:t>
            </w:r>
          </w:p>
        </w:tc>
      </w:tr>
      <w:tr w:rsidR="001C5F6D" w:rsidRPr="006E7DD8" w14:paraId="43381BC5" w14:textId="2DE552F4" w:rsidTr="00C31A74">
        <w:trPr>
          <w:trHeight w:val="288"/>
        </w:trPr>
        <w:tc>
          <w:tcPr>
            <w:tcW w:w="4701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03252639" w14:textId="165F0185" w:rsidR="00D42395" w:rsidRPr="006E7DD8" w:rsidRDefault="00D42395">
            <w:pPr>
              <w:widowControl/>
              <w:autoSpaceDE/>
              <w:autoSpaceDN/>
              <w:adjustRightInd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 xml:space="preserve">neutral: </w:t>
            </w:r>
            <w:proofErr w:type="spellStart"/>
            <w:r w:rsidR="00F741BF"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unmanipulated</w:t>
            </w:r>
            <w:proofErr w:type="spellEnd"/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 xml:space="preserve"> - </w:t>
            </w:r>
            <w:proofErr w:type="spellStart"/>
            <w:r w:rsidR="00BA3BAD"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low</w:t>
            </w:r>
            <w:proofErr w:type="spellEnd"/>
          </w:p>
        </w:tc>
        <w:tc>
          <w:tcPr>
            <w:tcW w:w="2369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3D7FD853" w14:textId="4AEFFDBF" w:rsidR="00D42395" w:rsidRPr="006E7DD8" w:rsidRDefault="00D42395" w:rsidP="00C31A74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3</w:t>
            </w:r>
          </w:p>
        </w:tc>
        <w:tc>
          <w:tcPr>
            <w:tcW w:w="2368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48548C22" w14:textId="41A8EE99" w:rsidR="00D42395" w:rsidRPr="006E7DD8" w:rsidRDefault="00D42395" w:rsidP="00C31A74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0</w:t>
            </w:r>
            <w:r w:rsidR="00BC5279" w:rsidRPr="006E7DD8">
              <w:rPr>
                <w:rFonts w:ascii="Arial" w:hAnsi="Arial" w:cs="Arial"/>
                <w:sz w:val="20"/>
                <w:szCs w:val="20"/>
              </w:rPr>
              <w:t>5</w:t>
            </w:r>
          </w:p>
        </w:tc>
        <w:tc>
          <w:tcPr>
            <w:tcW w:w="2368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481E8910" w14:textId="1C58C2E7" w:rsidR="00D42395" w:rsidRPr="006E7DD8" w:rsidRDefault="00D42395" w:rsidP="00C31A74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6</w:t>
            </w:r>
          </w:p>
        </w:tc>
        <w:tc>
          <w:tcPr>
            <w:tcW w:w="2368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51AC3202" w14:textId="32A763C6" w:rsidR="00D42395" w:rsidRPr="006E7DD8" w:rsidRDefault="00D42395" w:rsidP="00C31A74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10</w:t>
            </w:r>
          </w:p>
        </w:tc>
      </w:tr>
      <w:tr w:rsidR="001C5F6D" w:rsidRPr="006E7DD8" w14:paraId="191BF10A" w14:textId="10150350" w:rsidTr="00C31A74">
        <w:trPr>
          <w:trHeight w:val="288"/>
        </w:trPr>
        <w:tc>
          <w:tcPr>
            <w:tcW w:w="4701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5A8E1DD9" w14:textId="3E09E3D9" w:rsidR="00D42395" w:rsidRPr="006E7DD8" w:rsidRDefault="00D42395">
            <w:pPr>
              <w:widowControl/>
              <w:autoSpaceDE/>
              <w:autoSpaceDN/>
              <w:adjustRightInd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neg</w:t>
            </w:r>
            <w:r w:rsidR="00DC359E"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ative</w:t>
            </w: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 xml:space="preserve">: </w:t>
            </w:r>
            <w:r w:rsidR="00BA3BAD"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high</w:t>
            </w: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 xml:space="preserve"> - </w:t>
            </w:r>
            <w:proofErr w:type="spellStart"/>
            <w:r w:rsidR="00F741BF"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unmanipulated</w:t>
            </w:r>
            <w:proofErr w:type="spellEnd"/>
          </w:p>
        </w:tc>
        <w:tc>
          <w:tcPr>
            <w:tcW w:w="2369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00474351" w14:textId="73E65868" w:rsidR="00D42395" w:rsidRPr="006E7DD8" w:rsidRDefault="00D42395" w:rsidP="00C31A74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3</w:t>
            </w:r>
          </w:p>
        </w:tc>
        <w:tc>
          <w:tcPr>
            <w:tcW w:w="2368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67EA7BEB" w14:textId="147B9B27" w:rsidR="00D42395" w:rsidRPr="006E7DD8" w:rsidRDefault="00D42395" w:rsidP="00C31A74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3</w:t>
            </w:r>
            <w:r w:rsidR="00BC5279" w:rsidRPr="006E7DD8">
              <w:rPr>
                <w:rFonts w:ascii="Arial" w:hAnsi="Arial" w:cs="Arial"/>
                <w:sz w:val="20"/>
                <w:szCs w:val="20"/>
              </w:rPr>
              <w:t>5</w:t>
            </w:r>
          </w:p>
        </w:tc>
        <w:tc>
          <w:tcPr>
            <w:tcW w:w="2368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1FBCB6A5" w14:textId="1439CAA6" w:rsidR="00D42395" w:rsidRPr="006E7DD8" w:rsidRDefault="00D42395" w:rsidP="00C31A74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6</w:t>
            </w:r>
          </w:p>
        </w:tc>
        <w:tc>
          <w:tcPr>
            <w:tcW w:w="2368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112CE104" w14:textId="6ED976F8" w:rsidR="00D42395" w:rsidRPr="006E7DD8" w:rsidRDefault="00D42395" w:rsidP="00C31A74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0</w:t>
            </w:r>
            <w:r w:rsidR="00DB104D" w:rsidRPr="006E7DD8">
              <w:rPr>
                <w:rFonts w:ascii="Arial" w:hAnsi="Arial" w:cs="Arial"/>
                <w:sz w:val="20"/>
                <w:szCs w:val="20"/>
              </w:rPr>
              <w:t>3</w:t>
            </w:r>
          </w:p>
        </w:tc>
      </w:tr>
      <w:tr w:rsidR="001C5F6D" w:rsidRPr="006E7DD8" w14:paraId="347D2341" w14:textId="7809763C" w:rsidTr="00C31A74">
        <w:trPr>
          <w:trHeight w:val="288"/>
        </w:trPr>
        <w:tc>
          <w:tcPr>
            <w:tcW w:w="4701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5FFAD2FD" w14:textId="137CA920" w:rsidR="00D42395" w:rsidRPr="006E7DD8" w:rsidRDefault="00D42395">
            <w:pPr>
              <w:widowControl/>
              <w:autoSpaceDE/>
              <w:autoSpaceDN/>
              <w:adjustRightInd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neg</w:t>
            </w:r>
            <w:r w:rsidR="00DC359E"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ative</w:t>
            </w: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 xml:space="preserve">: </w:t>
            </w:r>
            <w:proofErr w:type="spellStart"/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increased</w:t>
            </w:r>
            <w:proofErr w:type="spellEnd"/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 xml:space="preserve"> - </w:t>
            </w:r>
            <w:proofErr w:type="spellStart"/>
            <w:r w:rsidR="00BA3BAD"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low</w:t>
            </w:r>
            <w:proofErr w:type="spellEnd"/>
          </w:p>
        </w:tc>
        <w:tc>
          <w:tcPr>
            <w:tcW w:w="2369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50249568" w14:textId="66DA8DAF" w:rsidR="00D42395" w:rsidRPr="006E7DD8" w:rsidRDefault="00D42395" w:rsidP="00C31A74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3</w:t>
            </w:r>
          </w:p>
        </w:tc>
        <w:tc>
          <w:tcPr>
            <w:tcW w:w="2368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1CDCDA1D" w14:textId="40B3F6CD" w:rsidR="00D42395" w:rsidRPr="006E7DD8" w:rsidRDefault="00D42395" w:rsidP="00C31A74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3</w:t>
            </w:r>
            <w:r w:rsidR="00BC5279" w:rsidRPr="006E7DD8">
              <w:rPr>
                <w:rFonts w:ascii="Arial" w:hAnsi="Arial" w:cs="Arial"/>
                <w:sz w:val="20"/>
                <w:szCs w:val="20"/>
              </w:rPr>
              <w:t>9</w:t>
            </w:r>
          </w:p>
        </w:tc>
        <w:tc>
          <w:tcPr>
            <w:tcW w:w="2368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4484A292" w14:textId="081FF4A9" w:rsidR="00D42395" w:rsidRPr="006E7DD8" w:rsidRDefault="00D42395" w:rsidP="00C31A74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6</w:t>
            </w:r>
          </w:p>
        </w:tc>
        <w:tc>
          <w:tcPr>
            <w:tcW w:w="2368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1E09DCD3" w14:textId="27B604DA" w:rsidR="00D42395" w:rsidRPr="006E7DD8" w:rsidRDefault="00D42395" w:rsidP="00C31A74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14</w:t>
            </w:r>
          </w:p>
        </w:tc>
      </w:tr>
      <w:tr w:rsidR="001C5F6D" w:rsidRPr="006E7DD8" w14:paraId="025BCF40" w14:textId="7512CDC2" w:rsidTr="00C31A74">
        <w:trPr>
          <w:trHeight w:val="288"/>
        </w:trPr>
        <w:tc>
          <w:tcPr>
            <w:tcW w:w="4701" w:type="dxa"/>
            <w:tcBorders>
              <w:top w:val="single" w:sz="4" w:space="0" w:color="A6A6A6"/>
              <w:left w:val="single" w:sz="4" w:space="0" w:color="A6A6A6"/>
              <w:bottom w:val="single" w:sz="8" w:space="0" w:color="A6A6A6"/>
              <w:right w:val="single" w:sz="4" w:space="0" w:color="A6A6A6"/>
            </w:tcBorders>
            <w:shd w:val="clear" w:color="auto" w:fill="auto"/>
            <w:noWrap/>
            <w:hideMark/>
          </w:tcPr>
          <w:p w14:paraId="3FBE4B4E" w14:textId="5B6C89F4" w:rsidR="00D42395" w:rsidRPr="006E7DD8" w:rsidRDefault="00D42395">
            <w:pPr>
              <w:widowControl/>
              <w:autoSpaceDE/>
              <w:autoSpaceDN/>
              <w:adjustRightInd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neg</w:t>
            </w:r>
            <w:r w:rsidR="00DC359E"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ative</w:t>
            </w: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 xml:space="preserve">: </w:t>
            </w:r>
            <w:proofErr w:type="spellStart"/>
            <w:r w:rsidR="00F741BF"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unmanipulated</w:t>
            </w:r>
            <w:proofErr w:type="spellEnd"/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 xml:space="preserve"> - </w:t>
            </w:r>
            <w:proofErr w:type="spellStart"/>
            <w:r w:rsidR="00BA3BAD"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low</w:t>
            </w:r>
            <w:proofErr w:type="spellEnd"/>
          </w:p>
        </w:tc>
        <w:tc>
          <w:tcPr>
            <w:tcW w:w="2369" w:type="dxa"/>
            <w:tcBorders>
              <w:top w:val="single" w:sz="4" w:space="0" w:color="A6A6A6"/>
              <w:left w:val="single" w:sz="4" w:space="0" w:color="A6A6A6"/>
              <w:bottom w:val="single" w:sz="8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4975161E" w14:textId="697A4ECF" w:rsidR="00D42395" w:rsidRPr="006E7DD8" w:rsidRDefault="00D42395" w:rsidP="00C31A74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3</w:t>
            </w:r>
          </w:p>
        </w:tc>
        <w:tc>
          <w:tcPr>
            <w:tcW w:w="2368" w:type="dxa"/>
            <w:tcBorders>
              <w:top w:val="single" w:sz="4" w:space="0" w:color="A6A6A6"/>
              <w:left w:val="single" w:sz="4" w:space="0" w:color="A6A6A6"/>
              <w:bottom w:val="single" w:sz="8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21D4A477" w14:textId="19D2D184" w:rsidR="00D42395" w:rsidRPr="006E7DD8" w:rsidRDefault="00D42395" w:rsidP="00C31A74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0</w:t>
            </w:r>
            <w:r w:rsidR="00BC5279" w:rsidRPr="006E7DD8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2368" w:type="dxa"/>
            <w:tcBorders>
              <w:top w:val="single" w:sz="4" w:space="0" w:color="A6A6A6"/>
              <w:left w:val="single" w:sz="4" w:space="0" w:color="A6A6A6"/>
              <w:bottom w:val="single" w:sz="8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6F4B38F3" w14:textId="4CF9AD44" w:rsidR="00D42395" w:rsidRPr="006E7DD8" w:rsidRDefault="00D42395" w:rsidP="00C31A74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6</w:t>
            </w:r>
          </w:p>
        </w:tc>
        <w:tc>
          <w:tcPr>
            <w:tcW w:w="2368" w:type="dxa"/>
            <w:tcBorders>
              <w:top w:val="single" w:sz="4" w:space="0" w:color="A6A6A6"/>
              <w:left w:val="single" w:sz="4" w:space="0" w:color="A6A6A6"/>
              <w:bottom w:val="single" w:sz="8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6D6C8BE7" w14:textId="0CE4E34F" w:rsidR="00D42395" w:rsidRPr="006E7DD8" w:rsidRDefault="00D42395" w:rsidP="00C31A74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10</w:t>
            </w:r>
          </w:p>
        </w:tc>
      </w:tr>
    </w:tbl>
    <w:p w14:paraId="2607329A" w14:textId="77777777" w:rsidR="00E7686D" w:rsidRPr="00E7686D" w:rsidRDefault="00E7686D" w:rsidP="004A4958">
      <w:pPr>
        <w:rPr>
          <w:rFonts w:ascii="Arial" w:hAnsi="Arial" w:cs="Arial"/>
          <w:i/>
          <w:iCs/>
          <w:sz w:val="2"/>
          <w:szCs w:val="2"/>
        </w:rPr>
      </w:pPr>
    </w:p>
    <w:p w14:paraId="79CF8133" w14:textId="47B92D2F" w:rsidR="0069521B" w:rsidRDefault="004C7CA6" w:rsidP="004A4958">
      <w:pPr>
        <w:rPr>
          <w:rFonts w:ascii="Arial" w:hAnsi="Arial" w:cs="Arial"/>
          <w:sz w:val="20"/>
          <w:szCs w:val="20"/>
        </w:rPr>
      </w:pPr>
      <w:r w:rsidRPr="006E7DD8">
        <w:rPr>
          <w:rFonts w:ascii="Arial" w:hAnsi="Arial" w:cs="Arial"/>
          <w:i/>
          <w:iCs/>
          <w:sz w:val="20"/>
          <w:szCs w:val="20"/>
        </w:rPr>
        <w:t>Note</w:t>
      </w:r>
      <w:r w:rsidRPr="006E7DD8">
        <w:rPr>
          <w:rFonts w:ascii="Arial" w:hAnsi="Arial" w:cs="Arial"/>
          <w:sz w:val="20"/>
          <w:szCs w:val="20"/>
        </w:rPr>
        <w:t>. d = effect size (Cohen’s d).</w:t>
      </w:r>
    </w:p>
    <w:p w14:paraId="3B9CF77C" w14:textId="77777777" w:rsidR="006271EB" w:rsidRPr="006E7DD8" w:rsidRDefault="006271EB" w:rsidP="004A4958">
      <w:pPr>
        <w:rPr>
          <w:rFonts w:ascii="Arial" w:hAnsi="Arial" w:cs="Arial"/>
          <w:sz w:val="20"/>
          <w:szCs w:val="20"/>
        </w:rPr>
      </w:pPr>
    </w:p>
    <w:tbl>
      <w:tblPr>
        <w:tblW w:w="0" w:type="auto"/>
        <w:tblBorders>
          <w:top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4644"/>
        <w:gridCol w:w="2374"/>
        <w:gridCol w:w="2375"/>
        <w:gridCol w:w="2374"/>
        <w:gridCol w:w="2375"/>
      </w:tblGrid>
      <w:tr w:rsidR="001A593C" w:rsidRPr="001A593C" w14:paraId="643F3E94" w14:textId="77777777" w:rsidTr="001A593C">
        <w:trPr>
          <w:trHeight w:val="664"/>
        </w:trPr>
        <w:tc>
          <w:tcPr>
            <w:tcW w:w="14142" w:type="dxa"/>
            <w:gridSpan w:val="5"/>
            <w:tcBorders>
              <w:top w:val="nil"/>
              <w:bottom w:val="single" w:sz="4" w:space="0" w:color="A6A6A6"/>
            </w:tcBorders>
            <w:shd w:val="clear" w:color="auto" w:fill="auto"/>
            <w:noWrap/>
            <w:vAlign w:val="center"/>
          </w:tcPr>
          <w:p w14:paraId="37877FD1" w14:textId="0EA77A73" w:rsidR="005F6ACB" w:rsidRPr="00033BD9" w:rsidRDefault="006647EA" w:rsidP="00141A7D">
            <w:pPr>
              <w:widowControl/>
              <w:autoSpaceDE/>
              <w:autoSpaceDN/>
              <w:adjustRightInd/>
              <w:rPr>
                <w:rFonts w:ascii="Arial" w:hAnsi="Arial" w:cs="Arial"/>
                <w:b/>
                <w:bCs/>
                <w:color w:val="808080"/>
                <w:sz w:val="20"/>
                <w:szCs w:val="20"/>
                <w:lang w:eastAsia="de-DE"/>
              </w:rPr>
            </w:pPr>
            <w:r w:rsidRPr="00033BD9">
              <w:rPr>
                <w:rFonts w:ascii="Arial" w:hAnsi="Arial" w:cs="Arial"/>
                <w:b/>
                <w:bCs/>
                <w:color w:val="808080"/>
                <w:sz w:val="20"/>
                <w:szCs w:val="20"/>
                <w:lang w:eastAsia="de-DE"/>
              </w:rPr>
              <w:lastRenderedPageBreak/>
              <w:t>T</w:t>
            </w:r>
            <w:r w:rsidR="001A593C" w:rsidRPr="00033BD9">
              <w:rPr>
                <w:rFonts w:ascii="Arial" w:hAnsi="Arial" w:cs="Arial"/>
                <w:b/>
                <w:bCs/>
                <w:color w:val="808080"/>
                <w:sz w:val="20"/>
                <w:szCs w:val="20"/>
                <w:lang w:eastAsia="de-DE"/>
              </w:rPr>
              <w:t>ABLE</w:t>
            </w:r>
            <w:r w:rsidRPr="00033BD9">
              <w:rPr>
                <w:rFonts w:ascii="Arial" w:hAnsi="Arial" w:cs="Arial"/>
                <w:b/>
                <w:bCs/>
                <w:color w:val="808080"/>
                <w:sz w:val="20"/>
                <w:szCs w:val="20"/>
                <w:lang w:eastAsia="de-DE"/>
              </w:rPr>
              <w:t xml:space="preserve"> S7 </w:t>
            </w:r>
            <w:r w:rsidR="00184B24" w:rsidRPr="00033BD9">
              <w:rPr>
                <w:rFonts w:ascii="Arial" w:hAnsi="Arial" w:cs="Arial"/>
                <w:b/>
                <w:bCs/>
                <w:color w:val="808080"/>
                <w:sz w:val="20"/>
                <w:szCs w:val="20"/>
                <w:lang w:eastAsia="de-DE"/>
              </w:rPr>
              <w:t xml:space="preserve">Effect sizes of </w:t>
            </w:r>
            <w:r w:rsidR="002C42E1" w:rsidRPr="00033BD9">
              <w:rPr>
                <w:rFonts w:ascii="Arial" w:hAnsi="Arial" w:cs="Arial"/>
                <w:b/>
                <w:bCs/>
                <w:color w:val="808080"/>
                <w:sz w:val="20"/>
                <w:szCs w:val="20"/>
                <w:lang w:eastAsia="de-DE"/>
              </w:rPr>
              <w:t xml:space="preserve">post hoc tests of </w:t>
            </w:r>
            <w:r w:rsidR="00184B24" w:rsidRPr="00033BD9">
              <w:rPr>
                <w:rFonts w:ascii="Arial" w:hAnsi="Arial" w:cs="Arial"/>
                <w:b/>
                <w:bCs/>
                <w:color w:val="808080"/>
                <w:sz w:val="20"/>
                <w:szCs w:val="20"/>
                <w:lang w:eastAsia="de-DE"/>
              </w:rPr>
              <w:t xml:space="preserve">differences </w:t>
            </w:r>
            <w:r w:rsidR="006641C6" w:rsidRPr="00033BD9">
              <w:rPr>
                <w:rFonts w:ascii="Arial" w:hAnsi="Arial" w:cs="Arial"/>
                <w:b/>
                <w:bCs/>
                <w:color w:val="808080"/>
                <w:sz w:val="20"/>
                <w:szCs w:val="20"/>
                <w:lang w:eastAsia="de-DE"/>
              </w:rPr>
              <w:t>between misclassifications</w:t>
            </w:r>
          </w:p>
        </w:tc>
      </w:tr>
      <w:tr w:rsidR="001A593C" w:rsidRPr="001A593C" w14:paraId="6436BAF0" w14:textId="77777777" w:rsidTr="00033BD9">
        <w:trPr>
          <w:trHeight w:val="288"/>
        </w:trPr>
        <w:tc>
          <w:tcPr>
            <w:tcW w:w="4644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808080"/>
            <w:noWrap/>
            <w:vAlign w:val="center"/>
          </w:tcPr>
          <w:p w14:paraId="13CB6B2F" w14:textId="47383371" w:rsidR="00375E9F" w:rsidRPr="00033BD9" w:rsidRDefault="00375E9F" w:rsidP="001A593C">
            <w:pPr>
              <w:widowControl/>
              <w:autoSpaceDE/>
              <w:autoSpaceDN/>
              <w:adjustRightInd/>
              <w:rPr>
                <w:rFonts w:ascii="Arial" w:hAnsi="Arial" w:cs="Arial"/>
                <w:b/>
                <w:bCs/>
                <w:color w:val="FFFFFF"/>
                <w:sz w:val="20"/>
                <w:szCs w:val="20"/>
                <w:lang w:val="de-DE" w:eastAsia="de-DE"/>
              </w:rPr>
            </w:pPr>
            <w:proofErr w:type="spellStart"/>
            <w:r w:rsidRPr="00033BD9">
              <w:rPr>
                <w:rFonts w:ascii="Arial" w:hAnsi="Arial" w:cs="Arial"/>
                <w:b/>
                <w:bCs/>
                <w:color w:val="FFFFFF"/>
                <w:sz w:val="20"/>
                <w:szCs w:val="20"/>
                <w:lang w:val="de-DE" w:eastAsia="de-DE"/>
              </w:rPr>
              <w:t>Misclassifications</w:t>
            </w:r>
            <w:proofErr w:type="spellEnd"/>
          </w:p>
        </w:tc>
        <w:tc>
          <w:tcPr>
            <w:tcW w:w="2374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808080"/>
            <w:vAlign w:val="center"/>
          </w:tcPr>
          <w:p w14:paraId="7DDB9DD9" w14:textId="77777777" w:rsidR="00375E9F" w:rsidRPr="00033BD9" w:rsidRDefault="00375E9F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b/>
                <w:bCs/>
                <w:color w:val="FFFFFF"/>
                <w:sz w:val="20"/>
                <w:szCs w:val="20"/>
              </w:rPr>
            </w:pPr>
            <w:r w:rsidRPr="00033BD9">
              <w:rPr>
                <w:rFonts w:ascii="Arial" w:hAnsi="Arial" w:cs="Arial"/>
                <w:b/>
                <w:bCs/>
                <w:color w:val="FFFFFF"/>
                <w:sz w:val="20"/>
                <w:szCs w:val="20"/>
              </w:rPr>
              <w:t>N</w:t>
            </w:r>
          </w:p>
        </w:tc>
        <w:tc>
          <w:tcPr>
            <w:tcW w:w="2375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808080"/>
            <w:vAlign w:val="center"/>
          </w:tcPr>
          <w:p w14:paraId="6D437B60" w14:textId="77777777" w:rsidR="00375E9F" w:rsidRPr="00033BD9" w:rsidRDefault="00375E9F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b/>
                <w:bCs/>
                <w:i/>
                <w:iCs/>
                <w:color w:val="FFFFFF"/>
                <w:sz w:val="20"/>
                <w:szCs w:val="20"/>
              </w:rPr>
            </w:pPr>
            <w:r w:rsidRPr="00033BD9">
              <w:rPr>
                <w:rFonts w:ascii="Arial" w:hAnsi="Arial" w:cs="Arial"/>
                <w:b/>
                <w:bCs/>
                <w:i/>
                <w:iCs/>
                <w:color w:val="FFFFFF"/>
                <w:sz w:val="20"/>
                <w:szCs w:val="20"/>
              </w:rPr>
              <w:t>d</w:t>
            </w:r>
          </w:p>
        </w:tc>
        <w:tc>
          <w:tcPr>
            <w:tcW w:w="2374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808080"/>
            <w:vAlign w:val="center"/>
          </w:tcPr>
          <w:p w14:paraId="50E1014B" w14:textId="77777777" w:rsidR="00375E9F" w:rsidRPr="00033BD9" w:rsidRDefault="00375E9F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b/>
                <w:bCs/>
                <w:color w:val="FFFFFF"/>
                <w:sz w:val="20"/>
                <w:szCs w:val="20"/>
                <w:lang w:val="de-DE" w:eastAsia="de-DE"/>
              </w:rPr>
            </w:pPr>
            <w:r w:rsidRPr="00033BD9">
              <w:rPr>
                <w:rFonts w:ascii="Arial" w:hAnsi="Arial" w:cs="Arial"/>
                <w:b/>
                <w:bCs/>
                <w:color w:val="FFFFFF"/>
                <w:sz w:val="20"/>
                <w:szCs w:val="20"/>
                <w:lang w:val="de-DE" w:eastAsia="de-DE"/>
              </w:rPr>
              <w:t>N</w:t>
            </w:r>
          </w:p>
        </w:tc>
        <w:tc>
          <w:tcPr>
            <w:tcW w:w="2375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808080"/>
            <w:vAlign w:val="center"/>
          </w:tcPr>
          <w:p w14:paraId="62FB77FB" w14:textId="77777777" w:rsidR="00375E9F" w:rsidRPr="00033BD9" w:rsidRDefault="00375E9F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b/>
                <w:bCs/>
                <w:i/>
                <w:iCs/>
                <w:color w:val="FFFFFF"/>
                <w:sz w:val="20"/>
                <w:szCs w:val="20"/>
                <w:lang w:val="de-DE" w:eastAsia="de-DE"/>
              </w:rPr>
            </w:pPr>
            <w:r w:rsidRPr="00033BD9">
              <w:rPr>
                <w:rFonts w:ascii="Arial" w:hAnsi="Arial" w:cs="Arial"/>
                <w:b/>
                <w:bCs/>
                <w:i/>
                <w:iCs/>
                <w:color w:val="FFFFFF"/>
                <w:sz w:val="20"/>
                <w:szCs w:val="20"/>
                <w:lang w:val="de-DE" w:eastAsia="de-DE"/>
              </w:rPr>
              <w:t>d</w:t>
            </w:r>
          </w:p>
        </w:tc>
      </w:tr>
      <w:tr w:rsidR="001C5F6D" w:rsidRPr="001A593C" w14:paraId="5B202C81" w14:textId="77777777" w:rsidTr="00033BD9">
        <w:trPr>
          <w:trHeight w:val="411"/>
        </w:trPr>
        <w:tc>
          <w:tcPr>
            <w:tcW w:w="4644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D9D9D9"/>
            <w:noWrap/>
            <w:vAlign w:val="center"/>
          </w:tcPr>
          <w:p w14:paraId="22AE7277" w14:textId="77777777" w:rsidR="00375E9F" w:rsidRPr="001A593C" w:rsidRDefault="00375E9F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</w:p>
        </w:tc>
        <w:tc>
          <w:tcPr>
            <w:tcW w:w="4749" w:type="dxa"/>
            <w:gridSpan w:val="2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D9D9D9"/>
            <w:vAlign w:val="center"/>
          </w:tcPr>
          <w:p w14:paraId="1969FA94" w14:textId="77777777" w:rsidR="00375E9F" w:rsidRPr="001A593C" w:rsidRDefault="00375E9F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A593C">
              <w:rPr>
                <w:rFonts w:ascii="Arial" w:hAnsi="Arial" w:cs="Arial"/>
                <w:sz w:val="20"/>
                <w:szCs w:val="20"/>
              </w:rPr>
              <w:t>contrast</w:t>
            </w:r>
          </w:p>
        </w:tc>
        <w:tc>
          <w:tcPr>
            <w:tcW w:w="4749" w:type="dxa"/>
            <w:gridSpan w:val="2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D9D9D9"/>
            <w:vAlign w:val="center"/>
          </w:tcPr>
          <w:p w14:paraId="11BEADDA" w14:textId="77777777" w:rsidR="00375E9F" w:rsidRPr="001A593C" w:rsidRDefault="00375E9F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proofErr w:type="spellStart"/>
            <w:r w:rsidRPr="001A593C">
              <w:rPr>
                <w:rFonts w:ascii="Arial" w:hAnsi="Arial" w:cs="Arial"/>
                <w:sz w:val="20"/>
                <w:szCs w:val="20"/>
                <w:lang w:val="de-DE" w:eastAsia="de-DE"/>
              </w:rPr>
              <w:t>saturation</w:t>
            </w:r>
            <w:proofErr w:type="spellEnd"/>
          </w:p>
        </w:tc>
      </w:tr>
      <w:tr w:rsidR="001C5F6D" w:rsidRPr="006E7DD8" w14:paraId="2860970F" w14:textId="77777777" w:rsidTr="001A593C">
        <w:trPr>
          <w:trHeight w:val="288"/>
        </w:trPr>
        <w:tc>
          <w:tcPr>
            <w:tcW w:w="4644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</w:tcPr>
          <w:p w14:paraId="109A771E" w14:textId="257DEC4E" w:rsidR="00B93B5E" w:rsidRPr="006E7DD8" w:rsidRDefault="00B93B5E">
            <w:pPr>
              <w:widowControl/>
              <w:autoSpaceDE/>
              <w:autoSpaceDN/>
              <w:adjustRightInd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 xml:space="preserve">Positive </w:t>
            </w:r>
            <w:proofErr w:type="spellStart"/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as</w:t>
            </w:r>
            <w:proofErr w:type="spellEnd"/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 xml:space="preserve"> negative</w:t>
            </w:r>
          </w:p>
        </w:tc>
        <w:tc>
          <w:tcPr>
            <w:tcW w:w="2374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vAlign w:val="bottom"/>
          </w:tcPr>
          <w:p w14:paraId="10D8643C" w14:textId="77777777" w:rsidR="00B93B5E" w:rsidRPr="006E7DD8" w:rsidRDefault="00B93B5E">
            <w:pPr>
              <w:widowControl/>
              <w:autoSpaceDE/>
              <w:autoSpaceDN/>
              <w:adjustRightInd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375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vAlign w:val="bottom"/>
          </w:tcPr>
          <w:p w14:paraId="588A1D53" w14:textId="77777777" w:rsidR="00B93B5E" w:rsidRPr="006E7DD8" w:rsidRDefault="00B93B5E">
            <w:pPr>
              <w:widowControl/>
              <w:autoSpaceDE/>
              <w:autoSpaceDN/>
              <w:adjustRightInd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374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vAlign w:val="bottom"/>
          </w:tcPr>
          <w:p w14:paraId="4593D697" w14:textId="77777777" w:rsidR="00B93B5E" w:rsidRPr="006E7DD8" w:rsidRDefault="00B93B5E">
            <w:pPr>
              <w:widowControl/>
              <w:autoSpaceDE/>
              <w:autoSpaceDN/>
              <w:adjustRightInd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375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vAlign w:val="bottom"/>
          </w:tcPr>
          <w:p w14:paraId="539C25BD" w14:textId="77777777" w:rsidR="00B93B5E" w:rsidRPr="006E7DD8" w:rsidRDefault="00B93B5E">
            <w:pPr>
              <w:widowControl/>
              <w:autoSpaceDE/>
              <w:autoSpaceDN/>
              <w:adjustRightInd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13646B" w:rsidRPr="006E7DD8" w14:paraId="187C6108" w14:textId="77777777" w:rsidTr="001A593C">
        <w:trPr>
          <w:trHeight w:val="288"/>
        </w:trPr>
        <w:tc>
          <w:tcPr>
            <w:tcW w:w="4644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vAlign w:val="bottom"/>
            <w:hideMark/>
          </w:tcPr>
          <w:p w14:paraId="7C58466C" w14:textId="133B3854" w:rsidR="0013646B" w:rsidRPr="006E7DD8" w:rsidRDefault="0013646B" w:rsidP="0013646B">
            <w:pPr>
              <w:widowControl/>
              <w:autoSpaceDE/>
              <w:autoSpaceDN/>
              <w:adjustRightInd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ab/>
            </w:r>
            <w:r w:rsidR="00BA3BAD"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high</w:t>
            </w:r>
            <w:r w:rsidRPr="006E7DD8">
              <w:rPr>
                <w:rFonts w:ascii="Arial" w:hAnsi="Arial" w:cs="Arial"/>
                <w:sz w:val="20"/>
                <w:szCs w:val="20"/>
              </w:rPr>
              <w:t xml:space="preserve"> - unmanipulated</w:t>
            </w:r>
          </w:p>
        </w:tc>
        <w:tc>
          <w:tcPr>
            <w:tcW w:w="2374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vAlign w:val="center"/>
          </w:tcPr>
          <w:p w14:paraId="61929D36" w14:textId="77777777" w:rsidR="0013646B" w:rsidRPr="006E7DD8" w:rsidRDefault="0013646B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6</w:t>
            </w:r>
          </w:p>
        </w:tc>
        <w:tc>
          <w:tcPr>
            <w:tcW w:w="2375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vAlign w:val="center"/>
          </w:tcPr>
          <w:p w14:paraId="50A603BF" w14:textId="316AECBA" w:rsidR="0013646B" w:rsidRPr="001A593C" w:rsidRDefault="0013646B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1A593C">
              <w:rPr>
                <w:rFonts w:ascii="Arial" w:hAnsi="Arial" w:cs="Arial"/>
                <w:sz w:val="20"/>
                <w:szCs w:val="20"/>
              </w:rPr>
              <w:t>0.03</w:t>
            </w:r>
          </w:p>
        </w:tc>
        <w:tc>
          <w:tcPr>
            <w:tcW w:w="2374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vAlign w:val="center"/>
          </w:tcPr>
          <w:p w14:paraId="0BEA9C25" w14:textId="7421FC0B" w:rsidR="0013646B" w:rsidRPr="006E7DD8" w:rsidRDefault="0013646B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6</w:t>
            </w:r>
          </w:p>
        </w:tc>
        <w:tc>
          <w:tcPr>
            <w:tcW w:w="2375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vAlign w:val="center"/>
          </w:tcPr>
          <w:p w14:paraId="4274DE2E" w14:textId="3C142250" w:rsidR="0013646B" w:rsidRPr="006E7DD8" w:rsidRDefault="0013646B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14</w:t>
            </w:r>
          </w:p>
        </w:tc>
      </w:tr>
      <w:tr w:rsidR="0013646B" w:rsidRPr="006E7DD8" w14:paraId="16FC2D0F" w14:textId="77777777" w:rsidTr="001A593C">
        <w:trPr>
          <w:trHeight w:val="288"/>
        </w:trPr>
        <w:tc>
          <w:tcPr>
            <w:tcW w:w="4644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vAlign w:val="bottom"/>
            <w:hideMark/>
          </w:tcPr>
          <w:p w14:paraId="76A32CF8" w14:textId="47D6D1B9" w:rsidR="0013646B" w:rsidRPr="006E7DD8" w:rsidRDefault="0013646B" w:rsidP="0013646B">
            <w:pPr>
              <w:widowControl/>
              <w:autoSpaceDE/>
              <w:autoSpaceDN/>
              <w:adjustRightInd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ab/>
            </w:r>
            <w:r w:rsidR="00BA3BAD"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high</w:t>
            </w:r>
            <w:r w:rsidRPr="006E7DD8">
              <w:rPr>
                <w:rFonts w:ascii="Arial" w:hAnsi="Arial" w:cs="Arial"/>
                <w:sz w:val="20"/>
                <w:szCs w:val="20"/>
              </w:rPr>
              <w:t xml:space="preserve"> - </w:t>
            </w:r>
            <w:r w:rsidR="00BA3BAD" w:rsidRPr="006E7DD8">
              <w:rPr>
                <w:rFonts w:ascii="Arial" w:hAnsi="Arial" w:cs="Arial"/>
                <w:sz w:val="20"/>
                <w:szCs w:val="20"/>
              </w:rPr>
              <w:t>low</w:t>
            </w:r>
          </w:p>
        </w:tc>
        <w:tc>
          <w:tcPr>
            <w:tcW w:w="2374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vAlign w:val="center"/>
          </w:tcPr>
          <w:p w14:paraId="6D0127B8" w14:textId="77777777" w:rsidR="0013646B" w:rsidRPr="006E7DD8" w:rsidRDefault="0013646B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6</w:t>
            </w:r>
          </w:p>
        </w:tc>
        <w:tc>
          <w:tcPr>
            <w:tcW w:w="2375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vAlign w:val="center"/>
          </w:tcPr>
          <w:p w14:paraId="605DA0F9" w14:textId="0353AA9B" w:rsidR="0013646B" w:rsidRPr="001A593C" w:rsidRDefault="0013646B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1A593C">
              <w:rPr>
                <w:rFonts w:ascii="Arial" w:hAnsi="Arial" w:cs="Arial"/>
                <w:sz w:val="20"/>
                <w:szCs w:val="20"/>
              </w:rPr>
              <w:t>0.14</w:t>
            </w:r>
          </w:p>
        </w:tc>
        <w:tc>
          <w:tcPr>
            <w:tcW w:w="2374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vAlign w:val="center"/>
          </w:tcPr>
          <w:p w14:paraId="02F5564A" w14:textId="56CF2130" w:rsidR="0013646B" w:rsidRPr="006E7DD8" w:rsidRDefault="0013646B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6</w:t>
            </w:r>
          </w:p>
        </w:tc>
        <w:tc>
          <w:tcPr>
            <w:tcW w:w="2375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vAlign w:val="center"/>
          </w:tcPr>
          <w:p w14:paraId="18FC0297" w14:textId="69CF64E2" w:rsidR="0013646B" w:rsidRPr="006E7DD8" w:rsidRDefault="0013646B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19</w:t>
            </w:r>
          </w:p>
        </w:tc>
      </w:tr>
      <w:tr w:rsidR="0013646B" w:rsidRPr="006E7DD8" w14:paraId="4462E40B" w14:textId="77777777" w:rsidTr="001A593C">
        <w:trPr>
          <w:trHeight w:val="288"/>
        </w:trPr>
        <w:tc>
          <w:tcPr>
            <w:tcW w:w="4644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vAlign w:val="bottom"/>
            <w:hideMark/>
          </w:tcPr>
          <w:p w14:paraId="63594687" w14:textId="01C7B42C" w:rsidR="0013646B" w:rsidRPr="006E7DD8" w:rsidRDefault="0013646B" w:rsidP="0013646B">
            <w:pPr>
              <w:widowControl/>
              <w:autoSpaceDE/>
              <w:autoSpaceDN/>
              <w:adjustRightInd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ab/>
              <w:t xml:space="preserve">unmanipulated - </w:t>
            </w:r>
            <w:r w:rsidR="00BA3BAD" w:rsidRPr="006E7DD8">
              <w:rPr>
                <w:rFonts w:ascii="Arial" w:hAnsi="Arial" w:cs="Arial"/>
                <w:sz w:val="20"/>
                <w:szCs w:val="20"/>
              </w:rPr>
              <w:t>low</w:t>
            </w:r>
          </w:p>
        </w:tc>
        <w:tc>
          <w:tcPr>
            <w:tcW w:w="2374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72F39E14" w14:textId="77777777" w:rsidR="0013646B" w:rsidRPr="006E7DD8" w:rsidRDefault="0013646B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6</w:t>
            </w:r>
          </w:p>
        </w:tc>
        <w:tc>
          <w:tcPr>
            <w:tcW w:w="2375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07045AD5" w14:textId="1119136F" w:rsidR="0013646B" w:rsidRPr="001A593C" w:rsidRDefault="0013646B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1A593C">
              <w:rPr>
                <w:rFonts w:ascii="Arial" w:hAnsi="Arial" w:cs="Arial"/>
                <w:sz w:val="20"/>
                <w:szCs w:val="20"/>
              </w:rPr>
              <w:t>0.21</w:t>
            </w:r>
          </w:p>
        </w:tc>
        <w:tc>
          <w:tcPr>
            <w:tcW w:w="2374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4D1D50B4" w14:textId="63391D8E" w:rsidR="0013646B" w:rsidRPr="006E7DD8" w:rsidRDefault="0013646B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6</w:t>
            </w:r>
          </w:p>
        </w:tc>
        <w:tc>
          <w:tcPr>
            <w:tcW w:w="2375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78ADF37C" w14:textId="543AF402" w:rsidR="0013646B" w:rsidRPr="006E7DD8" w:rsidRDefault="0013646B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06</w:t>
            </w:r>
          </w:p>
        </w:tc>
      </w:tr>
      <w:tr w:rsidR="0013646B" w:rsidRPr="006E7DD8" w14:paraId="403F5752" w14:textId="77777777" w:rsidTr="001A593C">
        <w:trPr>
          <w:trHeight w:val="288"/>
        </w:trPr>
        <w:tc>
          <w:tcPr>
            <w:tcW w:w="4644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vAlign w:val="bottom"/>
          </w:tcPr>
          <w:p w14:paraId="120A5551" w14:textId="422A8C7A" w:rsidR="0013646B" w:rsidRPr="006E7DD8" w:rsidRDefault="0013646B" w:rsidP="0013646B">
            <w:pPr>
              <w:widowControl/>
              <w:autoSpaceDE/>
              <w:autoSpaceDN/>
              <w:adjustRightInd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Positive as neutral</w:t>
            </w:r>
          </w:p>
        </w:tc>
        <w:tc>
          <w:tcPr>
            <w:tcW w:w="2374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vAlign w:val="center"/>
          </w:tcPr>
          <w:p w14:paraId="3177BC2C" w14:textId="77777777" w:rsidR="0013646B" w:rsidRPr="006E7DD8" w:rsidRDefault="0013646B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375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vAlign w:val="center"/>
          </w:tcPr>
          <w:p w14:paraId="597AC338" w14:textId="77777777" w:rsidR="0013646B" w:rsidRPr="001A593C" w:rsidRDefault="0013646B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374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vAlign w:val="center"/>
          </w:tcPr>
          <w:p w14:paraId="55A01003" w14:textId="72E7C4D9" w:rsidR="0013646B" w:rsidRPr="006E7DD8" w:rsidRDefault="0013646B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375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vAlign w:val="center"/>
          </w:tcPr>
          <w:p w14:paraId="789326AB" w14:textId="77777777" w:rsidR="0013646B" w:rsidRPr="006E7DD8" w:rsidRDefault="0013646B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BA3BAD" w:rsidRPr="006E7DD8" w14:paraId="6282DD77" w14:textId="77777777" w:rsidTr="001A593C">
        <w:trPr>
          <w:trHeight w:val="288"/>
        </w:trPr>
        <w:tc>
          <w:tcPr>
            <w:tcW w:w="4644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vAlign w:val="bottom"/>
            <w:hideMark/>
          </w:tcPr>
          <w:p w14:paraId="20D3478D" w14:textId="1F5FDF93" w:rsidR="00BA3BAD" w:rsidRPr="006E7DD8" w:rsidRDefault="00BA3BAD" w:rsidP="00BA3BAD">
            <w:pPr>
              <w:widowControl/>
              <w:autoSpaceDE/>
              <w:autoSpaceDN/>
              <w:adjustRightInd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ab/>
            </w: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high</w:t>
            </w:r>
            <w:r w:rsidRPr="006E7DD8">
              <w:rPr>
                <w:rFonts w:ascii="Arial" w:hAnsi="Arial" w:cs="Arial"/>
                <w:sz w:val="20"/>
                <w:szCs w:val="20"/>
              </w:rPr>
              <w:t xml:space="preserve"> - unmanipulated</w:t>
            </w:r>
          </w:p>
        </w:tc>
        <w:tc>
          <w:tcPr>
            <w:tcW w:w="2374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vAlign w:val="center"/>
          </w:tcPr>
          <w:p w14:paraId="646C9F9F" w14:textId="77777777" w:rsidR="00BA3BAD" w:rsidRPr="006E7DD8" w:rsidRDefault="00BA3BAD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6</w:t>
            </w:r>
          </w:p>
        </w:tc>
        <w:tc>
          <w:tcPr>
            <w:tcW w:w="2375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vAlign w:val="center"/>
          </w:tcPr>
          <w:p w14:paraId="363487D4" w14:textId="2A0B3569" w:rsidR="00BA3BAD" w:rsidRPr="001A593C" w:rsidRDefault="00BA3BAD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1A593C">
              <w:rPr>
                <w:rFonts w:ascii="Arial" w:hAnsi="Arial" w:cs="Arial"/>
                <w:sz w:val="20"/>
                <w:szCs w:val="20"/>
              </w:rPr>
              <w:t>0.04</w:t>
            </w:r>
          </w:p>
        </w:tc>
        <w:tc>
          <w:tcPr>
            <w:tcW w:w="2374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vAlign w:val="center"/>
          </w:tcPr>
          <w:p w14:paraId="184BAD87" w14:textId="3ECEF092" w:rsidR="00BA3BAD" w:rsidRPr="006E7DD8" w:rsidRDefault="00BA3BAD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6</w:t>
            </w:r>
          </w:p>
        </w:tc>
        <w:tc>
          <w:tcPr>
            <w:tcW w:w="2375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vAlign w:val="center"/>
          </w:tcPr>
          <w:p w14:paraId="2A4CE1E5" w14:textId="4C1D9C76" w:rsidR="00BA3BAD" w:rsidRPr="006E7DD8" w:rsidRDefault="00BA3BAD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09</w:t>
            </w:r>
          </w:p>
        </w:tc>
      </w:tr>
      <w:tr w:rsidR="00BA3BAD" w:rsidRPr="006E7DD8" w14:paraId="48DC5B40" w14:textId="77777777" w:rsidTr="001A593C">
        <w:trPr>
          <w:trHeight w:val="288"/>
        </w:trPr>
        <w:tc>
          <w:tcPr>
            <w:tcW w:w="4644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vAlign w:val="bottom"/>
            <w:hideMark/>
          </w:tcPr>
          <w:p w14:paraId="5176FED0" w14:textId="6A9EA368" w:rsidR="00BA3BAD" w:rsidRPr="006E7DD8" w:rsidRDefault="00BA3BAD" w:rsidP="00BA3BAD">
            <w:pPr>
              <w:widowControl/>
              <w:autoSpaceDE/>
              <w:autoSpaceDN/>
              <w:adjustRightInd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ab/>
            </w: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high</w:t>
            </w:r>
            <w:r w:rsidRPr="006E7DD8">
              <w:rPr>
                <w:rFonts w:ascii="Arial" w:hAnsi="Arial" w:cs="Arial"/>
                <w:sz w:val="20"/>
                <w:szCs w:val="20"/>
              </w:rPr>
              <w:t xml:space="preserve"> - low</w:t>
            </w:r>
          </w:p>
        </w:tc>
        <w:tc>
          <w:tcPr>
            <w:tcW w:w="2374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vAlign w:val="center"/>
          </w:tcPr>
          <w:p w14:paraId="5D1A5092" w14:textId="77777777" w:rsidR="00BA3BAD" w:rsidRPr="006E7DD8" w:rsidRDefault="00BA3BAD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6</w:t>
            </w:r>
          </w:p>
        </w:tc>
        <w:tc>
          <w:tcPr>
            <w:tcW w:w="2375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vAlign w:val="center"/>
          </w:tcPr>
          <w:p w14:paraId="5591D72A" w14:textId="28670497" w:rsidR="00BA3BAD" w:rsidRPr="001A593C" w:rsidRDefault="00BA3BAD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1A593C">
              <w:rPr>
                <w:rFonts w:ascii="Arial" w:hAnsi="Arial" w:cs="Arial"/>
                <w:sz w:val="20"/>
                <w:szCs w:val="20"/>
              </w:rPr>
              <w:t>0.18</w:t>
            </w:r>
          </w:p>
        </w:tc>
        <w:tc>
          <w:tcPr>
            <w:tcW w:w="2374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vAlign w:val="center"/>
          </w:tcPr>
          <w:p w14:paraId="56F85633" w14:textId="23EFD693" w:rsidR="00BA3BAD" w:rsidRPr="006E7DD8" w:rsidRDefault="00BA3BAD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6</w:t>
            </w:r>
          </w:p>
        </w:tc>
        <w:tc>
          <w:tcPr>
            <w:tcW w:w="2375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vAlign w:val="center"/>
          </w:tcPr>
          <w:p w14:paraId="100FCA9B" w14:textId="3474553E" w:rsidR="00BA3BAD" w:rsidRPr="006E7DD8" w:rsidRDefault="00BA3BAD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33</w:t>
            </w:r>
          </w:p>
        </w:tc>
      </w:tr>
      <w:tr w:rsidR="00BA3BAD" w:rsidRPr="006E7DD8" w14:paraId="78FDFA94" w14:textId="77777777" w:rsidTr="001A593C">
        <w:trPr>
          <w:trHeight w:val="288"/>
        </w:trPr>
        <w:tc>
          <w:tcPr>
            <w:tcW w:w="4644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vAlign w:val="bottom"/>
            <w:hideMark/>
          </w:tcPr>
          <w:p w14:paraId="48A56FE8" w14:textId="21E01085" w:rsidR="00BA3BAD" w:rsidRPr="006E7DD8" w:rsidRDefault="00BA3BAD" w:rsidP="00BA3BAD">
            <w:pPr>
              <w:widowControl/>
              <w:autoSpaceDE/>
              <w:autoSpaceDN/>
              <w:adjustRightInd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ab/>
              <w:t>unmanipulated - low</w:t>
            </w:r>
          </w:p>
        </w:tc>
        <w:tc>
          <w:tcPr>
            <w:tcW w:w="2374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0DC2DFF7" w14:textId="77777777" w:rsidR="00BA3BAD" w:rsidRPr="006E7DD8" w:rsidRDefault="00BA3BAD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6</w:t>
            </w:r>
          </w:p>
        </w:tc>
        <w:tc>
          <w:tcPr>
            <w:tcW w:w="2375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0816C18E" w14:textId="37237BB3" w:rsidR="00BA3BAD" w:rsidRPr="001A593C" w:rsidRDefault="00BA3BAD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1A593C">
              <w:rPr>
                <w:rFonts w:ascii="Arial" w:hAnsi="Arial" w:cs="Arial"/>
                <w:sz w:val="20"/>
                <w:szCs w:val="20"/>
              </w:rPr>
              <w:t>0.23</w:t>
            </w:r>
          </w:p>
        </w:tc>
        <w:tc>
          <w:tcPr>
            <w:tcW w:w="2374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6C0C0840" w14:textId="43078E75" w:rsidR="00BA3BAD" w:rsidRPr="006E7DD8" w:rsidRDefault="00BA3BAD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6</w:t>
            </w:r>
          </w:p>
        </w:tc>
        <w:tc>
          <w:tcPr>
            <w:tcW w:w="2375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24A56AC6" w14:textId="6CDB16A9" w:rsidR="00BA3BAD" w:rsidRPr="006E7DD8" w:rsidRDefault="00BA3BAD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28</w:t>
            </w:r>
          </w:p>
        </w:tc>
      </w:tr>
      <w:tr w:rsidR="0013646B" w:rsidRPr="006E7DD8" w14:paraId="24133E5F" w14:textId="77777777" w:rsidTr="001A593C">
        <w:trPr>
          <w:trHeight w:val="288"/>
        </w:trPr>
        <w:tc>
          <w:tcPr>
            <w:tcW w:w="4644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</w:tcPr>
          <w:p w14:paraId="6E8C4183" w14:textId="16D2B611" w:rsidR="0013646B" w:rsidRPr="006E7DD8" w:rsidRDefault="0013646B" w:rsidP="0013646B">
            <w:pPr>
              <w:widowControl/>
              <w:autoSpaceDE/>
              <w:autoSpaceDN/>
              <w:adjustRightInd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 xml:space="preserve">Negative </w:t>
            </w:r>
            <w:proofErr w:type="spellStart"/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as</w:t>
            </w:r>
            <w:proofErr w:type="spellEnd"/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 xml:space="preserve"> positive</w:t>
            </w:r>
          </w:p>
        </w:tc>
        <w:tc>
          <w:tcPr>
            <w:tcW w:w="2374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vAlign w:val="center"/>
          </w:tcPr>
          <w:p w14:paraId="15BA3EF2" w14:textId="77777777" w:rsidR="0013646B" w:rsidRPr="006E7DD8" w:rsidRDefault="0013646B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375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vAlign w:val="center"/>
          </w:tcPr>
          <w:p w14:paraId="250D833C" w14:textId="77777777" w:rsidR="0013646B" w:rsidRPr="001A593C" w:rsidRDefault="0013646B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374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vAlign w:val="center"/>
          </w:tcPr>
          <w:p w14:paraId="12706CEA" w14:textId="40779DE9" w:rsidR="0013646B" w:rsidRPr="006E7DD8" w:rsidRDefault="0013646B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</w:p>
        </w:tc>
        <w:tc>
          <w:tcPr>
            <w:tcW w:w="2375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vAlign w:val="center"/>
          </w:tcPr>
          <w:p w14:paraId="7E0F17DC" w14:textId="77777777" w:rsidR="0013646B" w:rsidRPr="006E7DD8" w:rsidRDefault="0013646B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</w:p>
        </w:tc>
      </w:tr>
      <w:tr w:rsidR="00BA3BAD" w:rsidRPr="006E7DD8" w14:paraId="1249BE09" w14:textId="77777777" w:rsidTr="001A593C">
        <w:trPr>
          <w:trHeight w:val="288"/>
        </w:trPr>
        <w:tc>
          <w:tcPr>
            <w:tcW w:w="4644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vAlign w:val="bottom"/>
          </w:tcPr>
          <w:p w14:paraId="3E9ED4D8" w14:textId="3B4DBF1D" w:rsidR="00BA3BAD" w:rsidRPr="006E7DD8" w:rsidRDefault="00BA3BAD" w:rsidP="00BA3BAD">
            <w:pPr>
              <w:widowControl/>
              <w:autoSpaceDE/>
              <w:autoSpaceDN/>
              <w:adjustRightInd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ab/>
            </w: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high</w:t>
            </w:r>
            <w:r w:rsidRPr="006E7DD8">
              <w:rPr>
                <w:rFonts w:ascii="Arial" w:hAnsi="Arial" w:cs="Arial"/>
                <w:sz w:val="20"/>
                <w:szCs w:val="20"/>
              </w:rPr>
              <w:t xml:space="preserve"> - unmanipulated</w:t>
            </w:r>
          </w:p>
        </w:tc>
        <w:tc>
          <w:tcPr>
            <w:tcW w:w="2374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vAlign w:val="center"/>
          </w:tcPr>
          <w:p w14:paraId="6E583D0E" w14:textId="4B2DDAD4" w:rsidR="00BA3BAD" w:rsidRPr="006E7DD8" w:rsidRDefault="00BA3BAD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6</w:t>
            </w:r>
          </w:p>
        </w:tc>
        <w:tc>
          <w:tcPr>
            <w:tcW w:w="2375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vAlign w:val="center"/>
          </w:tcPr>
          <w:p w14:paraId="4A2B3314" w14:textId="6DB25EBF" w:rsidR="00BA3BAD" w:rsidRPr="001A593C" w:rsidRDefault="00BA3BAD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A593C">
              <w:rPr>
                <w:rFonts w:ascii="Arial" w:hAnsi="Arial" w:cs="Arial"/>
                <w:sz w:val="20"/>
                <w:szCs w:val="20"/>
              </w:rPr>
              <w:t>0.05</w:t>
            </w:r>
          </w:p>
        </w:tc>
        <w:tc>
          <w:tcPr>
            <w:tcW w:w="2374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vAlign w:val="center"/>
          </w:tcPr>
          <w:p w14:paraId="76535CCE" w14:textId="1F06B30C" w:rsidR="00BA3BAD" w:rsidRPr="006E7DD8" w:rsidRDefault="00BA3BAD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6</w:t>
            </w:r>
          </w:p>
        </w:tc>
        <w:tc>
          <w:tcPr>
            <w:tcW w:w="2375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vAlign w:val="center"/>
          </w:tcPr>
          <w:p w14:paraId="771C432B" w14:textId="7AD1F02F" w:rsidR="00BA3BAD" w:rsidRPr="006E7DD8" w:rsidRDefault="00BA3BAD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18</w:t>
            </w:r>
          </w:p>
        </w:tc>
      </w:tr>
      <w:tr w:rsidR="00BA3BAD" w:rsidRPr="006E7DD8" w14:paraId="5622D8AD" w14:textId="77777777" w:rsidTr="001A593C">
        <w:trPr>
          <w:trHeight w:val="288"/>
        </w:trPr>
        <w:tc>
          <w:tcPr>
            <w:tcW w:w="4644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vAlign w:val="bottom"/>
          </w:tcPr>
          <w:p w14:paraId="49EB93FA" w14:textId="74083EBA" w:rsidR="00BA3BAD" w:rsidRPr="006E7DD8" w:rsidRDefault="00BA3BAD" w:rsidP="00BA3BAD">
            <w:pPr>
              <w:widowControl/>
              <w:autoSpaceDE/>
              <w:autoSpaceDN/>
              <w:adjustRightInd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ab/>
            </w: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high</w:t>
            </w:r>
            <w:r w:rsidRPr="006E7DD8">
              <w:rPr>
                <w:rFonts w:ascii="Arial" w:hAnsi="Arial" w:cs="Arial"/>
                <w:sz w:val="20"/>
                <w:szCs w:val="20"/>
              </w:rPr>
              <w:t xml:space="preserve"> - low</w:t>
            </w:r>
          </w:p>
        </w:tc>
        <w:tc>
          <w:tcPr>
            <w:tcW w:w="2374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vAlign w:val="center"/>
          </w:tcPr>
          <w:p w14:paraId="6D98AB4B" w14:textId="72225B79" w:rsidR="00BA3BAD" w:rsidRPr="006E7DD8" w:rsidRDefault="00BA3BAD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6</w:t>
            </w:r>
          </w:p>
        </w:tc>
        <w:tc>
          <w:tcPr>
            <w:tcW w:w="2375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vAlign w:val="center"/>
          </w:tcPr>
          <w:p w14:paraId="14F05568" w14:textId="29A4049F" w:rsidR="00BA3BAD" w:rsidRPr="001A593C" w:rsidRDefault="00BA3BAD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A593C">
              <w:rPr>
                <w:rFonts w:ascii="Arial" w:hAnsi="Arial" w:cs="Arial"/>
                <w:sz w:val="20"/>
                <w:szCs w:val="20"/>
              </w:rPr>
              <w:t>0.12</w:t>
            </w:r>
          </w:p>
        </w:tc>
        <w:tc>
          <w:tcPr>
            <w:tcW w:w="2374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vAlign w:val="center"/>
          </w:tcPr>
          <w:p w14:paraId="630945AE" w14:textId="5F0F9A64" w:rsidR="00BA3BAD" w:rsidRPr="006E7DD8" w:rsidRDefault="00BA3BAD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6</w:t>
            </w:r>
          </w:p>
        </w:tc>
        <w:tc>
          <w:tcPr>
            <w:tcW w:w="2375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vAlign w:val="center"/>
          </w:tcPr>
          <w:p w14:paraId="75C30850" w14:textId="1CE86989" w:rsidR="00BA3BAD" w:rsidRPr="006E7DD8" w:rsidRDefault="00BA3BAD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24</w:t>
            </w:r>
          </w:p>
        </w:tc>
      </w:tr>
      <w:tr w:rsidR="00BA3BAD" w:rsidRPr="006E7DD8" w14:paraId="6A1FA354" w14:textId="77777777" w:rsidTr="001A593C">
        <w:trPr>
          <w:trHeight w:val="288"/>
        </w:trPr>
        <w:tc>
          <w:tcPr>
            <w:tcW w:w="4644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vAlign w:val="bottom"/>
          </w:tcPr>
          <w:p w14:paraId="76081E1D" w14:textId="7A25E83A" w:rsidR="00BA3BAD" w:rsidRPr="006E7DD8" w:rsidRDefault="00BA3BAD" w:rsidP="00BA3BAD">
            <w:pPr>
              <w:widowControl/>
              <w:autoSpaceDE/>
              <w:autoSpaceDN/>
              <w:adjustRightInd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ab/>
              <w:t>unmanipulated - low</w:t>
            </w:r>
          </w:p>
        </w:tc>
        <w:tc>
          <w:tcPr>
            <w:tcW w:w="2374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30782E7B" w14:textId="2B1C2579" w:rsidR="00BA3BAD" w:rsidRPr="006E7DD8" w:rsidRDefault="00BA3BAD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6</w:t>
            </w:r>
          </w:p>
        </w:tc>
        <w:tc>
          <w:tcPr>
            <w:tcW w:w="2375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0D9BE68D" w14:textId="0C9DD4F5" w:rsidR="00BA3BAD" w:rsidRPr="001A593C" w:rsidRDefault="00BA3BAD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A593C">
              <w:rPr>
                <w:rFonts w:ascii="Arial" w:hAnsi="Arial" w:cs="Arial"/>
                <w:sz w:val="20"/>
                <w:szCs w:val="20"/>
              </w:rPr>
              <w:t>0.18</w:t>
            </w:r>
          </w:p>
        </w:tc>
        <w:tc>
          <w:tcPr>
            <w:tcW w:w="2374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30E855BD" w14:textId="74A2CFA8" w:rsidR="00BA3BAD" w:rsidRPr="006E7DD8" w:rsidRDefault="00BA3BAD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6</w:t>
            </w:r>
          </w:p>
        </w:tc>
        <w:tc>
          <w:tcPr>
            <w:tcW w:w="2375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5C2DF512" w14:textId="3883C6CA" w:rsidR="00BA3BAD" w:rsidRPr="006E7DD8" w:rsidRDefault="00BA3BAD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10</w:t>
            </w:r>
          </w:p>
        </w:tc>
      </w:tr>
      <w:tr w:rsidR="0013646B" w:rsidRPr="006E7DD8" w14:paraId="5D4177CA" w14:textId="77777777" w:rsidTr="001A593C">
        <w:trPr>
          <w:trHeight w:val="288"/>
        </w:trPr>
        <w:tc>
          <w:tcPr>
            <w:tcW w:w="4644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</w:tcPr>
          <w:p w14:paraId="0B9C8E21" w14:textId="7070D299" w:rsidR="0013646B" w:rsidRPr="006E7DD8" w:rsidRDefault="0013646B" w:rsidP="0013646B">
            <w:pPr>
              <w:widowControl/>
              <w:autoSpaceDE/>
              <w:autoSpaceDN/>
              <w:adjustRightInd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 xml:space="preserve">Negative </w:t>
            </w:r>
            <w:proofErr w:type="spellStart"/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as</w:t>
            </w:r>
            <w:proofErr w:type="spellEnd"/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 xml:space="preserve"> neutral</w:t>
            </w:r>
          </w:p>
        </w:tc>
        <w:tc>
          <w:tcPr>
            <w:tcW w:w="2374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vAlign w:val="center"/>
          </w:tcPr>
          <w:p w14:paraId="10054EF3" w14:textId="3A93E60B" w:rsidR="0013646B" w:rsidRPr="006E7DD8" w:rsidRDefault="0013646B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375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vAlign w:val="center"/>
          </w:tcPr>
          <w:p w14:paraId="36B27447" w14:textId="77777777" w:rsidR="0013646B" w:rsidRPr="001A593C" w:rsidRDefault="0013646B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374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vAlign w:val="center"/>
          </w:tcPr>
          <w:p w14:paraId="7723A3E0" w14:textId="25055E5D" w:rsidR="0013646B" w:rsidRPr="006E7DD8" w:rsidRDefault="0013646B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6</w:t>
            </w:r>
          </w:p>
        </w:tc>
        <w:tc>
          <w:tcPr>
            <w:tcW w:w="2375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vAlign w:val="center"/>
          </w:tcPr>
          <w:p w14:paraId="2D52D1A5" w14:textId="77777777" w:rsidR="0013646B" w:rsidRPr="006E7DD8" w:rsidRDefault="0013646B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</w:p>
        </w:tc>
      </w:tr>
      <w:tr w:rsidR="00BA3BAD" w:rsidRPr="006E7DD8" w14:paraId="5DD320DE" w14:textId="77777777" w:rsidTr="001A593C">
        <w:trPr>
          <w:trHeight w:val="288"/>
        </w:trPr>
        <w:tc>
          <w:tcPr>
            <w:tcW w:w="4644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vAlign w:val="bottom"/>
          </w:tcPr>
          <w:p w14:paraId="37468BB6" w14:textId="4D51A8E0" w:rsidR="00BA3BAD" w:rsidRPr="006E7DD8" w:rsidRDefault="00BA3BAD" w:rsidP="00BA3BAD">
            <w:pPr>
              <w:widowControl/>
              <w:autoSpaceDE/>
              <w:autoSpaceDN/>
              <w:adjustRightInd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ab/>
            </w: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high</w:t>
            </w:r>
            <w:r w:rsidRPr="006E7DD8">
              <w:rPr>
                <w:rFonts w:ascii="Arial" w:hAnsi="Arial" w:cs="Arial"/>
                <w:sz w:val="20"/>
                <w:szCs w:val="20"/>
              </w:rPr>
              <w:t xml:space="preserve"> - unmanipulated</w:t>
            </w:r>
          </w:p>
        </w:tc>
        <w:tc>
          <w:tcPr>
            <w:tcW w:w="2374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vAlign w:val="center"/>
          </w:tcPr>
          <w:p w14:paraId="286A9092" w14:textId="46F3C3FE" w:rsidR="00BA3BAD" w:rsidRPr="006E7DD8" w:rsidRDefault="00BA3BAD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6</w:t>
            </w:r>
          </w:p>
        </w:tc>
        <w:tc>
          <w:tcPr>
            <w:tcW w:w="2375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vAlign w:val="center"/>
          </w:tcPr>
          <w:p w14:paraId="1B390782" w14:textId="46726954" w:rsidR="00BA3BAD" w:rsidRPr="001A593C" w:rsidRDefault="00BA3BAD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A593C">
              <w:rPr>
                <w:rFonts w:ascii="Arial" w:hAnsi="Arial" w:cs="Arial"/>
                <w:sz w:val="20"/>
                <w:szCs w:val="20"/>
              </w:rPr>
              <w:t>0.36</w:t>
            </w:r>
          </w:p>
        </w:tc>
        <w:tc>
          <w:tcPr>
            <w:tcW w:w="2374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vAlign w:val="center"/>
          </w:tcPr>
          <w:p w14:paraId="75E1D13A" w14:textId="5A01D2DA" w:rsidR="00BA3BAD" w:rsidRPr="006E7DD8" w:rsidRDefault="00BA3BAD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6</w:t>
            </w:r>
          </w:p>
        </w:tc>
        <w:tc>
          <w:tcPr>
            <w:tcW w:w="2375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vAlign w:val="center"/>
          </w:tcPr>
          <w:p w14:paraId="73249774" w14:textId="09327200" w:rsidR="00BA3BAD" w:rsidRPr="006E7DD8" w:rsidRDefault="00BA3BAD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07</w:t>
            </w:r>
          </w:p>
        </w:tc>
      </w:tr>
      <w:tr w:rsidR="00BA3BAD" w:rsidRPr="006E7DD8" w14:paraId="0A95DEF0" w14:textId="77777777" w:rsidTr="001A593C">
        <w:trPr>
          <w:trHeight w:val="288"/>
        </w:trPr>
        <w:tc>
          <w:tcPr>
            <w:tcW w:w="4644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vAlign w:val="bottom"/>
          </w:tcPr>
          <w:p w14:paraId="65B89950" w14:textId="33D0C3F9" w:rsidR="00BA3BAD" w:rsidRPr="006E7DD8" w:rsidRDefault="00BA3BAD" w:rsidP="00BA3BAD">
            <w:pPr>
              <w:widowControl/>
              <w:autoSpaceDE/>
              <w:autoSpaceDN/>
              <w:adjustRightInd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ab/>
            </w: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high</w:t>
            </w:r>
            <w:r w:rsidRPr="006E7DD8">
              <w:rPr>
                <w:rFonts w:ascii="Arial" w:hAnsi="Arial" w:cs="Arial"/>
                <w:sz w:val="20"/>
                <w:szCs w:val="20"/>
              </w:rPr>
              <w:t xml:space="preserve"> - low</w:t>
            </w:r>
          </w:p>
        </w:tc>
        <w:tc>
          <w:tcPr>
            <w:tcW w:w="2374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vAlign w:val="center"/>
          </w:tcPr>
          <w:p w14:paraId="75DE7C4F" w14:textId="10B2C3D0" w:rsidR="00BA3BAD" w:rsidRPr="006E7DD8" w:rsidRDefault="00BA3BAD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6</w:t>
            </w:r>
          </w:p>
        </w:tc>
        <w:tc>
          <w:tcPr>
            <w:tcW w:w="2375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vAlign w:val="center"/>
          </w:tcPr>
          <w:p w14:paraId="7353D244" w14:textId="1262BA06" w:rsidR="00BA3BAD" w:rsidRPr="001A593C" w:rsidRDefault="00BA3BAD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A593C">
              <w:rPr>
                <w:rFonts w:ascii="Arial" w:hAnsi="Arial" w:cs="Arial"/>
                <w:sz w:val="20"/>
                <w:szCs w:val="20"/>
              </w:rPr>
              <w:t>0.06</w:t>
            </w:r>
          </w:p>
        </w:tc>
        <w:tc>
          <w:tcPr>
            <w:tcW w:w="2374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vAlign w:val="center"/>
          </w:tcPr>
          <w:p w14:paraId="71B6665F" w14:textId="1302D076" w:rsidR="00BA3BAD" w:rsidRPr="006E7DD8" w:rsidRDefault="00BA3BAD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6</w:t>
            </w:r>
          </w:p>
        </w:tc>
        <w:tc>
          <w:tcPr>
            <w:tcW w:w="2375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vAlign w:val="center"/>
          </w:tcPr>
          <w:p w14:paraId="7D824B76" w14:textId="28C80797" w:rsidR="00BA3BAD" w:rsidRPr="006E7DD8" w:rsidRDefault="00BA3BAD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06</w:t>
            </w:r>
          </w:p>
        </w:tc>
      </w:tr>
      <w:tr w:rsidR="00BA3BAD" w:rsidRPr="006E7DD8" w14:paraId="6F54E456" w14:textId="77777777" w:rsidTr="001A593C">
        <w:trPr>
          <w:trHeight w:val="288"/>
        </w:trPr>
        <w:tc>
          <w:tcPr>
            <w:tcW w:w="4644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vAlign w:val="bottom"/>
          </w:tcPr>
          <w:p w14:paraId="1B1036A7" w14:textId="3ABB2ECA" w:rsidR="00BA3BAD" w:rsidRPr="006E7DD8" w:rsidRDefault="00BA3BAD" w:rsidP="00BA3BAD">
            <w:pPr>
              <w:widowControl/>
              <w:autoSpaceDE/>
              <w:autoSpaceDN/>
              <w:adjustRightInd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ab/>
              <w:t>unmanipulated - low</w:t>
            </w:r>
          </w:p>
        </w:tc>
        <w:tc>
          <w:tcPr>
            <w:tcW w:w="2374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580D7511" w14:textId="350EC28D" w:rsidR="00BA3BAD" w:rsidRPr="006E7DD8" w:rsidRDefault="00BA3BAD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6</w:t>
            </w:r>
          </w:p>
        </w:tc>
        <w:tc>
          <w:tcPr>
            <w:tcW w:w="2375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1750E332" w14:textId="6D1E9F66" w:rsidR="00BA3BAD" w:rsidRPr="001A593C" w:rsidRDefault="00BA3BAD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A593C">
              <w:rPr>
                <w:rFonts w:ascii="Arial" w:hAnsi="Arial" w:cs="Arial"/>
                <w:sz w:val="20"/>
                <w:szCs w:val="20"/>
              </w:rPr>
              <w:t>0.30</w:t>
            </w:r>
          </w:p>
        </w:tc>
        <w:tc>
          <w:tcPr>
            <w:tcW w:w="2374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1528BCB9" w14:textId="6E03FB7B" w:rsidR="00BA3BAD" w:rsidRPr="006E7DD8" w:rsidRDefault="00BA3BAD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6</w:t>
            </w:r>
          </w:p>
        </w:tc>
        <w:tc>
          <w:tcPr>
            <w:tcW w:w="2375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56DCCA97" w14:textId="7863C5EB" w:rsidR="00BA3BAD" w:rsidRPr="006E7DD8" w:rsidRDefault="00BA3BAD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15</w:t>
            </w:r>
          </w:p>
        </w:tc>
      </w:tr>
      <w:tr w:rsidR="0013646B" w:rsidRPr="006E7DD8" w14:paraId="5CFDFB6A" w14:textId="77777777" w:rsidTr="001A593C">
        <w:trPr>
          <w:trHeight w:val="288"/>
        </w:trPr>
        <w:tc>
          <w:tcPr>
            <w:tcW w:w="4644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</w:tcPr>
          <w:p w14:paraId="4DF35C9F" w14:textId="61124B4E" w:rsidR="0013646B" w:rsidRPr="006E7DD8" w:rsidRDefault="0013646B" w:rsidP="0013646B">
            <w:pPr>
              <w:widowControl/>
              <w:autoSpaceDE/>
              <w:autoSpaceDN/>
              <w:adjustRightInd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 xml:space="preserve">Neutral </w:t>
            </w:r>
            <w:proofErr w:type="spellStart"/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as</w:t>
            </w:r>
            <w:proofErr w:type="spellEnd"/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 xml:space="preserve"> positive</w:t>
            </w:r>
          </w:p>
        </w:tc>
        <w:tc>
          <w:tcPr>
            <w:tcW w:w="2374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vAlign w:val="center"/>
          </w:tcPr>
          <w:p w14:paraId="0C351F4C" w14:textId="5F5B1ADC" w:rsidR="0013646B" w:rsidRPr="006E7DD8" w:rsidRDefault="0013646B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375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vAlign w:val="center"/>
          </w:tcPr>
          <w:p w14:paraId="6CFE70C9" w14:textId="77777777" w:rsidR="0013646B" w:rsidRPr="001A593C" w:rsidRDefault="0013646B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374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vAlign w:val="center"/>
          </w:tcPr>
          <w:p w14:paraId="7839C87A" w14:textId="47F1CED5" w:rsidR="0013646B" w:rsidRPr="006E7DD8" w:rsidRDefault="0013646B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</w:p>
        </w:tc>
        <w:tc>
          <w:tcPr>
            <w:tcW w:w="2375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vAlign w:val="center"/>
          </w:tcPr>
          <w:p w14:paraId="5BCCDB17" w14:textId="77777777" w:rsidR="0013646B" w:rsidRPr="006E7DD8" w:rsidRDefault="0013646B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</w:p>
        </w:tc>
      </w:tr>
      <w:tr w:rsidR="00BA3BAD" w:rsidRPr="006E7DD8" w14:paraId="3642B150" w14:textId="77777777" w:rsidTr="001A593C">
        <w:trPr>
          <w:trHeight w:val="288"/>
        </w:trPr>
        <w:tc>
          <w:tcPr>
            <w:tcW w:w="4644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vAlign w:val="bottom"/>
          </w:tcPr>
          <w:p w14:paraId="3BF6EF34" w14:textId="046DF8F8" w:rsidR="00BA3BAD" w:rsidRPr="006E7DD8" w:rsidRDefault="00BA3BAD" w:rsidP="00BA3BAD">
            <w:pPr>
              <w:widowControl/>
              <w:autoSpaceDE/>
              <w:autoSpaceDN/>
              <w:adjustRightInd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ab/>
            </w: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high</w:t>
            </w:r>
            <w:r w:rsidRPr="006E7DD8">
              <w:rPr>
                <w:rFonts w:ascii="Arial" w:hAnsi="Arial" w:cs="Arial"/>
                <w:sz w:val="20"/>
                <w:szCs w:val="20"/>
              </w:rPr>
              <w:t xml:space="preserve"> - unmanipulated</w:t>
            </w:r>
          </w:p>
        </w:tc>
        <w:tc>
          <w:tcPr>
            <w:tcW w:w="2374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vAlign w:val="center"/>
          </w:tcPr>
          <w:p w14:paraId="0B437EA0" w14:textId="4E2BF077" w:rsidR="00BA3BAD" w:rsidRPr="006E7DD8" w:rsidRDefault="00BA3BAD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6</w:t>
            </w:r>
          </w:p>
        </w:tc>
        <w:tc>
          <w:tcPr>
            <w:tcW w:w="2375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vAlign w:val="center"/>
          </w:tcPr>
          <w:p w14:paraId="375D86B5" w14:textId="5AC79218" w:rsidR="00BA3BAD" w:rsidRPr="001A593C" w:rsidRDefault="00BA3BAD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A593C">
              <w:rPr>
                <w:rFonts w:ascii="Arial" w:hAnsi="Arial" w:cs="Arial"/>
                <w:sz w:val="20"/>
                <w:szCs w:val="20"/>
              </w:rPr>
              <w:t>0.22</w:t>
            </w:r>
          </w:p>
        </w:tc>
        <w:tc>
          <w:tcPr>
            <w:tcW w:w="2374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vAlign w:val="center"/>
          </w:tcPr>
          <w:p w14:paraId="1A05ABA4" w14:textId="360F42A1" w:rsidR="00BA3BAD" w:rsidRPr="006E7DD8" w:rsidRDefault="00BA3BAD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6</w:t>
            </w:r>
          </w:p>
        </w:tc>
        <w:tc>
          <w:tcPr>
            <w:tcW w:w="2375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vAlign w:val="center"/>
          </w:tcPr>
          <w:p w14:paraId="66967CE8" w14:textId="7E1A39F0" w:rsidR="00BA3BAD" w:rsidRPr="006E7DD8" w:rsidRDefault="00BA3BAD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20</w:t>
            </w:r>
          </w:p>
        </w:tc>
      </w:tr>
      <w:tr w:rsidR="00BA3BAD" w:rsidRPr="006E7DD8" w14:paraId="0775619F" w14:textId="77777777" w:rsidTr="001A593C">
        <w:trPr>
          <w:trHeight w:val="288"/>
        </w:trPr>
        <w:tc>
          <w:tcPr>
            <w:tcW w:w="4644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vAlign w:val="bottom"/>
          </w:tcPr>
          <w:p w14:paraId="523BE6FF" w14:textId="164701A8" w:rsidR="00BA3BAD" w:rsidRPr="006E7DD8" w:rsidRDefault="00BA3BAD" w:rsidP="00BA3BAD">
            <w:pPr>
              <w:widowControl/>
              <w:autoSpaceDE/>
              <w:autoSpaceDN/>
              <w:adjustRightInd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ab/>
            </w: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high</w:t>
            </w:r>
            <w:r w:rsidRPr="006E7DD8">
              <w:rPr>
                <w:rFonts w:ascii="Arial" w:hAnsi="Arial" w:cs="Arial"/>
                <w:sz w:val="20"/>
                <w:szCs w:val="20"/>
              </w:rPr>
              <w:t xml:space="preserve"> - low</w:t>
            </w:r>
          </w:p>
        </w:tc>
        <w:tc>
          <w:tcPr>
            <w:tcW w:w="2374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vAlign w:val="center"/>
          </w:tcPr>
          <w:p w14:paraId="5F19A884" w14:textId="06B4EBA9" w:rsidR="00BA3BAD" w:rsidRPr="006E7DD8" w:rsidRDefault="00BA3BAD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6</w:t>
            </w:r>
          </w:p>
        </w:tc>
        <w:tc>
          <w:tcPr>
            <w:tcW w:w="2375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vAlign w:val="center"/>
          </w:tcPr>
          <w:p w14:paraId="7662AEA9" w14:textId="05FF8C48" w:rsidR="00BA3BAD" w:rsidRPr="001A593C" w:rsidRDefault="00BA3BAD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A593C">
              <w:rPr>
                <w:rFonts w:ascii="Arial" w:hAnsi="Arial" w:cs="Arial"/>
                <w:sz w:val="20"/>
                <w:szCs w:val="20"/>
              </w:rPr>
              <w:t>0.02</w:t>
            </w:r>
          </w:p>
        </w:tc>
        <w:tc>
          <w:tcPr>
            <w:tcW w:w="2374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vAlign w:val="center"/>
          </w:tcPr>
          <w:p w14:paraId="42D37A03" w14:textId="027BF00F" w:rsidR="00BA3BAD" w:rsidRPr="006E7DD8" w:rsidRDefault="00BA3BAD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6</w:t>
            </w:r>
          </w:p>
        </w:tc>
        <w:tc>
          <w:tcPr>
            <w:tcW w:w="2375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vAlign w:val="center"/>
          </w:tcPr>
          <w:p w14:paraId="45FC9F3B" w14:textId="698EA3A2" w:rsidR="00BA3BAD" w:rsidRPr="006E7DD8" w:rsidRDefault="00BA3BAD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00</w:t>
            </w:r>
          </w:p>
        </w:tc>
      </w:tr>
      <w:tr w:rsidR="00BA3BAD" w:rsidRPr="006E7DD8" w14:paraId="208E6EDF" w14:textId="77777777" w:rsidTr="001A593C">
        <w:trPr>
          <w:trHeight w:val="288"/>
        </w:trPr>
        <w:tc>
          <w:tcPr>
            <w:tcW w:w="4644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vAlign w:val="bottom"/>
          </w:tcPr>
          <w:p w14:paraId="4DFF8AD3" w14:textId="3EAC34DA" w:rsidR="00BA3BAD" w:rsidRPr="006E7DD8" w:rsidRDefault="00BA3BAD" w:rsidP="00BA3BAD">
            <w:pPr>
              <w:widowControl/>
              <w:autoSpaceDE/>
              <w:autoSpaceDN/>
              <w:adjustRightInd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ab/>
              <w:t>unmanipulated - low</w:t>
            </w:r>
          </w:p>
        </w:tc>
        <w:tc>
          <w:tcPr>
            <w:tcW w:w="2374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5F7D9518" w14:textId="65C1717B" w:rsidR="00BA3BAD" w:rsidRPr="006E7DD8" w:rsidRDefault="00BA3BAD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6</w:t>
            </w:r>
          </w:p>
        </w:tc>
        <w:tc>
          <w:tcPr>
            <w:tcW w:w="2375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6FCDAEC1" w14:textId="0FD33B7D" w:rsidR="00BA3BAD" w:rsidRPr="001A593C" w:rsidRDefault="00BA3BAD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A593C">
              <w:rPr>
                <w:rFonts w:ascii="Arial" w:hAnsi="Arial" w:cs="Arial"/>
                <w:sz w:val="20"/>
                <w:szCs w:val="20"/>
              </w:rPr>
              <w:t>0.22</w:t>
            </w:r>
          </w:p>
        </w:tc>
        <w:tc>
          <w:tcPr>
            <w:tcW w:w="2374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40B617AD" w14:textId="67B5338F" w:rsidR="00BA3BAD" w:rsidRPr="006E7DD8" w:rsidRDefault="00BA3BAD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6</w:t>
            </w:r>
          </w:p>
        </w:tc>
        <w:tc>
          <w:tcPr>
            <w:tcW w:w="2375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24B7218A" w14:textId="7A2D241F" w:rsidR="00BA3BAD" w:rsidRPr="006E7DD8" w:rsidRDefault="00BA3BAD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20</w:t>
            </w:r>
          </w:p>
        </w:tc>
      </w:tr>
      <w:tr w:rsidR="0013646B" w:rsidRPr="006E7DD8" w14:paraId="3CF17D74" w14:textId="77777777" w:rsidTr="001A593C">
        <w:trPr>
          <w:trHeight w:val="288"/>
        </w:trPr>
        <w:tc>
          <w:tcPr>
            <w:tcW w:w="4644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</w:tcPr>
          <w:p w14:paraId="14908E61" w14:textId="555559BF" w:rsidR="0013646B" w:rsidRPr="006E7DD8" w:rsidRDefault="0013646B" w:rsidP="0013646B">
            <w:pPr>
              <w:widowControl/>
              <w:autoSpaceDE/>
              <w:autoSpaceDN/>
              <w:adjustRightInd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 xml:space="preserve">Neutral </w:t>
            </w:r>
            <w:proofErr w:type="spellStart"/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as</w:t>
            </w:r>
            <w:proofErr w:type="spellEnd"/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 xml:space="preserve"> negative</w:t>
            </w:r>
          </w:p>
        </w:tc>
        <w:tc>
          <w:tcPr>
            <w:tcW w:w="2374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vAlign w:val="center"/>
          </w:tcPr>
          <w:p w14:paraId="08B2D7AA" w14:textId="52937336" w:rsidR="0013646B" w:rsidRPr="006E7DD8" w:rsidRDefault="0013646B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375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vAlign w:val="center"/>
          </w:tcPr>
          <w:p w14:paraId="50083F9E" w14:textId="77777777" w:rsidR="0013646B" w:rsidRPr="001A593C" w:rsidRDefault="0013646B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374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vAlign w:val="center"/>
          </w:tcPr>
          <w:p w14:paraId="677D6657" w14:textId="22989D65" w:rsidR="0013646B" w:rsidRPr="006E7DD8" w:rsidRDefault="0013646B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</w:p>
        </w:tc>
        <w:tc>
          <w:tcPr>
            <w:tcW w:w="2375" w:type="dxa"/>
            <w:tcBorders>
              <w:top w:val="single" w:sz="4" w:space="0" w:color="A6A6A6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vAlign w:val="center"/>
          </w:tcPr>
          <w:p w14:paraId="50CBFE8E" w14:textId="77777777" w:rsidR="0013646B" w:rsidRPr="006E7DD8" w:rsidRDefault="0013646B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</w:p>
        </w:tc>
      </w:tr>
      <w:tr w:rsidR="00BA3BAD" w:rsidRPr="006E7DD8" w14:paraId="1B12FAC0" w14:textId="77777777" w:rsidTr="001A593C">
        <w:trPr>
          <w:trHeight w:val="288"/>
        </w:trPr>
        <w:tc>
          <w:tcPr>
            <w:tcW w:w="4644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vAlign w:val="bottom"/>
          </w:tcPr>
          <w:p w14:paraId="4FAE84B9" w14:textId="19119D69" w:rsidR="00BA3BAD" w:rsidRPr="006E7DD8" w:rsidRDefault="00BA3BAD" w:rsidP="00BA3BAD">
            <w:pPr>
              <w:widowControl/>
              <w:autoSpaceDE/>
              <w:autoSpaceDN/>
              <w:adjustRightInd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ab/>
            </w: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high</w:t>
            </w:r>
            <w:r w:rsidRPr="006E7DD8">
              <w:rPr>
                <w:rFonts w:ascii="Arial" w:hAnsi="Arial" w:cs="Arial"/>
                <w:sz w:val="20"/>
                <w:szCs w:val="20"/>
              </w:rPr>
              <w:t xml:space="preserve"> - unmanipulated</w:t>
            </w:r>
          </w:p>
        </w:tc>
        <w:tc>
          <w:tcPr>
            <w:tcW w:w="2374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vAlign w:val="center"/>
          </w:tcPr>
          <w:p w14:paraId="752693B5" w14:textId="23E64905" w:rsidR="00BA3BAD" w:rsidRPr="006E7DD8" w:rsidRDefault="00BA3BAD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6</w:t>
            </w:r>
          </w:p>
        </w:tc>
        <w:tc>
          <w:tcPr>
            <w:tcW w:w="2375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vAlign w:val="center"/>
          </w:tcPr>
          <w:p w14:paraId="63FD732C" w14:textId="46FC1EBD" w:rsidR="00BA3BAD" w:rsidRPr="001A593C" w:rsidRDefault="00BA3BAD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A593C">
              <w:rPr>
                <w:rFonts w:ascii="Arial" w:hAnsi="Arial" w:cs="Arial"/>
                <w:sz w:val="20"/>
                <w:szCs w:val="20"/>
              </w:rPr>
              <w:t>0.29</w:t>
            </w:r>
          </w:p>
        </w:tc>
        <w:tc>
          <w:tcPr>
            <w:tcW w:w="2374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vAlign w:val="center"/>
          </w:tcPr>
          <w:p w14:paraId="0D3858E5" w14:textId="4EB8DCAF" w:rsidR="00BA3BAD" w:rsidRPr="006E7DD8" w:rsidRDefault="00BA3BAD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6</w:t>
            </w:r>
          </w:p>
        </w:tc>
        <w:tc>
          <w:tcPr>
            <w:tcW w:w="2375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vAlign w:val="center"/>
          </w:tcPr>
          <w:p w14:paraId="45B710F9" w14:textId="6358CFA4" w:rsidR="00BA3BAD" w:rsidRPr="006E7DD8" w:rsidRDefault="00BA3BAD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02</w:t>
            </w:r>
          </w:p>
        </w:tc>
      </w:tr>
      <w:tr w:rsidR="00BA3BAD" w:rsidRPr="006E7DD8" w14:paraId="0FB75CA8" w14:textId="77777777" w:rsidTr="001A593C">
        <w:trPr>
          <w:trHeight w:val="288"/>
        </w:trPr>
        <w:tc>
          <w:tcPr>
            <w:tcW w:w="4644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noWrap/>
            <w:vAlign w:val="bottom"/>
          </w:tcPr>
          <w:p w14:paraId="52E02CD3" w14:textId="0276547F" w:rsidR="00BA3BAD" w:rsidRPr="006E7DD8" w:rsidRDefault="00BA3BAD" w:rsidP="00BA3BAD">
            <w:pPr>
              <w:widowControl/>
              <w:autoSpaceDE/>
              <w:autoSpaceDN/>
              <w:adjustRightInd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ab/>
            </w: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high</w:t>
            </w:r>
            <w:r w:rsidRPr="006E7DD8">
              <w:rPr>
                <w:rFonts w:ascii="Arial" w:hAnsi="Arial" w:cs="Arial"/>
                <w:sz w:val="20"/>
                <w:szCs w:val="20"/>
              </w:rPr>
              <w:t xml:space="preserve"> - low</w:t>
            </w:r>
          </w:p>
        </w:tc>
        <w:tc>
          <w:tcPr>
            <w:tcW w:w="2374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vAlign w:val="center"/>
          </w:tcPr>
          <w:p w14:paraId="7D246EA5" w14:textId="548C0062" w:rsidR="00BA3BAD" w:rsidRPr="006E7DD8" w:rsidRDefault="00BA3BAD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6</w:t>
            </w:r>
          </w:p>
        </w:tc>
        <w:tc>
          <w:tcPr>
            <w:tcW w:w="2375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vAlign w:val="center"/>
          </w:tcPr>
          <w:p w14:paraId="79B5A188" w14:textId="23EBAFCF" w:rsidR="00BA3BAD" w:rsidRPr="001A593C" w:rsidRDefault="00BA3BAD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A593C">
              <w:rPr>
                <w:rFonts w:ascii="Arial" w:hAnsi="Arial" w:cs="Arial"/>
                <w:sz w:val="20"/>
                <w:szCs w:val="20"/>
              </w:rPr>
              <w:t>0.31</w:t>
            </w:r>
          </w:p>
        </w:tc>
        <w:tc>
          <w:tcPr>
            <w:tcW w:w="2374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vAlign w:val="center"/>
          </w:tcPr>
          <w:p w14:paraId="4802C655" w14:textId="24F7178B" w:rsidR="00BA3BAD" w:rsidRPr="006E7DD8" w:rsidRDefault="00BA3BAD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6</w:t>
            </w:r>
          </w:p>
        </w:tc>
        <w:tc>
          <w:tcPr>
            <w:tcW w:w="2375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auto" w:fill="auto"/>
            <w:vAlign w:val="center"/>
          </w:tcPr>
          <w:p w14:paraId="2D7F8252" w14:textId="49020ABB" w:rsidR="00BA3BAD" w:rsidRPr="006E7DD8" w:rsidRDefault="00BA3BAD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07</w:t>
            </w:r>
          </w:p>
        </w:tc>
      </w:tr>
      <w:tr w:rsidR="00BA3BAD" w:rsidRPr="006E7DD8" w14:paraId="505CE878" w14:textId="77777777" w:rsidTr="001A593C">
        <w:trPr>
          <w:trHeight w:val="288"/>
        </w:trPr>
        <w:tc>
          <w:tcPr>
            <w:tcW w:w="4644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noWrap/>
            <w:vAlign w:val="bottom"/>
          </w:tcPr>
          <w:p w14:paraId="39582B51" w14:textId="239B2D3A" w:rsidR="00BA3BAD" w:rsidRPr="006E7DD8" w:rsidRDefault="00BA3BAD" w:rsidP="00BA3BAD">
            <w:pPr>
              <w:widowControl/>
              <w:autoSpaceDE/>
              <w:autoSpaceDN/>
              <w:adjustRightInd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ab/>
              <w:t>unmanipulated - low</w:t>
            </w:r>
          </w:p>
        </w:tc>
        <w:tc>
          <w:tcPr>
            <w:tcW w:w="2374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06829467" w14:textId="19F798F4" w:rsidR="00BA3BAD" w:rsidRPr="006E7DD8" w:rsidRDefault="00BA3BAD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6</w:t>
            </w:r>
          </w:p>
        </w:tc>
        <w:tc>
          <w:tcPr>
            <w:tcW w:w="2375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5A83DBF4" w14:textId="6C77BBC2" w:rsidR="00BA3BAD" w:rsidRPr="001A593C" w:rsidRDefault="00BA3BAD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A593C">
              <w:rPr>
                <w:rFonts w:ascii="Arial" w:hAnsi="Arial" w:cs="Arial"/>
                <w:sz w:val="20"/>
                <w:szCs w:val="20"/>
              </w:rPr>
              <w:t>0.05</w:t>
            </w:r>
          </w:p>
        </w:tc>
        <w:tc>
          <w:tcPr>
            <w:tcW w:w="2374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0F9A03C0" w14:textId="364EED8A" w:rsidR="00BA3BAD" w:rsidRPr="006E7DD8" w:rsidRDefault="00BA3BAD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6</w:t>
            </w:r>
          </w:p>
        </w:tc>
        <w:tc>
          <w:tcPr>
            <w:tcW w:w="2375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228E83A4" w14:textId="0BEA1B40" w:rsidR="00BA3BAD" w:rsidRPr="006E7DD8" w:rsidRDefault="00BA3BAD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08</w:t>
            </w:r>
          </w:p>
        </w:tc>
      </w:tr>
    </w:tbl>
    <w:p w14:paraId="09D38CC1" w14:textId="23413FC6" w:rsidR="00375E9F" w:rsidRPr="006E7DD8" w:rsidRDefault="00375E9F" w:rsidP="004A4958">
      <w:pPr>
        <w:rPr>
          <w:rFonts w:ascii="Arial" w:hAnsi="Arial" w:cs="Arial"/>
          <w:sz w:val="24"/>
          <w:szCs w:val="24"/>
        </w:rPr>
      </w:pPr>
    </w:p>
    <w:p w14:paraId="19386001" w14:textId="22C7CE5F" w:rsidR="00BB3740" w:rsidRPr="006E7DD8" w:rsidRDefault="00BB3740" w:rsidP="004A4958">
      <w:pPr>
        <w:rPr>
          <w:rFonts w:ascii="Arial" w:hAnsi="Arial" w:cs="Arial"/>
          <w:sz w:val="24"/>
          <w:szCs w:val="24"/>
        </w:rPr>
      </w:pPr>
    </w:p>
    <w:p w14:paraId="6644DB57" w14:textId="7A9F87B9" w:rsidR="00BB3740" w:rsidRPr="006E7DD8" w:rsidRDefault="00BB3740" w:rsidP="004A4958">
      <w:pPr>
        <w:rPr>
          <w:rFonts w:ascii="Arial" w:hAnsi="Arial" w:cs="Arial"/>
          <w:sz w:val="24"/>
          <w:szCs w:val="24"/>
        </w:rPr>
      </w:pPr>
    </w:p>
    <w:p w14:paraId="5526AC5B" w14:textId="77777777" w:rsidR="00BB3740" w:rsidRPr="006E7DD8" w:rsidRDefault="00BB3740" w:rsidP="004A4958">
      <w:pPr>
        <w:rPr>
          <w:rFonts w:ascii="Arial" w:hAnsi="Arial" w:cs="Arial"/>
          <w:sz w:val="24"/>
          <w:szCs w:val="24"/>
        </w:rPr>
      </w:pPr>
    </w:p>
    <w:p w14:paraId="57C97EAC" w14:textId="680D6DD0" w:rsidR="00891C59" w:rsidRPr="006E7DD8" w:rsidRDefault="00891C59" w:rsidP="004A4958">
      <w:pPr>
        <w:rPr>
          <w:rFonts w:ascii="Arial" w:hAnsi="Arial" w:cs="Arial"/>
          <w:sz w:val="24"/>
          <w:szCs w:val="24"/>
        </w:rPr>
      </w:pPr>
    </w:p>
    <w:tbl>
      <w:tblPr>
        <w:tblW w:w="0" w:type="auto"/>
        <w:tblBorders>
          <w:top w:val="single" w:sz="4" w:space="0" w:color="A6A6A6"/>
          <w:left w:val="single" w:sz="4" w:space="0" w:color="A6A6A6"/>
          <w:bottom w:val="single" w:sz="4" w:space="0" w:color="A6A6A6"/>
          <w:right w:val="single" w:sz="4" w:space="0" w:color="A6A6A6"/>
          <w:insideH w:val="single" w:sz="4" w:space="0" w:color="A6A6A6"/>
          <w:insideV w:val="single" w:sz="4" w:space="0" w:color="A6A6A6"/>
        </w:tblBorders>
        <w:tblLook w:val="04A0" w:firstRow="1" w:lastRow="0" w:firstColumn="1" w:lastColumn="0" w:noHBand="0" w:noVBand="1"/>
      </w:tblPr>
      <w:tblGrid>
        <w:gridCol w:w="4701"/>
        <w:gridCol w:w="2369"/>
        <w:gridCol w:w="2368"/>
        <w:gridCol w:w="2152"/>
        <w:gridCol w:w="2552"/>
      </w:tblGrid>
      <w:tr w:rsidR="001A593C" w:rsidRPr="001A593C" w14:paraId="4C3CBB99" w14:textId="77777777" w:rsidTr="00033BD9">
        <w:trPr>
          <w:trHeight w:val="288"/>
        </w:trPr>
        <w:tc>
          <w:tcPr>
            <w:tcW w:w="4701" w:type="dxa"/>
            <w:shd w:val="clear" w:color="auto" w:fill="808080"/>
            <w:noWrap/>
          </w:tcPr>
          <w:p w14:paraId="7753881B" w14:textId="77777777" w:rsidR="00891C59" w:rsidRPr="00033BD9" w:rsidRDefault="00891C59">
            <w:pPr>
              <w:widowControl/>
              <w:autoSpaceDE/>
              <w:autoSpaceDN/>
              <w:adjustRightInd/>
              <w:rPr>
                <w:rFonts w:ascii="Arial" w:hAnsi="Arial" w:cs="Arial"/>
                <w:b/>
                <w:bCs/>
                <w:color w:val="FFFFFF"/>
                <w:sz w:val="20"/>
                <w:szCs w:val="20"/>
                <w:lang w:val="de-DE" w:eastAsia="de-DE"/>
              </w:rPr>
            </w:pPr>
            <w:proofErr w:type="spellStart"/>
            <w:r w:rsidRPr="00033BD9">
              <w:rPr>
                <w:rFonts w:ascii="Arial" w:hAnsi="Arial" w:cs="Arial"/>
                <w:b/>
                <w:bCs/>
                <w:color w:val="FFFFFF"/>
                <w:sz w:val="20"/>
                <w:szCs w:val="20"/>
                <w:lang w:val="de-DE" w:eastAsia="de-DE"/>
              </w:rPr>
              <w:t>Misclassifications</w:t>
            </w:r>
            <w:proofErr w:type="spellEnd"/>
          </w:p>
        </w:tc>
        <w:tc>
          <w:tcPr>
            <w:tcW w:w="2369" w:type="dxa"/>
            <w:shd w:val="clear" w:color="auto" w:fill="808080"/>
            <w:vAlign w:val="center"/>
          </w:tcPr>
          <w:p w14:paraId="5A99677F" w14:textId="77777777" w:rsidR="00891C59" w:rsidRPr="00033BD9" w:rsidRDefault="00891C59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b/>
                <w:bCs/>
                <w:color w:val="FFFFFF"/>
                <w:sz w:val="20"/>
                <w:szCs w:val="20"/>
              </w:rPr>
            </w:pPr>
            <w:r w:rsidRPr="00033BD9">
              <w:rPr>
                <w:rFonts w:ascii="Arial" w:hAnsi="Arial" w:cs="Arial"/>
                <w:b/>
                <w:bCs/>
                <w:color w:val="FFFFFF"/>
                <w:sz w:val="20"/>
                <w:szCs w:val="20"/>
              </w:rPr>
              <w:t>N</w:t>
            </w:r>
          </w:p>
        </w:tc>
        <w:tc>
          <w:tcPr>
            <w:tcW w:w="2368" w:type="dxa"/>
            <w:shd w:val="clear" w:color="auto" w:fill="808080"/>
            <w:vAlign w:val="center"/>
          </w:tcPr>
          <w:p w14:paraId="4A245E5C" w14:textId="77777777" w:rsidR="00891C59" w:rsidRPr="00033BD9" w:rsidRDefault="00891C59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b/>
                <w:bCs/>
                <w:i/>
                <w:iCs/>
                <w:color w:val="FFFFFF"/>
                <w:sz w:val="20"/>
                <w:szCs w:val="20"/>
              </w:rPr>
            </w:pPr>
            <w:r w:rsidRPr="00033BD9">
              <w:rPr>
                <w:rFonts w:ascii="Arial" w:hAnsi="Arial" w:cs="Arial"/>
                <w:b/>
                <w:bCs/>
                <w:i/>
                <w:iCs/>
                <w:color w:val="FFFFFF"/>
                <w:sz w:val="20"/>
                <w:szCs w:val="20"/>
              </w:rPr>
              <w:t>d</w:t>
            </w:r>
          </w:p>
        </w:tc>
        <w:tc>
          <w:tcPr>
            <w:tcW w:w="2152" w:type="dxa"/>
            <w:shd w:val="clear" w:color="auto" w:fill="808080"/>
            <w:vAlign w:val="center"/>
          </w:tcPr>
          <w:p w14:paraId="7044C67C" w14:textId="77777777" w:rsidR="00891C59" w:rsidRPr="00033BD9" w:rsidRDefault="00891C59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b/>
                <w:bCs/>
                <w:color w:val="FFFFFF"/>
                <w:sz w:val="20"/>
                <w:szCs w:val="20"/>
                <w:lang w:val="de-DE" w:eastAsia="de-DE"/>
              </w:rPr>
            </w:pPr>
            <w:r w:rsidRPr="00033BD9">
              <w:rPr>
                <w:rFonts w:ascii="Arial" w:hAnsi="Arial" w:cs="Arial"/>
                <w:b/>
                <w:bCs/>
                <w:color w:val="FFFFFF"/>
                <w:sz w:val="20"/>
                <w:szCs w:val="20"/>
                <w:lang w:val="de-DE" w:eastAsia="de-DE"/>
              </w:rPr>
              <w:t>N</w:t>
            </w:r>
          </w:p>
        </w:tc>
        <w:tc>
          <w:tcPr>
            <w:tcW w:w="2552" w:type="dxa"/>
            <w:shd w:val="clear" w:color="auto" w:fill="808080"/>
            <w:vAlign w:val="center"/>
          </w:tcPr>
          <w:p w14:paraId="197F85CD" w14:textId="77777777" w:rsidR="00891C59" w:rsidRPr="00033BD9" w:rsidRDefault="00891C59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b/>
                <w:bCs/>
                <w:i/>
                <w:iCs/>
                <w:color w:val="FFFFFF"/>
                <w:sz w:val="20"/>
                <w:szCs w:val="20"/>
                <w:lang w:val="de-DE" w:eastAsia="de-DE"/>
              </w:rPr>
            </w:pPr>
            <w:r w:rsidRPr="00033BD9">
              <w:rPr>
                <w:rFonts w:ascii="Arial" w:hAnsi="Arial" w:cs="Arial"/>
                <w:b/>
                <w:bCs/>
                <w:i/>
                <w:iCs/>
                <w:color w:val="FFFFFF"/>
                <w:sz w:val="20"/>
                <w:szCs w:val="20"/>
                <w:lang w:val="de-DE" w:eastAsia="de-DE"/>
              </w:rPr>
              <w:t>d</w:t>
            </w:r>
          </w:p>
        </w:tc>
      </w:tr>
      <w:tr w:rsidR="001C5F6D" w:rsidRPr="001A593C" w14:paraId="36813172" w14:textId="77777777" w:rsidTr="00033BD9">
        <w:trPr>
          <w:trHeight w:val="411"/>
        </w:trPr>
        <w:tc>
          <w:tcPr>
            <w:tcW w:w="4701" w:type="dxa"/>
            <w:shd w:val="clear" w:color="auto" w:fill="D9D9D9"/>
            <w:noWrap/>
          </w:tcPr>
          <w:p w14:paraId="50F5CA47" w14:textId="77777777" w:rsidR="00891C59" w:rsidRPr="001A593C" w:rsidRDefault="00891C59">
            <w:pPr>
              <w:widowControl/>
              <w:autoSpaceDE/>
              <w:autoSpaceDN/>
              <w:adjustRightInd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</w:p>
        </w:tc>
        <w:tc>
          <w:tcPr>
            <w:tcW w:w="4737" w:type="dxa"/>
            <w:gridSpan w:val="2"/>
            <w:shd w:val="clear" w:color="auto" w:fill="D9D9D9"/>
            <w:vAlign w:val="center"/>
          </w:tcPr>
          <w:p w14:paraId="005DDCA4" w14:textId="77777777" w:rsidR="00891C59" w:rsidRPr="001A593C" w:rsidRDefault="00891C59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A593C">
              <w:rPr>
                <w:rFonts w:ascii="Arial" w:hAnsi="Arial" w:cs="Arial"/>
                <w:sz w:val="20"/>
                <w:szCs w:val="20"/>
              </w:rPr>
              <w:t>contrast</w:t>
            </w:r>
          </w:p>
        </w:tc>
        <w:tc>
          <w:tcPr>
            <w:tcW w:w="4704" w:type="dxa"/>
            <w:gridSpan w:val="2"/>
            <w:shd w:val="clear" w:color="auto" w:fill="D9D9D9"/>
            <w:vAlign w:val="center"/>
          </w:tcPr>
          <w:p w14:paraId="2BE620B3" w14:textId="77777777" w:rsidR="00891C59" w:rsidRPr="001A593C" w:rsidRDefault="00891C59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proofErr w:type="spellStart"/>
            <w:r w:rsidRPr="001A593C">
              <w:rPr>
                <w:rFonts w:ascii="Arial" w:hAnsi="Arial" w:cs="Arial"/>
                <w:sz w:val="20"/>
                <w:szCs w:val="20"/>
                <w:lang w:val="de-DE" w:eastAsia="de-DE"/>
              </w:rPr>
              <w:t>saturation</w:t>
            </w:r>
            <w:proofErr w:type="spellEnd"/>
          </w:p>
        </w:tc>
      </w:tr>
      <w:tr w:rsidR="00231CC7" w:rsidRPr="006E7DD8" w14:paraId="39455F6E" w14:textId="77777777" w:rsidTr="001A593C">
        <w:trPr>
          <w:trHeight w:val="288"/>
        </w:trPr>
        <w:tc>
          <w:tcPr>
            <w:tcW w:w="4701" w:type="dxa"/>
            <w:shd w:val="clear" w:color="auto" w:fill="auto"/>
            <w:noWrap/>
            <w:vAlign w:val="bottom"/>
          </w:tcPr>
          <w:p w14:paraId="1552B00B" w14:textId="008C401B" w:rsidR="00231CC7" w:rsidRPr="006E7DD8" w:rsidRDefault="00231CC7" w:rsidP="00231CC7">
            <w:pPr>
              <w:widowControl/>
              <w:autoSpaceDE/>
              <w:autoSpaceDN/>
              <w:adjustRightInd/>
              <w:rPr>
                <w:rFonts w:ascii="Arial" w:hAnsi="Arial" w:cs="Arial"/>
                <w:sz w:val="20"/>
                <w:szCs w:val="20"/>
                <w:lang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Positive as negative – positive as neutral</w:t>
            </w:r>
          </w:p>
        </w:tc>
        <w:tc>
          <w:tcPr>
            <w:tcW w:w="2369" w:type="dxa"/>
            <w:shd w:val="clear" w:color="auto" w:fill="auto"/>
            <w:vAlign w:val="center"/>
          </w:tcPr>
          <w:p w14:paraId="2038505E" w14:textId="2FBD7595" w:rsidR="00231CC7" w:rsidRPr="006E7DD8" w:rsidRDefault="00231CC7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6</w:t>
            </w:r>
          </w:p>
        </w:tc>
        <w:tc>
          <w:tcPr>
            <w:tcW w:w="2368" w:type="dxa"/>
            <w:shd w:val="clear" w:color="auto" w:fill="auto"/>
            <w:vAlign w:val="center"/>
          </w:tcPr>
          <w:p w14:paraId="2B6FECBC" w14:textId="0624DBB1" w:rsidR="00231CC7" w:rsidRPr="006E7DD8" w:rsidRDefault="00231CC7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74</w:t>
            </w:r>
          </w:p>
        </w:tc>
        <w:tc>
          <w:tcPr>
            <w:tcW w:w="2152" w:type="dxa"/>
            <w:shd w:val="clear" w:color="auto" w:fill="auto"/>
            <w:vAlign w:val="center"/>
          </w:tcPr>
          <w:p w14:paraId="7FD99FD1" w14:textId="54B7E48B" w:rsidR="00231CC7" w:rsidRPr="006E7DD8" w:rsidRDefault="00231CC7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6</w:t>
            </w:r>
          </w:p>
        </w:tc>
        <w:tc>
          <w:tcPr>
            <w:tcW w:w="2552" w:type="dxa"/>
            <w:shd w:val="clear" w:color="auto" w:fill="auto"/>
            <w:vAlign w:val="center"/>
          </w:tcPr>
          <w:p w14:paraId="5AD5059E" w14:textId="70908761" w:rsidR="00231CC7" w:rsidRPr="006E7DD8" w:rsidRDefault="00231CC7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15</w:t>
            </w:r>
          </w:p>
        </w:tc>
      </w:tr>
      <w:tr w:rsidR="00231CC7" w:rsidRPr="006E7DD8" w14:paraId="36C624E7" w14:textId="77777777" w:rsidTr="001A593C">
        <w:trPr>
          <w:trHeight w:val="288"/>
        </w:trPr>
        <w:tc>
          <w:tcPr>
            <w:tcW w:w="4701" w:type="dxa"/>
            <w:shd w:val="clear" w:color="auto" w:fill="auto"/>
            <w:noWrap/>
            <w:vAlign w:val="bottom"/>
            <w:hideMark/>
          </w:tcPr>
          <w:p w14:paraId="356AE16B" w14:textId="38393706" w:rsidR="00231CC7" w:rsidRPr="006E7DD8" w:rsidRDefault="00231CC7" w:rsidP="00231CC7">
            <w:pPr>
              <w:widowControl/>
              <w:autoSpaceDE/>
              <w:autoSpaceDN/>
              <w:adjustRightInd/>
              <w:rPr>
                <w:rFonts w:ascii="Arial" w:hAnsi="Arial" w:cs="Arial"/>
                <w:sz w:val="20"/>
                <w:szCs w:val="20"/>
                <w:lang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Positive as negative – negative as positive</w:t>
            </w:r>
          </w:p>
        </w:tc>
        <w:tc>
          <w:tcPr>
            <w:tcW w:w="2369" w:type="dxa"/>
            <w:shd w:val="clear" w:color="auto" w:fill="auto"/>
            <w:vAlign w:val="center"/>
          </w:tcPr>
          <w:p w14:paraId="60569345" w14:textId="77777777" w:rsidR="00231CC7" w:rsidRPr="006E7DD8" w:rsidRDefault="00231CC7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6</w:t>
            </w:r>
          </w:p>
        </w:tc>
        <w:tc>
          <w:tcPr>
            <w:tcW w:w="2368" w:type="dxa"/>
            <w:shd w:val="clear" w:color="auto" w:fill="auto"/>
            <w:vAlign w:val="center"/>
          </w:tcPr>
          <w:p w14:paraId="745CB041" w14:textId="4F0CC87A" w:rsidR="00231CC7" w:rsidRPr="006E7DD8" w:rsidRDefault="00231CC7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73</w:t>
            </w:r>
          </w:p>
        </w:tc>
        <w:tc>
          <w:tcPr>
            <w:tcW w:w="2152" w:type="dxa"/>
            <w:shd w:val="clear" w:color="auto" w:fill="auto"/>
            <w:vAlign w:val="center"/>
          </w:tcPr>
          <w:p w14:paraId="22E2A6ED" w14:textId="27559688" w:rsidR="00231CC7" w:rsidRPr="006E7DD8" w:rsidRDefault="00231CC7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6</w:t>
            </w:r>
          </w:p>
        </w:tc>
        <w:tc>
          <w:tcPr>
            <w:tcW w:w="2552" w:type="dxa"/>
            <w:shd w:val="clear" w:color="auto" w:fill="auto"/>
            <w:vAlign w:val="center"/>
          </w:tcPr>
          <w:p w14:paraId="6C2A8891" w14:textId="73A678A4" w:rsidR="00231CC7" w:rsidRPr="006E7DD8" w:rsidRDefault="00231CC7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32</w:t>
            </w:r>
          </w:p>
        </w:tc>
      </w:tr>
      <w:tr w:rsidR="00231CC7" w:rsidRPr="006E7DD8" w14:paraId="78650A33" w14:textId="77777777" w:rsidTr="001A593C">
        <w:trPr>
          <w:trHeight w:val="288"/>
        </w:trPr>
        <w:tc>
          <w:tcPr>
            <w:tcW w:w="4701" w:type="dxa"/>
            <w:shd w:val="clear" w:color="auto" w:fill="auto"/>
            <w:noWrap/>
            <w:vAlign w:val="bottom"/>
            <w:hideMark/>
          </w:tcPr>
          <w:p w14:paraId="6A828011" w14:textId="1CED6129" w:rsidR="00231CC7" w:rsidRPr="006E7DD8" w:rsidRDefault="00231CC7" w:rsidP="00231CC7">
            <w:pPr>
              <w:widowControl/>
              <w:autoSpaceDE/>
              <w:autoSpaceDN/>
              <w:adjustRightInd/>
              <w:rPr>
                <w:rFonts w:ascii="Arial" w:hAnsi="Arial" w:cs="Arial"/>
                <w:sz w:val="20"/>
                <w:szCs w:val="20"/>
                <w:lang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Positive as negative – negative as neutral</w:t>
            </w:r>
          </w:p>
        </w:tc>
        <w:tc>
          <w:tcPr>
            <w:tcW w:w="2369" w:type="dxa"/>
            <w:shd w:val="clear" w:color="auto" w:fill="auto"/>
            <w:vAlign w:val="center"/>
          </w:tcPr>
          <w:p w14:paraId="2B77F753" w14:textId="77777777" w:rsidR="00231CC7" w:rsidRPr="006E7DD8" w:rsidRDefault="00231CC7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6</w:t>
            </w:r>
          </w:p>
        </w:tc>
        <w:tc>
          <w:tcPr>
            <w:tcW w:w="2368" w:type="dxa"/>
            <w:shd w:val="clear" w:color="auto" w:fill="auto"/>
            <w:vAlign w:val="center"/>
          </w:tcPr>
          <w:p w14:paraId="3457FB40" w14:textId="3873CC7C" w:rsidR="00231CC7" w:rsidRPr="006E7DD8" w:rsidRDefault="00231CC7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1.23</w:t>
            </w:r>
          </w:p>
        </w:tc>
        <w:tc>
          <w:tcPr>
            <w:tcW w:w="2152" w:type="dxa"/>
            <w:shd w:val="clear" w:color="auto" w:fill="auto"/>
            <w:vAlign w:val="center"/>
          </w:tcPr>
          <w:p w14:paraId="2E4EA6C2" w14:textId="197CB8B9" w:rsidR="00231CC7" w:rsidRPr="006E7DD8" w:rsidRDefault="00231CC7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6</w:t>
            </w:r>
          </w:p>
        </w:tc>
        <w:tc>
          <w:tcPr>
            <w:tcW w:w="2552" w:type="dxa"/>
            <w:shd w:val="clear" w:color="auto" w:fill="auto"/>
            <w:vAlign w:val="center"/>
          </w:tcPr>
          <w:p w14:paraId="1A603885" w14:textId="546F14B4" w:rsidR="00231CC7" w:rsidRPr="006E7DD8" w:rsidRDefault="00231CC7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44</w:t>
            </w:r>
          </w:p>
        </w:tc>
      </w:tr>
      <w:tr w:rsidR="00231CC7" w:rsidRPr="006E7DD8" w14:paraId="547C9644" w14:textId="77777777" w:rsidTr="001A593C">
        <w:trPr>
          <w:trHeight w:val="288"/>
        </w:trPr>
        <w:tc>
          <w:tcPr>
            <w:tcW w:w="4701" w:type="dxa"/>
            <w:shd w:val="clear" w:color="auto" w:fill="auto"/>
            <w:noWrap/>
            <w:vAlign w:val="bottom"/>
            <w:hideMark/>
          </w:tcPr>
          <w:p w14:paraId="57453618" w14:textId="1FD9A2B1" w:rsidR="00231CC7" w:rsidRPr="006E7DD8" w:rsidRDefault="00231CC7" w:rsidP="00231CC7">
            <w:pPr>
              <w:widowControl/>
              <w:autoSpaceDE/>
              <w:autoSpaceDN/>
              <w:adjustRightInd/>
              <w:rPr>
                <w:rFonts w:ascii="Arial" w:hAnsi="Arial" w:cs="Arial"/>
                <w:sz w:val="20"/>
                <w:szCs w:val="20"/>
                <w:lang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Positive as negative – neutral as positive</w:t>
            </w:r>
          </w:p>
        </w:tc>
        <w:tc>
          <w:tcPr>
            <w:tcW w:w="2369" w:type="dxa"/>
            <w:shd w:val="clear" w:color="auto" w:fill="auto"/>
            <w:vAlign w:val="center"/>
          </w:tcPr>
          <w:p w14:paraId="15392265" w14:textId="77777777" w:rsidR="00231CC7" w:rsidRPr="006E7DD8" w:rsidRDefault="00231CC7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6</w:t>
            </w:r>
          </w:p>
        </w:tc>
        <w:tc>
          <w:tcPr>
            <w:tcW w:w="2368" w:type="dxa"/>
            <w:shd w:val="clear" w:color="auto" w:fill="auto"/>
            <w:vAlign w:val="center"/>
          </w:tcPr>
          <w:p w14:paraId="4BE930D7" w14:textId="4D78748F" w:rsidR="00231CC7" w:rsidRPr="006E7DD8" w:rsidRDefault="00231CC7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35</w:t>
            </w:r>
          </w:p>
        </w:tc>
        <w:tc>
          <w:tcPr>
            <w:tcW w:w="2152" w:type="dxa"/>
            <w:shd w:val="clear" w:color="auto" w:fill="auto"/>
            <w:vAlign w:val="center"/>
          </w:tcPr>
          <w:p w14:paraId="4C039221" w14:textId="60C75876" w:rsidR="00231CC7" w:rsidRPr="006E7DD8" w:rsidRDefault="00231CC7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6</w:t>
            </w:r>
          </w:p>
        </w:tc>
        <w:tc>
          <w:tcPr>
            <w:tcW w:w="2552" w:type="dxa"/>
            <w:shd w:val="clear" w:color="auto" w:fill="auto"/>
            <w:vAlign w:val="center"/>
          </w:tcPr>
          <w:p w14:paraId="4009D6A7" w14:textId="447A113C" w:rsidR="00231CC7" w:rsidRPr="006E7DD8" w:rsidRDefault="00231CC7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22</w:t>
            </w:r>
          </w:p>
        </w:tc>
      </w:tr>
      <w:tr w:rsidR="00231CC7" w:rsidRPr="006E7DD8" w14:paraId="3B6791F4" w14:textId="77777777" w:rsidTr="001A593C">
        <w:trPr>
          <w:trHeight w:val="288"/>
        </w:trPr>
        <w:tc>
          <w:tcPr>
            <w:tcW w:w="4701" w:type="dxa"/>
            <w:shd w:val="clear" w:color="auto" w:fill="auto"/>
            <w:noWrap/>
            <w:vAlign w:val="bottom"/>
          </w:tcPr>
          <w:p w14:paraId="4A9D8120" w14:textId="3D64236F" w:rsidR="00231CC7" w:rsidRPr="006E7DD8" w:rsidRDefault="00231CC7" w:rsidP="00231CC7">
            <w:pPr>
              <w:widowControl/>
              <w:autoSpaceDE/>
              <w:autoSpaceDN/>
              <w:adjustRightInd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Positive as negative – neutral as negative</w:t>
            </w:r>
          </w:p>
        </w:tc>
        <w:tc>
          <w:tcPr>
            <w:tcW w:w="2369" w:type="dxa"/>
            <w:shd w:val="clear" w:color="auto" w:fill="auto"/>
            <w:vAlign w:val="center"/>
          </w:tcPr>
          <w:p w14:paraId="176F7AF9" w14:textId="18B923C8" w:rsidR="00231CC7" w:rsidRPr="006E7DD8" w:rsidRDefault="00231CC7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6</w:t>
            </w:r>
          </w:p>
        </w:tc>
        <w:tc>
          <w:tcPr>
            <w:tcW w:w="2368" w:type="dxa"/>
            <w:shd w:val="clear" w:color="auto" w:fill="auto"/>
            <w:vAlign w:val="center"/>
          </w:tcPr>
          <w:p w14:paraId="2ACD6DD6" w14:textId="211C5EAE" w:rsidR="00231CC7" w:rsidRPr="006E7DD8" w:rsidRDefault="00231CC7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1.29</w:t>
            </w:r>
          </w:p>
        </w:tc>
        <w:tc>
          <w:tcPr>
            <w:tcW w:w="2152" w:type="dxa"/>
            <w:shd w:val="clear" w:color="auto" w:fill="auto"/>
            <w:vAlign w:val="center"/>
          </w:tcPr>
          <w:p w14:paraId="25FB7A3E" w14:textId="5A999D1A" w:rsidR="00231CC7" w:rsidRPr="006E7DD8" w:rsidRDefault="00231CC7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6</w:t>
            </w:r>
          </w:p>
        </w:tc>
        <w:tc>
          <w:tcPr>
            <w:tcW w:w="2552" w:type="dxa"/>
            <w:shd w:val="clear" w:color="auto" w:fill="auto"/>
            <w:vAlign w:val="center"/>
          </w:tcPr>
          <w:p w14:paraId="3B8D6BA6" w14:textId="19F40E74" w:rsidR="00231CC7" w:rsidRPr="006E7DD8" w:rsidRDefault="00231CC7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76</w:t>
            </w:r>
          </w:p>
        </w:tc>
      </w:tr>
      <w:tr w:rsidR="00231CC7" w:rsidRPr="006E7DD8" w14:paraId="09CFFE09" w14:textId="77777777" w:rsidTr="001A593C">
        <w:trPr>
          <w:trHeight w:val="288"/>
        </w:trPr>
        <w:tc>
          <w:tcPr>
            <w:tcW w:w="4701" w:type="dxa"/>
            <w:shd w:val="clear" w:color="auto" w:fill="auto"/>
            <w:noWrap/>
            <w:vAlign w:val="bottom"/>
            <w:hideMark/>
          </w:tcPr>
          <w:p w14:paraId="0F56FE88" w14:textId="3ED40BC6" w:rsidR="00231CC7" w:rsidRPr="006E7DD8" w:rsidRDefault="00231CC7" w:rsidP="00231CC7">
            <w:pPr>
              <w:widowControl/>
              <w:autoSpaceDE/>
              <w:autoSpaceDN/>
              <w:adjustRightInd/>
              <w:rPr>
                <w:rFonts w:ascii="Arial" w:hAnsi="Arial" w:cs="Arial"/>
                <w:sz w:val="20"/>
                <w:szCs w:val="20"/>
                <w:lang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Positive as neutral – negative as positive</w:t>
            </w:r>
          </w:p>
        </w:tc>
        <w:tc>
          <w:tcPr>
            <w:tcW w:w="2369" w:type="dxa"/>
            <w:shd w:val="clear" w:color="auto" w:fill="auto"/>
            <w:vAlign w:val="center"/>
          </w:tcPr>
          <w:p w14:paraId="176F666C" w14:textId="0786DBE9" w:rsidR="00231CC7" w:rsidRPr="006E7DD8" w:rsidRDefault="00231CC7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6</w:t>
            </w:r>
          </w:p>
        </w:tc>
        <w:tc>
          <w:tcPr>
            <w:tcW w:w="2368" w:type="dxa"/>
            <w:shd w:val="clear" w:color="auto" w:fill="auto"/>
            <w:vAlign w:val="center"/>
          </w:tcPr>
          <w:p w14:paraId="27B90DDC" w14:textId="5868ECAF" w:rsidR="00231CC7" w:rsidRPr="006E7DD8" w:rsidRDefault="00231CC7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1.30</w:t>
            </w:r>
          </w:p>
        </w:tc>
        <w:tc>
          <w:tcPr>
            <w:tcW w:w="2152" w:type="dxa"/>
            <w:shd w:val="clear" w:color="auto" w:fill="auto"/>
            <w:vAlign w:val="center"/>
          </w:tcPr>
          <w:p w14:paraId="0155757C" w14:textId="522CE069" w:rsidR="00231CC7" w:rsidRPr="006E7DD8" w:rsidRDefault="00231CC7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6</w:t>
            </w:r>
          </w:p>
        </w:tc>
        <w:tc>
          <w:tcPr>
            <w:tcW w:w="2552" w:type="dxa"/>
            <w:shd w:val="clear" w:color="auto" w:fill="auto"/>
            <w:vAlign w:val="center"/>
          </w:tcPr>
          <w:p w14:paraId="4688D13D" w14:textId="42DB41F2" w:rsidR="00231CC7" w:rsidRPr="006E7DD8" w:rsidRDefault="00231CC7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42</w:t>
            </w:r>
          </w:p>
        </w:tc>
      </w:tr>
      <w:tr w:rsidR="00231CC7" w:rsidRPr="006E7DD8" w14:paraId="0AC59F2B" w14:textId="77777777" w:rsidTr="001A593C">
        <w:trPr>
          <w:trHeight w:val="288"/>
        </w:trPr>
        <w:tc>
          <w:tcPr>
            <w:tcW w:w="4701" w:type="dxa"/>
            <w:shd w:val="clear" w:color="auto" w:fill="auto"/>
            <w:noWrap/>
            <w:vAlign w:val="bottom"/>
            <w:hideMark/>
          </w:tcPr>
          <w:p w14:paraId="0B515B4A" w14:textId="554C9098" w:rsidR="00231CC7" w:rsidRPr="006E7DD8" w:rsidRDefault="00231CC7" w:rsidP="00231CC7">
            <w:pPr>
              <w:widowControl/>
              <w:autoSpaceDE/>
              <w:autoSpaceDN/>
              <w:adjustRightInd/>
              <w:rPr>
                <w:rFonts w:ascii="Arial" w:hAnsi="Arial" w:cs="Arial"/>
                <w:sz w:val="20"/>
                <w:szCs w:val="20"/>
                <w:lang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Positive as neutral – negative as neutral</w:t>
            </w:r>
          </w:p>
        </w:tc>
        <w:tc>
          <w:tcPr>
            <w:tcW w:w="2369" w:type="dxa"/>
            <w:shd w:val="clear" w:color="auto" w:fill="auto"/>
            <w:vAlign w:val="center"/>
          </w:tcPr>
          <w:p w14:paraId="4B27EC51" w14:textId="6B4BA575" w:rsidR="00231CC7" w:rsidRPr="006E7DD8" w:rsidRDefault="00231CC7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6</w:t>
            </w:r>
          </w:p>
        </w:tc>
        <w:tc>
          <w:tcPr>
            <w:tcW w:w="2368" w:type="dxa"/>
            <w:shd w:val="clear" w:color="auto" w:fill="auto"/>
            <w:vAlign w:val="center"/>
          </w:tcPr>
          <w:p w14:paraId="55A1AF60" w14:textId="4C4CED9C" w:rsidR="00231CC7" w:rsidRPr="006E7DD8" w:rsidRDefault="00231CC7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90</w:t>
            </w:r>
          </w:p>
        </w:tc>
        <w:tc>
          <w:tcPr>
            <w:tcW w:w="2152" w:type="dxa"/>
            <w:shd w:val="clear" w:color="auto" w:fill="auto"/>
            <w:vAlign w:val="center"/>
          </w:tcPr>
          <w:p w14:paraId="36D1C872" w14:textId="1EAA008D" w:rsidR="00231CC7" w:rsidRPr="006E7DD8" w:rsidRDefault="00231CC7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6</w:t>
            </w:r>
          </w:p>
        </w:tc>
        <w:tc>
          <w:tcPr>
            <w:tcW w:w="2552" w:type="dxa"/>
            <w:shd w:val="clear" w:color="auto" w:fill="auto"/>
            <w:vAlign w:val="center"/>
          </w:tcPr>
          <w:p w14:paraId="29039DB3" w14:textId="707DB787" w:rsidR="00231CC7" w:rsidRPr="006E7DD8" w:rsidRDefault="00231CC7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41</w:t>
            </w:r>
          </w:p>
        </w:tc>
      </w:tr>
      <w:tr w:rsidR="00231CC7" w:rsidRPr="006E7DD8" w14:paraId="13ACBC21" w14:textId="77777777" w:rsidTr="001A593C">
        <w:trPr>
          <w:trHeight w:val="288"/>
        </w:trPr>
        <w:tc>
          <w:tcPr>
            <w:tcW w:w="4701" w:type="dxa"/>
            <w:shd w:val="clear" w:color="auto" w:fill="auto"/>
            <w:noWrap/>
            <w:vAlign w:val="bottom"/>
            <w:hideMark/>
          </w:tcPr>
          <w:p w14:paraId="5A77DE81" w14:textId="3B94A3DD" w:rsidR="00231CC7" w:rsidRPr="006E7DD8" w:rsidRDefault="00231CC7" w:rsidP="00231CC7">
            <w:pPr>
              <w:widowControl/>
              <w:autoSpaceDE/>
              <w:autoSpaceDN/>
              <w:adjustRightInd/>
              <w:rPr>
                <w:rFonts w:ascii="Arial" w:hAnsi="Arial" w:cs="Arial"/>
                <w:sz w:val="20"/>
                <w:szCs w:val="20"/>
                <w:lang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Positive as neutral – neutral as positive</w:t>
            </w:r>
          </w:p>
        </w:tc>
        <w:tc>
          <w:tcPr>
            <w:tcW w:w="2369" w:type="dxa"/>
            <w:shd w:val="clear" w:color="auto" w:fill="auto"/>
            <w:vAlign w:val="center"/>
          </w:tcPr>
          <w:p w14:paraId="439FE94F" w14:textId="2B8BB5C8" w:rsidR="00231CC7" w:rsidRPr="006E7DD8" w:rsidRDefault="00231CC7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6</w:t>
            </w:r>
          </w:p>
        </w:tc>
        <w:tc>
          <w:tcPr>
            <w:tcW w:w="2368" w:type="dxa"/>
            <w:shd w:val="clear" w:color="auto" w:fill="auto"/>
            <w:vAlign w:val="center"/>
          </w:tcPr>
          <w:p w14:paraId="68C64B7F" w14:textId="3E445310" w:rsidR="00231CC7" w:rsidRPr="006E7DD8" w:rsidRDefault="00231CC7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98</w:t>
            </w:r>
          </w:p>
        </w:tc>
        <w:tc>
          <w:tcPr>
            <w:tcW w:w="2152" w:type="dxa"/>
            <w:shd w:val="clear" w:color="auto" w:fill="auto"/>
            <w:vAlign w:val="center"/>
          </w:tcPr>
          <w:p w14:paraId="1A4B3223" w14:textId="7AE3E3FB" w:rsidR="00231CC7" w:rsidRPr="006E7DD8" w:rsidRDefault="00231CC7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6</w:t>
            </w:r>
          </w:p>
        </w:tc>
        <w:tc>
          <w:tcPr>
            <w:tcW w:w="2552" w:type="dxa"/>
            <w:shd w:val="clear" w:color="auto" w:fill="auto"/>
            <w:vAlign w:val="center"/>
          </w:tcPr>
          <w:p w14:paraId="51CF2AE0" w14:textId="21F6B559" w:rsidR="00231CC7" w:rsidRPr="006E7DD8" w:rsidRDefault="00231CC7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36</w:t>
            </w:r>
          </w:p>
        </w:tc>
      </w:tr>
      <w:tr w:rsidR="00231CC7" w:rsidRPr="006E7DD8" w14:paraId="6321015A" w14:textId="77777777" w:rsidTr="001A593C">
        <w:trPr>
          <w:trHeight w:val="288"/>
        </w:trPr>
        <w:tc>
          <w:tcPr>
            <w:tcW w:w="4701" w:type="dxa"/>
            <w:shd w:val="clear" w:color="auto" w:fill="auto"/>
            <w:noWrap/>
            <w:vAlign w:val="bottom"/>
          </w:tcPr>
          <w:p w14:paraId="64B9EEEA" w14:textId="4DB6F5F4" w:rsidR="00231CC7" w:rsidRPr="006E7DD8" w:rsidRDefault="00231CC7" w:rsidP="00231CC7">
            <w:pPr>
              <w:widowControl/>
              <w:autoSpaceDE/>
              <w:autoSpaceDN/>
              <w:adjustRightInd/>
              <w:rPr>
                <w:rFonts w:ascii="Arial" w:hAnsi="Arial" w:cs="Arial"/>
                <w:sz w:val="20"/>
                <w:szCs w:val="20"/>
                <w:lang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Positive as neutral – neutral as negative</w:t>
            </w:r>
          </w:p>
        </w:tc>
        <w:tc>
          <w:tcPr>
            <w:tcW w:w="2369" w:type="dxa"/>
            <w:shd w:val="clear" w:color="auto" w:fill="auto"/>
            <w:vAlign w:val="center"/>
          </w:tcPr>
          <w:p w14:paraId="4C0F784D" w14:textId="29C982A3" w:rsidR="00231CC7" w:rsidRPr="006E7DD8" w:rsidRDefault="00231CC7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6</w:t>
            </w:r>
          </w:p>
        </w:tc>
        <w:tc>
          <w:tcPr>
            <w:tcW w:w="2368" w:type="dxa"/>
            <w:shd w:val="clear" w:color="auto" w:fill="auto"/>
            <w:vAlign w:val="center"/>
          </w:tcPr>
          <w:p w14:paraId="0886EE07" w14:textId="5E335B09" w:rsidR="00231CC7" w:rsidRPr="006E7DD8" w:rsidRDefault="00231CC7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26</w:t>
            </w:r>
          </w:p>
        </w:tc>
        <w:tc>
          <w:tcPr>
            <w:tcW w:w="2152" w:type="dxa"/>
            <w:shd w:val="clear" w:color="auto" w:fill="auto"/>
            <w:vAlign w:val="center"/>
          </w:tcPr>
          <w:p w14:paraId="3B664408" w14:textId="13AE0E52" w:rsidR="00231CC7" w:rsidRPr="006E7DD8" w:rsidRDefault="00231CC7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6</w:t>
            </w:r>
          </w:p>
        </w:tc>
        <w:tc>
          <w:tcPr>
            <w:tcW w:w="2552" w:type="dxa"/>
            <w:shd w:val="clear" w:color="auto" w:fill="auto"/>
            <w:vAlign w:val="center"/>
          </w:tcPr>
          <w:p w14:paraId="5D4CB74E" w14:textId="1097E230" w:rsidR="00231CC7" w:rsidRPr="006E7DD8" w:rsidRDefault="00231CC7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49</w:t>
            </w:r>
          </w:p>
        </w:tc>
      </w:tr>
      <w:tr w:rsidR="00231CC7" w:rsidRPr="006E7DD8" w14:paraId="357FD1D7" w14:textId="77777777" w:rsidTr="001A593C">
        <w:trPr>
          <w:trHeight w:val="288"/>
        </w:trPr>
        <w:tc>
          <w:tcPr>
            <w:tcW w:w="4701" w:type="dxa"/>
            <w:shd w:val="clear" w:color="auto" w:fill="auto"/>
            <w:noWrap/>
            <w:vAlign w:val="bottom"/>
          </w:tcPr>
          <w:p w14:paraId="043DC79E" w14:textId="62D29955" w:rsidR="00231CC7" w:rsidRPr="006E7DD8" w:rsidRDefault="00231CC7" w:rsidP="00231CC7">
            <w:pPr>
              <w:widowControl/>
              <w:autoSpaceDE/>
              <w:autoSpaceDN/>
              <w:adjustRightInd/>
              <w:rPr>
                <w:rFonts w:ascii="Arial" w:hAnsi="Arial" w:cs="Arial"/>
                <w:sz w:val="20"/>
                <w:szCs w:val="20"/>
                <w:lang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Negative as positive – negative as neutral</w:t>
            </w:r>
          </w:p>
        </w:tc>
        <w:tc>
          <w:tcPr>
            <w:tcW w:w="2369" w:type="dxa"/>
            <w:shd w:val="clear" w:color="auto" w:fill="auto"/>
            <w:vAlign w:val="center"/>
          </w:tcPr>
          <w:p w14:paraId="511FBDC8" w14:textId="11DC0D31" w:rsidR="00231CC7" w:rsidRPr="006E7DD8" w:rsidRDefault="00231CC7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6</w:t>
            </w:r>
          </w:p>
        </w:tc>
        <w:tc>
          <w:tcPr>
            <w:tcW w:w="2368" w:type="dxa"/>
            <w:shd w:val="clear" w:color="auto" w:fill="auto"/>
            <w:vAlign w:val="center"/>
          </w:tcPr>
          <w:p w14:paraId="49C08323" w14:textId="73385A62" w:rsidR="00231CC7" w:rsidRPr="006E7DD8" w:rsidRDefault="00231CC7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1.90</w:t>
            </w:r>
          </w:p>
        </w:tc>
        <w:tc>
          <w:tcPr>
            <w:tcW w:w="2152" w:type="dxa"/>
            <w:shd w:val="clear" w:color="auto" w:fill="auto"/>
            <w:vAlign w:val="center"/>
          </w:tcPr>
          <w:p w14:paraId="7973BB9D" w14:textId="17681644" w:rsidR="00231CC7" w:rsidRPr="006E7DD8" w:rsidRDefault="00231CC7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6</w:t>
            </w:r>
          </w:p>
        </w:tc>
        <w:tc>
          <w:tcPr>
            <w:tcW w:w="2552" w:type="dxa"/>
            <w:shd w:val="clear" w:color="auto" w:fill="auto"/>
            <w:vAlign w:val="center"/>
          </w:tcPr>
          <w:p w14:paraId="67F1776F" w14:textId="2DCD1086" w:rsidR="00231CC7" w:rsidRPr="006E7DD8" w:rsidRDefault="00231CC7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69</w:t>
            </w:r>
          </w:p>
        </w:tc>
      </w:tr>
      <w:tr w:rsidR="00231CC7" w:rsidRPr="006E7DD8" w14:paraId="73CB4255" w14:textId="77777777" w:rsidTr="001A593C">
        <w:trPr>
          <w:trHeight w:val="288"/>
        </w:trPr>
        <w:tc>
          <w:tcPr>
            <w:tcW w:w="4701" w:type="dxa"/>
            <w:shd w:val="clear" w:color="auto" w:fill="auto"/>
            <w:noWrap/>
            <w:vAlign w:val="bottom"/>
          </w:tcPr>
          <w:p w14:paraId="03A1E9E5" w14:textId="5E329A0C" w:rsidR="00231CC7" w:rsidRPr="006E7DD8" w:rsidRDefault="00231CC7" w:rsidP="00231CC7">
            <w:pPr>
              <w:widowControl/>
              <w:autoSpaceDE/>
              <w:autoSpaceDN/>
              <w:adjustRightInd/>
              <w:rPr>
                <w:rFonts w:ascii="Arial" w:hAnsi="Arial" w:cs="Arial"/>
                <w:sz w:val="20"/>
                <w:szCs w:val="20"/>
                <w:lang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Negative as positive – neutral as positive</w:t>
            </w:r>
          </w:p>
        </w:tc>
        <w:tc>
          <w:tcPr>
            <w:tcW w:w="2369" w:type="dxa"/>
            <w:shd w:val="clear" w:color="auto" w:fill="auto"/>
            <w:vAlign w:val="center"/>
          </w:tcPr>
          <w:p w14:paraId="75969FEC" w14:textId="1C40885C" w:rsidR="00231CC7" w:rsidRPr="006E7DD8" w:rsidRDefault="00231CC7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6</w:t>
            </w:r>
          </w:p>
        </w:tc>
        <w:tc>
          <w:tcPr>
            <w:tcW w:w="2368" w:type="dxa"/>
            <w:shd w:val="clear" w:color="auto" w:fill="auto"/>
            <w:vAlign w:val="center"/>
          </w:tcPr>
          <w:p w14:paraId="2E82279B" w14:textId="53F053F1" w:rsidR="00231CC7" w:rsidRPr="006E7DD8" w:rsidRDefault="00231CC7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54</w:t>
            </w:r>
          </w:p>
        </w:tc>
        <w:tc>
          <w:tcPr>
            <w:tcW w:w="2152" w:type="dxa"/>
            <w:shd w:val="clear" w:color="auto" w:fill="auto"/>
            <w:vAlign w:val="center"/>
          </w:tcPr>
          <w:p w14:paraId="52363D59" w14:textId="0F2AE435" w:rsidR="00231CC7" w:rsidRPr="006E7DD8" w:rsidRDefault="00231CC7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6</w:t>
            </w:r>
          </w:p>
        </w:tc>
        <w:tc>
          <w:tcPr>
            <w:tcW w:w="2552" w:type="dxa"/>
            <w:shd w:val="clear" w:color="auto" w:fill="auto"/>
            <w:vAlign w:val="center"/>
          </w:tcPr>
          <w:p w14:paraId="05DC6996" w14:textId="2EFFAA4A" w:rsidR="00231CC7" w:rsidRPr="006E7DD8" w:rsidRDefault="00231CC7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15</w:t>
            </w:r>
          </w:p>
        </w:tc>
      </w:tr>
      <w:tr w:rsidR="00231CC7" w:rsidRPr="006E7DD8" w14:paraId="097DD3F6" w14:textId="77777777" w:rsidTr="001A593C">
        <w:trPr>
          <w:trHeight w:val="288"/>
        </w:trPr>
        <w:tc>
          <w:tcPr>
            <w:tcW w:w="4701" w:type="dxa"/>
            <w:shd w:val="clear" w:color="auto" w:fill="auto"/>
            <w:noWrap/>
            <w:vAlign w:val="bottom"/>
          </w:tcPr>
          <w:p w14:paraId="57BCA27A" w14:textId="0E213215" w:rsidR="00231CC7" w:rsidRPr="006E7DD8" w:rsidRDefault="00231CC7" w:rsidP="00231CC7">
            <w:pPr>
              <w:widowControl/>
              <w:autoSpaceDE/>
              <w:autoSpaceDN/>
              <w:adjustRightInd/>
              <w:rPr>
                <w:rFonts w:ascii="Arial" w:hAnsi="Arial" w:cs="Arial"/>
                <w:sz w:val="20"/>
                <w:szCs w:val="20"/>
                <w:lang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Negative as positive – neutral as negative</w:t>
            </w:r>
          </w:p>
        </w:tc>
        <w:tc>
          <w:tcPr>
            <w:tcW w:w="2369" w:type="dxa"/>
            <w:shd w:val="clear" w:color="auto" w:fill="auto"/>
            <w:vAlign w:val="center"/>
          </w:tcPr>
          <w:p w14:paraId="7AB1F5DD" w14:textId="3017BCE5" w:rsidR="00231CC7" w:rsidRPr="006E7DD8" w:rsidRDefault="00231CC7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6</w:t>
            </w:r>
          </w:p>
        </w:tc>
        <w:tc>
          <w:tcPr>
            <w:tcW w:w="2368" w:type="dxa"/>
            <w:shd w:val="clear" w:color="auto" w:fill="auto"/>
            <w:vAlign w:val="center"/>
          </w:tcPr>
          <w:p w14:paraId="18320D6F" w14:textId="45D12595" w:rsidR="00231CC7" w:rsidRPr="006E7DD8" w:rsidRDefault="00231CC7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1.52</w:t>
            </w:r>
          </w:p>
        </w:tc>
        <w:tc>
          <w:tcPr>
            <w:tcW w:w="2152" w:type="dxa"/>
            <w:shd w:val="clear" w:color="auto" w:fill="auto"/>
            <w:vAlign w:val="center"/>
          </w:tcPr>
          <w:p w14:paraId="533A0F66" w14:textId="7B816CE3" w:rsidR="00231CC7" w:rsidRPr="006E7DD8" w:rsidRDefault="00231CC7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6</w:t>
            </w:r>
          </w:p>
        </w:tc>
        <w:tc>
          <w:tcPr>
            <w:tcW w:w="2552" w:type="dxa"/>
            <w:shd w:val="clear" w:color="auto" w:fill="auto"/>
            <w:vAlign w:val="center"/>
          </w:tcPr>
          <w:p w14:paraId="756D9F1B" w14:textId="2134A8E9" w:rsidR="00231CC7" w:rsidRPr="006E7DD8" w:rsidRDefault="00231CC7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77</w:t>
            </w:r>
          </w:p>
        </w:tc>
      </w:tr>
      <w:tr w:rsidR="00231CC7" w:rsidRPr="006E7DD8" w14:paraId="459D7CA4" w14:textId="77777777" w:rsidTr="001A593C">
        <w:trPr>
          <w:trHeight w:val="288"/>
        </w:trPr>
        <w:tc>
          <w:tcPr>
            <w:tcW w:w="4701" w:type="dxa"/>
            <w:shd w:val="clear" w:color="auto" w:fill="auto"/>
            <w:noWrap/>
            <w:vAlign w:val="bottom"/>
          </w:tcPr>
          <w:p w14:paraId="3B392F4D" w14:textId="24A86A65" w:rsidR="00231CC7" w:rsidRPr="006E7DD8" w:rsidRDefault="00231CC7" w:rsidP="00231CC7">
            <w:pPr>
              <w:widowControl/>
              <w:autoSpaceDE/>
              <w:autoSpaceDN/>
              <w:adjustRightInd/>
              <w:rPr>
                <w:rFonts w:ascii="Arial" w:hAnsi="Arial" w:cs="Arial"/>
                <w:sz w:val="20"/>
                <w:szCs w:val="20"/>
                <w:lang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Negative as neutral – neutral as positive</w:t>
            </w:r>
          </w:p>
        </w:tc>
        <w:tc>
          <w:tcPr>
            <w:tcW w:w="2369" w:type="dxa"/>
            <w:shd w:val="clear" w:color="auto" w:fill="auto"/>
            <w:vAlign w:val="center"/>
          </w:tcPr>
          <w:p w14:paraId="1BD879E3" w14:textId="19B67C21" w:rsidR="00231CC7" w:rsidRPr="006E7DD8" w:rsidRDefault="00231CC7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6</w:t>
            </w:r>
          </w:p>
        </w:tc>
        <w:tc>
          <w:tcPr>
            <w:tcW w:w="2368" w:type="dxa"/>
            <w:shd w:val="clear" w:color="auto" w:fill="auto"/>
            <w:vAlign w:val="center"/>
          </w:tcPr>
          <w:p w14:paraId="5AC8B5EE" w14:textId="039BA797" w:rsidR="00231CC7" w:rsidRPr="006E7DD8" w:rsidRDefault="00231CC7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1.72</w:t>
            </w:r>
          </w:p>
        </w:tc>
        <w:tc>
          <w:tcPr>
            <w:tcW w:w="2152" w:type="dxa"/>
            <w:shd w:val="clear" w:color="auto" w:fill="auto"/>
            <w:vAlign w:val="center"/>
          </w:tcPr>
          <w:p w14:paraId="60F85BB4" w14:textId="2F3B440A" w:rsidR="00231CC7" w:rsidRPr="006E7DD8" w:rsidRDefault="00231CC7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6</w:t>
            </w:r>
          </w:p>
        </w:tc>
        <w:tc>
          <w:tcPr>
            <w:tcW w:w="2552" w:type="dxa"/>
            <w:shd w:val="clear" w:color="auto" w:fill="auto"/>
            <w:vAlign w:val="center"/>
          </w:tcPr>
          <w:p w14:paraId="32E2E5FA" w14:textId="7C40A5D1" w:rsidR="00231CC7" w:rsidRPr="006E7DD8" w:rsidRDefault="00231CC7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62</w:t>
            </w:r>
          </w:p>
        </w:tc>
      </w:tr>
      <w:tr w:rsidR="00231CC7" w:rsidRPr="006E7DD8" w14:paraId="3233214B" w14:textId="77777777" w:rsidTr="001A593C">
        <w:trPr>
          <w:trHeight w:val="288"/>
        </w:trPr>
        <w:tc>
          <w:tcPr>
            <w:tcW w:w="4701" w:type="dxa"/>
            <w:shd w:val="clear" w:color="auto" w:fill="auto"/>
            <w:noWrap/>
            <w:vAlign w:val="bottom"/>
          </w:tcPr>
          <w:p w14:paraId="45C36ABB" w14:textId="6316CDF1" w:rsidR="00231CC7" w:rsidRPr="006E7DD8" w:rsidRDefault="00231CC7" w:rsidP="00231CC7">
            <w:pPr>
              <w:widowControl/>
              <w:autoSpaceDE/>
              <w:autoSpaceDN/>
              <w:adjustRightInd/>
              <w:rPr>
                <w:rFonts w:ascii="Arial" w:hAnsi="Arial" w:cs="Arial"/>
                <w:sz w:val="20"/>
                <w:szCs w:val="20"/>
                <w:lang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Negative as neutral – neutral as negative</w:t>
            </w:r>
          </w:p>
        </w:tc>
        <w:tc>
          <w:tcPr>
            <w:tcW w:w="2369" w:type="dxa"/>
            <w:shd w:val="clear" w:color="auto" w:fill="auto"/>
            <w:vAlign w:val="center"/>
          </w:tcPr>
          <w:p w14:paraId="74E268E3" w14:textId="7DA50AB7" w:rsidR="00231CC7" w:rsidRPr="006E7DD8" w:rsidRDefault="00231CC7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6</w:t>
            </w:r>
          </w:p>
        </w:tc>
        <w:tc>
          <w:tcPr>
            <w:tcW w:w="2368" w:type="dxa"/>
            <w:shd w:val="clear" w:color="auto" w:fill="auto"/>
            <w:vAlign w:val="center"/>
          </w:tcPr>
          <w:p w14:paraId="2CDECE51" w14:textId="0578F2E6" w:rsidR="00231CC7" w:rsidRPr="006E7DD8" w:rsidRDefault="00231CC7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39</w:t>
            </w:r>
          </w:p>
        </w:tc>
        <w:tc>
          <w:tcPr>
            <w:tcW w:w="2152" w:type="dxa"/>
            <w:shd w:val="clear" w:color="auto" w:fill="auto"/>
            <w:vAlign w:val="center"/>
          </w:tcPr>
          <w:p w14:paraId="7A9DCB05" w14:textId="0FAE0BFA" w:rsidR="00231CC7" w:rsidRPr="006E7DD8" w:rsidRDefault="00231CC7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6</w:t>
            </w:r>
          </w:p>
        </w:tc>
        <w:tc>
          <w:tcPr>
            <w:tcW w:w="2552" w:type="dxa"/>
            <w:shd w:val="clear" w:color="auto" w:fill="auto"/>
            <w:vAlign w:val="center"/>
          </w:tcPr>
          <w:p w14:paraId="1282779B" w14:textId="57264573" w:rsidR="00231CC7" w:rsidRPr="006E7DD8" w:rsidRDefault="00231CC7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.15</w:t>
            </w:r>
          </w:p>
        </w:tc>
      </w:tr>
      <w:tr w:rsidR="00231CC7" w:rsidRPr="006E7DD8" w14:paraId="6F9394B4" w14:textId="77777777" w:rsidTr="001A593C">
        <w:trPr>
          <w:trHeight w:val="288"/>
        </w:trPr>
        <w:tc>
          <w:tcPr>
            <w:tcW w:w="4701" w:type="dxa"/>
            <w:shd w:val="clear" w:color="auto" w:fill="auto"/>
            <w:noWrap/>
            <w:vAlign w:val="bottom"/>
          </w:tcPr>
          <w:p w14:paraId="6E91059F" w14:textId="1F02DFDC" w:rsidR="00231CC7" w:rsidRPr="006E7DD8" w:rsidRDefault="00231CC7" w:rsidP="00231CC7">
            <w:pPr>
              <w:widowControl/>
              <w:autoSpaceDE/>
              <w:autoSpaceDN/>
              <w:adjustRightInd/>
              <w:rPr>
                <w:rFonts w:ascii="Arial" w:hAnsi="Arial" w:cs="Arial"/>
                <w:sz w:val="20"/>
                <w:szCs w:val="20"/>
                <w:lang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Neutral as positive – neutral as negative</w:t>
            </w:r>
          </w:p>
        </w:tc>
        <w:tc>
          <w:tcPr>
            <w:tcW w:w="2369" w:type="dxa"/>
            <w:shd w:val="clear" w:color="auto" w:fill="auto"/>
            <w:vAlign w:val="center"/>
          </w:tcPr>
          <w:p w14:paraId="4C919AA0" w14:textId="6FE8E951" w:rsidR="00231CC7" w:rsidRPr="006E7DD8" w:rsidRDefault="00231CC7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6</w:t>
            </w:r>
          </w:p>
        </w:tc>
        <w:tc>
          <w:tcPr>
            <w:tcW w:w="2368" w:type="dxa"/>
            <w:shd w:val="clear" w:color="auto" w:fill="auto"/>
            <w:vAlign w:val="center"/>
          </w:tcPr>
          <w:p w14:paraId="08E5BB54" w14:textId="3988CD33" w:rsidR="00231CC7" w:rsidRPr="006E7DD8" w:rsidRDefault="00231CC7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1.37</w:t>
            </w:r>
          </w:p>
        </w:tc>
        <w:tc>
          <w:tcPr>
            <w:tcW w:w="2152" w:type="dxa"/>
            <w:shd w:val="clear" w:color="auto" w:fill="auto"/>
            <w:vAlign w:val="center"/>
          </w:tcPr>
          <w:p w14:paraId="705038C4" w14:textId="230E2F38" w:rsidR="00231CC7" w:rsidRPr="006E7DD8" w:rsidRDefault="00231CC7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66</w:t>
            </w:r>
          </w:p>
        </w:tc>
        <w:tc>
          <w:tcPr>
            <w:tcW w:w="2552" w:type="dxa"/>
            <w:shd w:val="clear" w:color="auto" w:fill="auto"/>
            <w:vAlign w:val="center"/>
          </w:tcPr>
          <w:p w14:paraId="509E9A55" w14:textId="337A562B" w:rsidR="00231CC7" w:rsidRPr="006E7DD8" w:rsidRDefault="00231CC7" w:rsidP="001A593C">
            <w:pPr>
              <w:widowControl/>
              <w:autoSpaceDE/>
              <w:autoSpaceDN/>
              <w:adjustRightInd/>
              <w:jc w:val="center"/>
              <w:rPr>
                <w:rFonts w:ascii="Arial" w:hAnsi="Arial" w:cs="Arial"/>
                <w:sz w:val="20"/>
                <w:szCs w:val="20"/>
                <w:lang w:val="de-DE" w:eastAsia="de-DE"/>
              </w:rPr>
            </w:pPr>
            <w:r w:rsidRPr="006E7DD8">
              <w:rPr>
                <w:rFonts w:ascii="Arial" w:hAnsi="Arial" w:cs="Arial"/>
                <w:sz w:val="20"/>
                <w:szCs w:val="20"/>
                <w:lang w:val="de-DE" w:eastAsia="de-DE"/>
              </w:rPr>
              <w:t>0.69</w:t>
            </w:r>
          </w:p>
        </w:tc>
      </w:tr>
    </w:tbl>
    <w:p w14:paraId="4247761C" w14:textId="77777777" w:rsidR="00E7686D" w:rsidRPr="00E7686D" w:rsidRDefault="00E7686D" w:rsidP="004A4958">
      <w:pPr>
        <w:rPr>
          <w:rFonts w:ascii="Arial" w:hAnsi="Arial" w:cs="Arial"/>
          <w:i/>
          <w:iCs/>
          <w:sz w:val="6"/>
          <w:szCs w:val="6"/>
        </w:rPr>
      </w:pPr>
    </w:p>
    <w:p w14:paraId="663AC2E4" w14:textId="7D2CFF34" w:rsidR="0034364B" w:rsidRPr="006E7DD8" w:rsidRDefault="004C7CA6" w:rsidP="004A4958">
      <w:pPr>
        <w:rPr>
          <w:rFonts w:ascii="Arial" w:hAnsi="Arial" w:cs="Arial"/>
          <w:sz w:val="20"/>
          <w:szCs w:val="20"/>
        </w:rPr>
      </w:pPr>
      <w:r w:rsidRPr="006E7DD8">
        <w:rPr>
          <w:rFonts w:ascii="Arial" w:hAnsi="Arial" w:cs="Arial"/>
          <w:i/>
          <w:iCs/>
          <w:sz w:val="20"/>
          <w:szCs w:val="20"/>
        </w:rPr>
        <w:t>Note</w:t>
      </w:r>
      <w:r w:rsidRPr="006E7DD8">
        <w:rPr>
          <w:rFonts w:ascii="Arial" w:hAnsi="Arial" w:cs="Arial"/>
          <w:sz w:val="20"/>
          <w:szCs w:val="20"/>
        </w:rPr>
        <w:t>.  d = effect size (Cohen’s d).</w:t>
      </w:r>
    </w:p>
    <w:p w14:paraId="08DBC3E0" w14:textId="17036057" w:rsidR="00ED66E1" w:rsidRDefault="00ED66E1" w:rsidP="00AA0E20">
      <w:pPr>
        <w:spacing w:line="360" w:lineRule="auto"/>
        <w:rPr>
          <w:rFonts w:ascii="Arial" w:hAnsi="Arial" w:cs="Arial"/>
          <w:sz w:val="20"/>
          <w:szCs w:val="20"/>
        </w:rPr>
      </w:pPr>
    </w:p>
    <w:p w14:paraId="7867D8FC" w14:textId="77777777" w:rsidR="000F5029" w:rsidRDefault="000F5029" w:rsidP="00AA0E20">
      <w:pPr>
        <w:spacing w:line="360" w:lineRule="auto"/>
        <w:rPr>
          <w:rFonts w:ascii="Arial" w:hAnsi="Arial" w:cs="Arial"/>
          <w:sz w:val="20"/>
          <w:szCs w:val="20"/>
        </w:rPr>
      </w:pPr>
    </w:p>
    <w:p w14:paraId="5DBBB277" w14:textId="77777777" w:rsidR="000F5029" w:rsidRDefault="000F5029" w:rsidP="00AA0E20">
      <w:pPr>
        <w:spacing w:line="360" w:lineRule="auto"/>
        <w:rPr>
          <w:rFonts w:ascii="Arial" w:hAnsi="Arial" w:cs="Arial"/>
          <w:sz w:val="20"/>
          <w:szCs w:val="20"/>
        </w:rPr>
      </w:pPr>
    </w:p>
    <w:p w14:paraId="7FF44B4C" w14:textId="77777777" w:rsidR="000F5029" w:rsidRDefault="000F5029" w:rsidP="00AA0E20">
      <w:pPr>
        <w:spacing w:line="360" w:lineRule="auto"/>
        <w:rPr>
          <w:rFonts w:ascii="Arial" w:hAnsi="Arial" w:cs="Arial"/>
          <w:sz w:val="20"/>
          <w:szCs w:val="20"/>
        </w:rPr>
      </w:pPr>
    </w:p>
    <w:p w14:paraId="581040EF" w14:textId="77777777" w:rsidR="000F5029" w:rsidRDefault="000F5029" w:rsidP="00AA0E20">
      <w:pPr>
        <w:spacing w:line="360" w:lineRule="auto"/>
        <w:rPr>
          <w:rFonts w:ascii="Arial" w:hAnsi="Arial" w:cs="Arial"/>
          <w:sz w:val="20"/>
          <w:szCs w:val="20"/>
        </w:rPr>
      </w:pPr>
    </w:p>
    <w:p w14:paraId="19546A75" w14:textId="77777777" w:rsidR="000F5029" w:rsidRDefault="000F5029" w:rsidP="00AA0E20">
      <w:pPr>
        <w:spacing w:line="360" w:lineRule="auto"/>
        <w:rPr>
          <w:rFonts w:ascii="Arial" w:hAnsi="Arial" w:cs="Arial"/>
          <w:sz w:val="20"/>
          <w:szCs w:val="20"/>
        </w:rPr>
      </w:pPr>
    </w:p>
    <w:p w14:paraId="4072EC96" w14:textId="77777777" w:rsidR="000F5029" w:rsidRPr="006E7DD8" w:rsidRDefault="000F5029" w:rsidP="00AA0E20">
      <w:pPr>
        <w:spacing w:line="360" w:lineRule="auto"/>
        <w:rPr>
          <w:rFonts w:ascii="Arial" w:hAnsi="Arial" w:cs="Arial"/>
          <w:sz w:val="20"/>
          <w:szCs w:val="20"/>
        </w:rPr>
      </w:pPr>
    </w:p>
    <w:tbl>
      <w:tblPr>
        <w:tblW w:w="13605" w:type="dxa"/>
        <w:tblLook w:val="04A0" w:firstRow="1" w:lastRow="0" w:firstColumn="1" w:lastColumn="0" w:noHBand="0" w:noVBand="1"/>
      </w:tblPr>
      <w:tblGrid>
        <w:gridCol w:w="4535"/>
        <w:gridCol w:w="4535"/>
        <w:gridCol w:w="4535"/>
      </w:tblGrid>
      <w:tr w:rsidR="00E7686D" w:rsidRPr="00E7686D" w14:paraId="78BFE78D" w14:textId="77777777" w:rsidTr="00B566FD">
        <w:trPr>
          <w:trHeight w:val="312"/>
        </w:trPr>
        <w:tc>
          <w:tcPr>
            <w:tcW w:w="13605" w:type="dxa"/>
            <w:gridSpan w:val="3"/>
            <w:tcBorders>
              <w:bottom w:val="single" w:sz="4" w:space="0" w:color="A6A6A6"/>
            </w:tcBorders>
            <w:shd w:val="clear" w:color="auto" w:fill="auto"/>
          </w:tcPr>
          <w:p w14:paraId="737C0B06" w14:textId="1C940E6E" w:rsidR="00110D3F" w:rsidRPr="00033BD9" w:rsidRDefault="00110D3F">
            <w:pPr>
              <w:spacing w:line="360" w:lineRule="auto"/>
              <w:rPr>
                <w:rFonts w:ascii="Arial" w:hAnsi="Arial" w:cs="Arial"/>
                <w:b/>
                <w:bCs/>
                <w:color w:val="808080"/>
                <w:sz w:val="20"/>
                <w:szCs w:val="20"/>
              </w:rPr>
            </w:pPr>
            <w:r w:rsidRPr="00033BD9">
              <w:rPr>
                <w:rFonts w:ascii="Arial" w:hAnsi="Arial" w:cs="Arial"/>
                <w:b/>
                <w:bCs/>
                <w:color w:val="808080"/>
                <w:sz w:val="20"/>
                <w:szCs w:val="20"/>
              </w:rPr>
              <w:lastRenderedPageBreak/>
              <w:t>T</w:t>
            </w:r>
            <w:r w:rsidR="00B566FD" w:rsidRPr="00033BD9">
              <w:rPr>
                <w:rFonts w:ascii="Arial" w:hAnsi="Arial" w:cs="Arial"/>
                <w:b/>
                <w:bCs/>
                <w:color w:val="808080"/>
                <w:sz w:val="20"/>
                <w:szCs w:val="20"/>
              </w:rPr>
              <w:t>ABLE</w:t>
            </w:r>
            <w:r w:rsidRPr="00033BD9">
              <w:rPr>
                <w:rFonts w:ascii="Arial" w:hAnsi="Arial" w:cs="Arial"/>
                <w:b/>
                <w:bCs/>
                <w:color w:val="808080"/>
                <w:sz w:val="20"/>
                <w:szCs w:val="20"/>
              </w:rPr>
              <w:t xml:space="preserve"> S8 Stimuli from the adapted stimulus set by Matzke and colleagues (2014) used for the FEST</w:t>
            </w:r>
            <w:r w:rsidR="006647EA" w:rsidRPr="00033BD9">
              <w:rPr>
                <w:rFonts w:ascii="Arial" w:hAnsi="Arial" w:cs="Arial"/>
                <w:b/>
                <w:bCs/>
                <w:color w:val="808080"/>
                <w:sz w:val="20"/>
                <w:szCs w:val="20"/>
              </w:rPr>
              <w:t>-1 (contrast)</w:t>
            </w:r>
          </w:p>
        </w:tc>
      </w:tr>
      <w:tr w:rsidR="00B566FD" w:rsidRPr="00E7686D" w14:paraId="7C59455D" w14:textId="77777777" w:rsidTr="00033BD9">
        <w:trPr>
          <w:trHeight w:val="312"/>
        </w:trPr>
        <w:tc>
          <w:tcPr>
            <w:tcW w:w="13605" w:type="dxa"/>
            <w:gridSpan w:val="3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808080"/>
            <w:vAlign w:val="center"/>
          </w:tcPr>
          <w:p w14:paraId="539453A2" w14:textId="33F8C7B6" w:rsidR="00B566FD" w:rsidRPr="00033BD9" w:rsidRDefault="00441573" w:rsidP="00441573">
            <w:pPr>
              <w:spacing w:line="360" w:lineRule="auto"/>
              <w:rPr>
                <w:rFonts w:ascii="Arial" w:hAnsi="Arial" w:cs="Arial"/>
                <w:b/>
                <w:bCs/>
                <w:color w:val="FFFFFF"/>
                <w:sz w:val="20"/>
                <w:szCs w:val="20"/>
              </w:rPr>
            </w:pPr>
            <w:r w:rsidRPr="00033BD9">
              <w:rPr>
                <w:rFonts w:ascii="Arial" w:hAnsi="Arial" w:cs="Arial"/>
                <w:b/>
                <w:bCs/>
                <w:color w:val="FFFFFF"/>
                <w:sz w:val="20"/>
                <w:szCs w:val="20"/>
              </w:rPr>
              <w:t>Stimulus Code</w:t>
            </w:r>
          </w:p>
        </w:tc>
      </w:tr>
      <w:tr w:rsidR="00942B0A" w:rsidRPr="006E7DD8" w14:paraId="4E4A2B64" w14:textId="77777777" w:rsidTr="008B453A">
        <w:trPr>
          <w:trHeight w:val="312"/>
        </w:trPr>
        <w:tc>
          <w:tcPr>
            <w:tcW w:w="4535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71F61D92" w14:textId="77777777" w:rsidR="00ED66E1" w:rsidRPr="006E7DD8" w:rsidRDefault="00ED66E1" w:rsidP="00B566FD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5F_FE_C_40</w:t>
            </w:r>
          </w:p>
        </w:tc>
        <w:tc>
          <w:tcPr>
            <w:tcW w:w="4535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09D968E5" w14:textId="77777777" w:rsidR="00ED66E1" w:rsidRPr="006E7DD8" w:rsidRDefault="00ED66E1" w:rsidP="00B566FD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5F_HA_C_40</w:t>
            </w:r>
          </w:p>
        </w:tc>
        <w:tc>
          <w:tcPr>
            <w:tcW w:w="4535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7499E098" w14:textId="77777777" w:rsidR="00ED66E1" w:rsidRPr="006E7DD8" w:rsidRDefault="00ED66E1" w:rsidP="00B566FD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5F_NE_C_00</w:t>
            </w:r>
          </w:p>
        </w:tc>
      </w:tr>
      <w:tr w:rsidR="00942B0A" w:rsidRPr="006E7DD8" w14:paraId="0387886E" w14:textId="77777777" w:rsidTr="008B453A">
        <w:trPr>
          <w:trHeight w:val="312"/>
        </w:trPr>
        <w:tc>
          <w:tcPr>
            <w:tcW w:w="4535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0E6F850E" w14:textId="77777777" w:rsidR="00ED66E1" w:rsidRPr="006E7DD8" w:rsidRDefault="00ED66E1" w:rsidP="00B566FD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6F_FE_C_40</w:t>
            </w:r>
          </w:p>
        </w:tc>
        <w:tc>
          <w:tcPr>
            <w:tcW w:w="4535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675028E0" w14:textId="77777777" w:rsidR="00ED66E1" w:rsidRPr="006E7DD8" w:rsidRDefault="00ED66E1" w:rsidP="00B566FD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6F_HA_C_40</w:t>
            </w:r>
          </w:p>
        </w:tc>
        <w:tc>
          <w:tcPr>
            <w:tcW w:w="4535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093CFB76" w14:textId="77777777" w:rsidR="00ED66E1" w:rsidRPr="006E7DD8" w:rsidRDefault="00ED66E1" w:rsidP="00B566FD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6F_NE_C_00</w:t>
            </w:r>
          </w:p>
        </w:tc>
      </w:tr>
      <w:tr w:rsidR="00942B0A" w:rsidRPr="006E7DD8" w14:paraId="0FB84E23" w14:textId="77777777" w:rsidTr="008B453A">
        <w:trPr>
          <w:trHeight w:val="312"/>
        </w:trPr>
        <w:tc>
          <w:tcPr>
            <w:tcW w:w="4535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01899E09" w14:textId="77777777" w:rsidR="00ED66E1" w:rsidRPr="006E7DD8" w:rsidRDefault="00ED66E1" w:rsidP="00B566FD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7F_FE_C_40</w:t>
            </w:r>
          </w:p>
        </w:tc>
        <w:tc>
          <w:tcPr>
            <w:tcW w:w="4535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178069FB" w14:textId="77777777" w:rsidR="00ED66E1" w:rsidRPr="006E7DD8" w:rsidRDefault="00ED66E1" w:rsidP="00B566FD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7F_HA_C_40</w:t>
            </w:r>
          </w:p>
        </w:tc>
        <w:tc>
          <w:tcPr>
            <w:tcW w:w="4535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346E8A31" w14:textId="77777777" w:rsidR="00ED66E1" w:rsidRPr="006E7DD8" w:rsidRDefault="00ED66E1" w:rsidP="00B566FD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7F_NE_C_00</w:t>
            </w:r>
          </w:p>
        </w:tc>
      </w:tr>
      <w:tr w:rsidR="00942B0A" w:rsidRPr="006E7DD8" w14:paraId="5EC9BE01" w14:textId="77777777" w:rsidTr="008B453A">
        <w:trPr>
          <w:trHeight w:val="312"/>
        </w:trPr>
        <w:tc>
          <w:tcPr>
            <w:tcW w:w="4535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2C9A45C2" w14:textId="77777777" w:rsidR="00ED66E1" w:rsidRPr="006E7DD8" w:rsidRDefault="00ED66E1" w:rsidP="00B566FD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8F_FE_C_40</w:t>
            </w:r>
          </w:p>
        </w:tc>
        <w:tc>
          <w:tcPr>
            <w:tcW w:w="4535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3572E5AD" w14:textId="77777777" w:rsidR="00ED66E1" w:rsidRPr="006E7DD8" w:rsidRDefault="00ED66E1" w:rsidP="00B566FD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8F_HA_C_40</w:t>
            </w:r>
          </w:p>
        </w:tc>
        <w:tc>
          <w:tcPr>
            <w:tcW w:w="4535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13E1F6E7" w14:textId="77777777" w:rsidR="00ED66E1" w:rsidRPr="006E7DD8" w:rsidRDefault="00ED66E1" w:rsidP="00B566FD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8F_NE_C_00</w:t>
            </w:r>
          </w:p>
        </w:tc>
      </w:tr>
      <w:tr w:rsidR="00942B0A" w:rsidRPr="006E7DD8" w14:paraId="4C32302F" w14:textId="77777777" w:rsidTr="008B453A">
        <w:trPr>
          <w:trHeight w:val="312"/>
        </w:trPr>
        <w:tc>
          <w:tcPr>
            <w:tcW w:w="4535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7C8B0E24" w14:textId="77777777" w:rsidR="00ED66E1" w:rsidRPr="006E7DD8" w:rsidRDefault="00ED66E1" w:rsidP="00B566FD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9F_FE_C_40</w:t>
            </w:r>
          </w:p>
        </w:tc>
        <w:tc>
          <w:tcPr>
            <w:tcW w:w="4535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7DAA7CDA" w14:textId="77777777" w:rsidR="00ED66E1" w:rsidRPr="006E7DD8" w:rsidRDefault="00ED66E1" w:rsidP="00B566FD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9F_HA_C_40</w:t>
            </w:r>
          </w:p>
        </w:tc>
        <w:tc>
          <w:tcPr>
            <w:tcW w:w="4535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1084A81E" w14:textId="77777777" w:rsidR="00ED66E1" w:rsidRPr="006E7DD8" w:rsidRDefault="00ED66E1" w:rsidP="00B566FD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9F_NE_C_00</w:t>
            </w:r>
          </w:p>
        </w:tc>
      </w:tr>
      <w:tr w:rsidR="00942B0A" w:rsidRPr="006E7DD8" w14:paraId="01602CE5" w14:textId="77777777" w:rsidTr="008B453A">
        <w:trPr>
          <w:trHeight w:val="312"/>
        </w:trPr>
        <w:tc>
          <w:tcPr>
            <w:tcW w:w="4535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3C6F5823" w14:textId="77777777" w:rsidR="00ED66E1" w:rsidRPr="006E7DD8" w:rsidRDefault="00ED66E1" w:rsidP="00B566FD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20M_FE_C_40</w:t>
            </w:r>
          </w:p>
        </w:tc>
        <w:tc>
          <w:tcPr>
            <w:tcW w:w="4535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1695011F" w14:textId="77777777" w:rsidR="00ED66E1" w:rsidRPr="006E7DD8" w:rsidRDefault="00ED66E1" w:rsidP="00B566FD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20M_HA_C_40</w:t>
            </w:r>
          </w:p>
        </w:tc>
        <w:tc>
          <w:tcPr>
            <w:tcW w:w="4535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6D58C3E5" w14:textId="77777777" w:rsidR="00ED66E1" w:rsidRPr="006E7DD8" w:rsidRDefault="00ED66E1" w:rsidP="00B566FD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20M_NE_C_00</w:t>
            </w:r>
          </w:p>
        </w:tc>
      </w:tr>
      <w:tr w:rsidR="00942B0A" w:rsidRPr="006E7DD8" w14:paraId="39EC82B6" w14:textId="77777777" w:rsidTr="008B453A">
        <w:trPr>
          <w:trHeight w:val="312"/>
        </w:trPr>
        <w:tc>
          <w:tcPr>
            <w:tcW w:w="4535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61A6F4AD" w14:textId="77777777" w:rsidR="00ED66E1" w:rsidRPr="006E7DD8" w:rsidRDefault="00ED66E1" w:rsidP="00B566FD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21M_FE_C_40</w:t>
            </w:r>
          </w:p>
        </w:tc>
        <w:tc>
          <w:tcPr>
            <w:tcW w:w="4535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5D05867C" w14:textId="77777777" w:rsidR="00ED66E1" w:rsidRPr="006E7DD8" w:rsidRDefault="00ED66E1" w:rsidP="00B566FD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21M_HA_C_40</w:t>
            </w:r>
          </w:p>
        </w:tc>
        <w:tc>
          <w:tcPr>
            <w:tcW w:w="4535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38052F18" w14:textId="77777777" w:rsidR="00ED66E1" w:rsidRPr="006E7DD8" w:rsidRDefault="00ED66E1" w:rsidP="00B566FD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21M_NE_C_00</w:t>
            </w:r>
          </w:p>
        </w:tc>
      </w:tr>
      <w:tr w:rsidR="00942B0A" w:rsidRPr="006E7DD8" w14:paraId="79A9E96C" w14:textId="77777777" w:rsidTr="008B453A">
        <w:trPr>
          <w:trHeight w:val="312"/>
        </w:trPr>
        <w:tc>
          <w:tcPr>
            <w:tcW w:w="4535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415F5589" w14:textId="77777777" w:rsidR="00ED66E1" w:rsidRPr="006E7DD8" w:rsidRDefault="00ED66E1" w:rsidP="00B566FD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23M_FE_C_40</w:t>
            </w:r>
          </w:p>
        </w:tc>
        <w:tc>
          <w:tcPr>
            <w:tcW w:w="4535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0161454F" w14:textId="77777777" w:rsidR="00ED66E1" w:rsidRPr="006E7DD8" w:rsidRDefault="00ED66E1" w:rsidP="00B566FD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23M_HA_C_40</w:t>
            </w:r>
          </w:p>
        </w:tc>
        <w:tc>
          <w:tcPr>
            <w:tcW w:w="4535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0BACA7B1" w14:textId="77777777" w:rsidR="00ED66E1" w:rsidRPr="006E7DD8" w:rsidRDefault="00ED66E1" w:rsidP="00B566FD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23M_NE_C_00</w:t>
            </w:r>
          </w:p>
        </w:tc>
      </w:tr>
      <w:tr w:rsidR="00942B0A" w:rsidRPr="006E7DD8" w14:paraId="7FCD9B1B" w14:textId="77777777" w:rsidTr="008B453A">
        <w:trPr>
          <w:trHeight w:val="312"/>
        </w:trPr>
        <w:tc>
          <w:tcPr>
            <w:tcW w:w="4535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066CBB74" w14:textId="77777777" w:rsidR="00ED66E1" w:rsidRPr="006E7DD8" w:rsidRDefault="00ED66E1" w:rsidP="00B566FD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28M_FE_C_40</w:t>
            </w:r>
          </w:p>
        </w:tc>
        <w:tc>
          <w:tcPr>
            <w:tcW w:w="4535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145FF988" w14:textId="77777777" w:rsidR="00ED66E1" w:rsidRPr="006E7DD8" w:rsidRDefault="00ED66E1" w:rsidP="00B566FD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28M_HA_C_40</w:t>
            </w:r>
          </w:p>
        </w:tc>
        <w:tc>
          <w:tcPr>
            <w:tcW w:w="4535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40F48636" w14:textId="77777777" w:rsidR="00ED66E1" w:rsidRPr="006E7DD8" w:rsidRDefault="00ED66E1" w:rsidP="00B566FD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28M_NE_C_00</w:t>
            </w:r>
          </w:p>
        </w:tc>
      </w:tr>
      <w:tr w:rsidR="00942B0A" w:rsidRPr="006E7DD8" w14:paraId="530AC4D1" w14:textId="77777777" w:rsidTr="008B453A">
        <w:trPr>
          <w:trHeight w:val="312"/>
        </w:trPr>
        <w:tc>
          <w:tcPr>
            <w:tcW w:w="4535" w:type="dxa"/>
            <w:tcBorders>
              <w:top w:val="single" w:sz="4" w:space="0" w:color="A6A6A6"/>
              <w:left w:val="single" w:sz="4" w:space="0" w:color="A6A6A6"/>
              <w:bottom w:val="single" w:sz="8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0DC464AE" w14:textId="77777777" w:rsidR="00ED66E1" w:rsidRPr="006E7DD8" w:rsidRDefault="00ED66E1" w:rsidP="00B566FD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30M_FE_C_40</w:t>
            </w:r>
          </w:p>
        </w:tc>
        <w:tc>
          <w:tcPr>
            <w:tcW w:w="4535" w:type="dxa"/>
            <w:tcBorders>
              <w:top w:val="single" w:sz="4" w:space="0" w:color="A6A6A6"/>
              <w:left w:val="single" w:sz="4" w:space="0" w:color="A6A6A6"/>
              <w:bottom w:val="single" w:sz="8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42572314" w14:textId="77777777" w:rsidR="00ED66E1" w:rsidRPr="006E7DD8" w:rsidRDefault="00ED66E1" w:rsidP="00B566FD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30M_HA_C_40</w:t>
            </w:r>
          </w:p>
        </w:tc>
        <w:tc>
          <w:tcPr>
            <w:tcW w:w="4535" w:type="dxa"/>
            <w:tcBorders>
              <w:top w:val="single" w:sz="4" w:space="0" w:color="A6A6A6"/>
              <w:left w:val="single" w:sz="4" w:space="0" w:color="A6A6A6"/>
              <w:bottom w:val="single" w:sz="8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23E99520" w14:textId="77777777" w:rsidR="00ED66E1" w:rsidRPr="006E7DD8" w:rsidRDefault="00ED66E1" w:rsidP="00B566FD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30M_NE_C_00</w:t>
            </w:r>
          </w:p>
        </w:tc>
      </w:tr>
    </w:tbl>
    <w:p w14:paraId="698C21B6" w14:textId="7B5DBF20" w:rsidR="00ED66E1" w:rsidRPr="006E7DD8" w:rsidRDefault="00ED66E1" w:rsidP="00ED66E1">
      <w:pPr>
        <w:spacing w:line="360" w:lineRule="auto"/>
        <w:rPr>
          <w:rFonts w:ascii="Arial" w:hAnsi="Arial" w:cs="Arial"/>
          <w:b/>
          <w:bCs/>
          <w:sz w:val="20"/>
          <w:szCs w:val="20"/>
        </w:rPr>
      </w:pPr>
    </w:p>
    <w:tbl>
      <w:tblPr>
        <w:tblW w:w="0" w:type="auto"/>
        <w:tblLook w:val="04A0" w:firstRow="1" w:lastRow="0" w:firstColumn="1" w:lastColumn="0" w:noHBand="0" w:noVBand="1"/>
      </w:tblPr>
      <w:tblGrid>
        <w:gridCol w:w="4535"/>
        <w:gridCol w:w="4535"/>
        <w:gridCol w:w="4535"/>
      </w:tblGrid>
      <w:tr w:rsidR="008B453A" w:rsidRPr="008B453A" w14:paraId="7B633278" w14:textId="77777777" w:rsidTr="008B453A">
        <w:trPr>
          <w:trHeight w:val="312"/>
        </w:trPr>
        <w:tc>
          <w:tcPr>
            <w:tcW w:w="13605" w:type="dxa"/>
            <w:gridSpan w:val="3"/>
            <w:tcBorders>
              <w:bottom w:val="single" w:sz="4" w:space="0" w:color="A6A6A6"/>
            </w:tcBorders>
            <w:shd w:val="clear" w:color="auto" w:fill="auto"/>
          </w:tcPr>
          <w:p w14:paraId="35EA5F9F" w14:textId="11C4089F" w:rsidR="00110D3F" w:rsidRPr="00033BD9" w:rsidRDefault="00110D3F">
            <w:pPr>
              <w:spacing w:line="360" w:lineRule="auto"/>
              <w:rPr>
                <w:rFonts w:ascii="Arial" w:hAnsi="Arial" w:cs="Arial"/>
                <w:b/>
                <w:bCs/>
                <w:color w:val="808080"/>
                <w:sz w:val="20"/>
                <w:szCs w:val="20"/>
              </w:rPr>
            </w:pPr>
            <w:r w:rsidRPr="00033BD9">
              <w:rPr>
                <w:rFonts w:ascii="Arial" w:hAnsi="Arial" w:cs="Arial"/>
                <w:b/>
                <w:bCs/>
                <w:color w:val="808080"/>
                <w:sz w:val="20"/>
                <w:szCs w:val="20"/>
              </w:rPr>
              <w:t>T</w:t>
            </w:r>
            <w:r w:rsidR="008B453A" w:rsidRPr="00033BD9">
              <w:rPr>
                <w:rFonts w:ascii="Arial" w:hAnsi="Arial" w:cs="Arial"/>
                <w:b/>
                <w:bCs/>
                <w:color w:val="808080"/>
                <w:sz w:val="20"/>
                <w:szCs w:val="20"/>
              </w:rPr>
              <w:t>ABLE</w:t>
            </w:r>
            <w:r w:rsidRPr="00033BD9">
              <w:rPr>
                <w:rFonts w:ascii="Arial" w:hAnsi="Arial" w:cs="Arial"/>
                <w:b/>
                <w:bCs/>
                <w:color w:val="808080"/>
                <w:sz w:val="20"/>
                <w:szCs w:val="20"/>
              </w:rPr>
              <w:t xml:space="preserve"> S9 Stimuli from the original </w:t>
            </w:r>
            <w:proofErr w:type="spellStart"/>
            <w:r w:rsidRPr="00033BD9">
              <w:rPr>
                <w:rFonts w:ascii="Arial" w:hAnsi="Arial" w:cs="Arial"/>
                <w:b/>
                <w:bCs/>
                <w:color w:val="808080"/>
                <w:sz w:val="20"/>
                <w:szCs w:val="20"/>
              </w:rPr>
              <w:t>NimStim</w:t>
            </w:r>
            <w:proofErr w:type="spellEnd"/>
            <w:r w:rsidRPr="00033BD9">
              <w:rPr>
                <w:rFonts w:ascii="Arial" w:hAnsi="Arial" w:cs="Arial"/>
                <w:b/>
                <w:bCs/>
                <w:color w:val="808080"/>
                <w:sz w:val="20"/>
                <w:szCs w:val="20"/>
              </w:rPr>
              <w:t xml:space="preserve"> Face Stimulus Set (Tottenham et al., 2009) used for the FEST</w:t>
            </w:r>
            <w:r w:rsidR="006647EA" w:rsidRPr="00033BD9">
              <w:rPr>
                <w:rFonts w:ascii="Arial" w:hAnsi="Arial" w:cs="Arial"/>
                <w:b/>
                <w:bCs/>
                <w:color w:val="808080"/>
                <w:sz w:val="20"/>
                <w:szCs w:val="20"/>
              </w:rPr>
              <w:t>-2 (saturation)</w:t>
            </w:r>
          </w:p>
        </w:tc>
      </w:tr>
      <w:tr w:rsidR="00C63C4E" w:rsidRPr="008B453A" w14:paraId="53751605" w14:textId="77777777" w:rsidTr="00033BD9">
        <w:trPr>
          <w:trHeight w:val="312"/>
        </w:trPr>
        <w:tc>
          <w:tcPr>
            <w:tcW w:w="13605" w:type="dxa"/>
            <w:gridSpan w:val="3"/>
            <w:tcBorders>
              <w:bottom w:val="single" w:sz="4" w:space="0" w:color="A6A6A6"/>
            </w:tcBorders>
            <w:shd w:val="clear" w:color="auto" w:fill="808080"/>
            <w:vAlign w:val="center"/>
          </w:tcPr>
          <w:p w14:paraId="0D74C34D" w14:textId="0E0211D2" w:rsidR="00C63C4E" w:rsidRPr="00033BD9" w:rsidRDefault="00441573" w:rsidP="00441573">
            <w:pPr>
              <w:tabs>
                <w:tab w:val="center" w:pos="6694"/>
                <w:tab w:val="left" w:pos="7133"/>
              </w:tabs>
              <w:spacing w:line="360" w:lineRule="auto"/>
              <w:rPr>
                <w:rFonts w:ascii="Arial" w:hAnsi="Arial" w:cs="Arial"/>
                <w:b/>
                <w:bCs/>
                <w:color w:val="FFFFFF"/>
                <w:sz w:val="20"/>
                <w:szCs w:val="20"/>
              </w:rPr>
            </w:pPr>
            <w:r w:rsidRPr="00033BD9">
              <w:rPr>
                <w:rFonts w:ascii="Arial" w:hAnsi="Arial" w:cs="Arial"/>
                <w:b/>
                <w:bCs/>
                <w:color w:val="FFFFFF"/>
                <w:sz w:val="20"/>
                <w:szCs w:val="20"/>
              </w:rPr>
              <w:t>Stimulus Code</w:t>
            </w:r>
            <w:r w:rsidRPr="00033BD9">
              <w:rPr>
                <w:rFonts w:ascii="Arial" w:hAnsi="Arial" w:cs="Arial"/>
                <w:b/>
                <w:bCs/>
                <w:color w:val="FFFFFF"/>
                <w:sz w:val="20"/>
                <w:szCs w:val="20"/>
              </w:rPr>
              <w:tab/>
            </w:r>
            <w:r w:rsidRPr="00033BD9">
              <w:rPr>
                <w:rFonts w:ascii="Arial" w:hAnsi="Arial" w:cs="Arial"/>
                <w:b/>
                <w:bCs/>
                <w:color w:val="FFFFFF"/>
                <w:sz w:val="20"/>
                <w:szCs w:val="20"/>
              </w:rPr>
              <w:tab/>
            </w:r>
          </w:p>
        </w:tc>
      </w:tr>
      <w:tr w:rsidR="00942B0A" w:rsidRPr="006E7DD8" w14:paraId="652B9677" w14:textId="77777777" w:rsidTr="00C63C4E">
        <w:trPr>
          <w:trHeight w:val="312"/>
        </w:trPr>
        <w:tc>
          <w:tcPr>
            <w:tcW w:w="4535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3FF62F77" w14:textId="77777777" w:rsidR="00ED66E1" w:rsidRPr="006E7DD8" w:rsidRDefault="00ED66E1" w:rsidP="00C63C4E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5F_FE_C</w:t>
            </w:r>
          </w:p>
        </w:tc>
        <w:tc>
          <w:tcPr>
            <w:tcW w:w="4535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6287B4BB" w14:textId="77777777" w:rsidR="00ED66E1" w:rsidRPr="006E7DD8" w:rsidRDefault="00ED66E1" w:rsidP="00C63C4E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5F_HA_C</w:t>
            </w:r>
          </w:p>
        </w:tc>
        <w:tc>
          <w:tcPr>
            <w:tcW w:w="4535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0B2D553C" w14:textId="77777777" w:rsidR="00ED66E1" w:rsidRPr="006E7DD8" w:rsidRDefault="00ED66E1" w:rsidP="00C63C4E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5F_NE_C</w:t>
            </w:r>
          </w:p>
        </w:tc>
      </w:tr>
      <w:tr w:rsidR="00942B0A" w:rsidRPr="006E7DD8" w14:paraId="2FB00083" w14:textId="77777777" w:rsidTr="00C63C4E">
        <w:trPr>
          <w:trHeight w:val="312"/>
        </w:trPr>
        <w:tc>
          <w:tcPr>
            <w:tcW w:w="4535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543851DC" w14:textId="77777777" w:rsidR="00ED66E1" w:rsidRPr="006E7DD8" w:rsidRDefault="00ED66E1" w:rsidP="00C63C4E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6F_FE_C</w:t>
            </w:r>
          </w:p>
        </w:tc>
        <w:tc>
          <w:tcPr>
            <w:tcW w:w="4535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0FA93DB7" w14:textId="77777777" w:rsidR="00ED66E1" w:rsidRPr="006E7DD8" w:rsidRDefault="00ED66E1" w:rsidP="00C63C4E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6F_HA_C</w:t>
            </w:r>
          </w:p>
        </w:tc>
        <w:tc>
          <w:tcPr>
            <w:tcW w:w="4535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6AB15252" w14:textId="77777777" w:rsidR="00ED66E1" w:rsidRPr="006E7DD8" w:rsidRDefault="00ED66E1" w:rsidP="00C63C4E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6F_NE_C</w:t>
            </w:r>
          </w:p>
        </w:tc>
      </w:tr>
      <w:tr w:rsidR="00942B0A" w:rsidRPr="006E7DD8" w14:paraId="7A85171F" w14:textId="77777777" w:rsidTr="00C63C4E">
        <w:trPr>
          <w:trHeight w:val="312"/>
        </w:trPr>
        <w:tc>
          <w:tcPr>
            <w:tcW w:w="4535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0E106A93" w14:textId="77777777" w:rsidR="00ED66E1" w:rsidRPr="006E7DD8" w:rsidRDefault="00ED66E1" w:rsidP="00C63C4E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7F_FE_C</w:t>
            </w:r>
          </w:p>
        </w:tc>
        <w:tc>
          <w:tcPr>
            <w:tcW w:w="4535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26D539BC" w14:textId="77777777" w:rsidR="00ED66E1" w:rsidRPr="006E7DD8" w:rsidRDefault="00ED66E1" w:rsidP="00C63C4E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7F_HA_C</w:t>
            </w:r>
          </w:p>
        </w:tc>
        <w:tc>
          <w:tcPr>
            <w:tcW w:w="4535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5D149AD7" w14:textId="77777777" w:rsidR="00ED66E1" w:rsidRPr="006E7DD8" w:rsidRDefault="00ED66E1" w:rsidP="00C63C4E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7F_NE_C</w:t>
            </w:r>
          </w:p>
        </w:tc>
      </w:tr>
      <w:tr w:rsidR="00942B0A" w:rsidRPr="006E7DD8" w14:paraId="50271783" w14:textId="77777777" w:rsidTr="00C63C4E">
        <w:trPr>
          <w:trHeight w:val="312"/>
        </w:trPr>
        <w:tc>
          <w:tcPr>
            <w:tcW w:w="4535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5ED50B7A" w14:textId="77777777" w:rsidR="00ED66E1" w:rsidRPr="006E7DD8" w:rsidRDefault="00ED66E1" w:rsidP="00C63C4E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8F_FE_C</w:t>
            </w:r>
          </w:p>
        </w:tc>
        <w:tc>
          <w:tcPr>
            <w:tcW w:w="4535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2E26340B" w14:textId="77777777" w:rsidR="00ED66E1" w:rsidRPr="006E7DD8" w:rsidRDefault="00ED66E1" w:rsidP="00C63C4E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8F_HA_C</w:t>
            </w:r>
          </w:p>
        </w:tc>
        <w:tc>
          <w:tcPr>
            <w:tcW w:w="4535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0AA752FB" w14:textId="77777777" w:rsidR="00ED66E1" w:rsidRPr="006E7DD8" w:rsidRDefault="00ED66E1" w:rsidP="00C63C4E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8F_NE_C</w:t>
            </w:r>
          </w:p>
        </w:tc>
      </w:tr>
      <w:tr w:rsidR="00942B0A" w:rsidRPr="006E7DD8" w14:paraId="3737BC2C" w14:textId="77777777" w:rsidTr="00C63C4E">
        <w:trPr>
          <w:trHeight w:val="312"/>
        </w:trPr>
        <w:tc>
          <w:tcPr>
            <w:tcW w:w="4535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06BDDC80" w14:textId="77777777" w:rsidR="00ED66E1" w:rsidRPr="006E7DD8" w:rsidRDefault="00ED66E1" w:rsidP="00C63C4E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9F_FE_C</w:t>
            </w:r>
          </w:p>
        </w:tc>
        <w:tc>
          <w:tcPr>
            <w:tcW w:w="4535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3CC0E128" w14:textId="77777777" w:rsidR="00ED66E1" w:rsidRPr="006E7DD8" w:rsidRDefault="00ED66E1" w:rsidP="00C63C4E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9F_HA_C</w:t>
            </w:r>
          </w:p>
        </w:tc>
        <w:tc>
          <w:tcPr>
            <w:tcW w:w="4535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4E8AA062" w14:textId="77777777" w:rsidR="00ED66E1" w:rsidRPr="006E7DD8" w:rsidRDefault="00ED66E1" w:rsidP="00C63C4E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09F_NE_C</w:t>
            </w:r>
          </w:p>
        </w:tc>
      </w:tr>
      <w:tr w:rsidR="00942B0A" w:rsidRPr="006E7DD8" w14:paraId="11A74D13" w14:textId="77777777" w:rsidTr="00C63C4E">
        <w:trPr>
          <w:trHeight w:val="312"/>
        </w:trPr>
        <w:tc>
          <w:tcPr>
            <w:tcW w:w="4535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703AC563" w14:textId="77777777" w:rsidR="00ED66E1" w:rsidRPr="006E7DD8" w:rsidRDefault="00ED66E1" w:rsidP="00C63C4E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20M_FE_C</w:t>
            </w:r>
          </w:p>
        </w:tc>
        <w:tc>
          <w:tcPr>
            <w:tcW w:w="4535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19B36C44" w14:textId="77777777" w:rsidR="00ED66E1" w:rsidRPr="006E7DD8" w:rsidRDefault="00ED66E1" w:rsidP="00C63C4E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20M_HA_C</w:t>
            </w:r>
          </w:p>
        </w:tc>
        <w:tc>
          <w:tcPr>
            <w:tcW w:w="4535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134D2594" w14:textId="77777777" w:rsidR="00ED66E1" w:rsidRPr="006E7DD8" w:rsidRDefault="00ED66E1" w:rsidP="00C63C4E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20M_NE_C</w:t>
            </w:r>
          </w:p>
        </w:tc>
      </w:tr>
      <w:tr w:rsidR="00942B0A" w:rsidRPr="006E7DD8" w14:paraId="496B58DB" w14:textId="77777777" w:rsidTr="00C63C4E">
        <w:trPr>
          <w:trHeight w:val="312"/>
        </w:trPr>
        <w:tc>
          <w:tcPr>
            <w:tcW w:w="4535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5A448F1E" w14:textId="77777777" w:rsidR="00ED66E1" w:rsidRPr="006E7DD8" w:rsidRDefault="00ED66E1" w:rsidP="00C63C4E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21M_FE_C</w:t>
            </w:r>
          </w:p>
        </w:tc>
        <w:tc>
          <w:tcPr>
            <w:tcW w:w="4535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13335B1A" w14:textId="77777777" w:rsidR="00ED66E1" w:rsidRPr="006E7DD8" w:rsidRDefault="00ED66E1" w:rsidP="00C63C4E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21M_HA_C</w:t>
            </w:r>
          </w:p>
        </w:tc>
        <w:tc>
          <w:tcPr>
            <w:tcW w:w="4535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343AA8D2" w14:textId="77777777" w:rsidR="00ED66E1" w:rsidRPr="006E7DD8" w:rsidRDefault="00ED66E1" w:rsidP="00C63C4E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21M_NE_C</w:t>
            </w:r>
          </w:p>
        </w:tc>
      </w:tr>
      <w:tr w:rsidR="00942B0A" w:rsidRPr="006E7DD8" w14:paraId="3E2DDD5E" w14:textId="77777777" w:rsidTr="00C63C4E">
        <w:trPr>
          <w:trHeight w:val="312"/>
        </w:trPr>
        <w:tc>
          <w:tcPr>
            <w:tcW w:w="4535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363C97DC" w14:textId="77777777" w:rsidR="00ED66E1" w:rsidRPr="006E7DD8" w:rsidRDefault="00ED66E1" w:rsidP="00C63C4E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23M_FE_C</w:t>
            </w:r>
          </w:p>
        </w:tc>
        <w:tc>
          <w:tcPr>
            <w:tcW w:w="4535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4D9AA5A4" w14:textId="77777777" w:rsidR="00ED66E1" w:rsidRPr="006E7DD8" w:rsidRDefault="00ED66E1" w:rsidP="00C63C4E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23M_HA_C</w:t>
            </w:r>
          </w:p>
        </w:tc>
        <w:tc>
          <w:tcPr>
            <w:tcW w:w="4535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40D172CC" w14:textId="77777777" w:rsidR="00ED66E1" w:rsidRPr="006E7DD8" w:rsidRDefault="00ED66E1" w:rsidP="00C63C4E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23M_NE_C</w:t>
            </w:r>
          </w:p>
        </w:tc>
      </w:tr>
      <w:tr w:rsidR="00942B0A" w:rsidRPr="000F5029" w14:paraId="64E8141D" w14:textId="77777777" w:rsidTr="000B5FFA">
        <w:trPr>
          <w:trHeight w:val="312"/>
        </w:trPr>
        <w:tc>
          <w:tcPr>
            <w:tcW w:w="4535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00923026" w14:textId="77777777" w:rsidR="00ED66E1" w:rsidRPr="006E7DD8" w:rsidRDefault="00ED66E1" w:rsidP="00C63C4E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28M_FE_C</w:t>
            </w:r>
          </w:p>
        </w:tc>
        <w:tc>
          <w:tcPr>
            <w:tcW w:w="4535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034DE2D9" w14:textId="77777777" w:rsidR="00ED66E1" w:rsidRPr="006E7DD8" w:rsidRDefault="00ED66E1" w:rsidP="00C63C4E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28M_HA_C</w:t>
            </w:r>
          </w:p>
        </w:tc>
        <w:tc>
          <w:tcPr>
            <w:tcW w:w="4535" w:type="dxa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5E04456B" w14:textId="77777777" w:rsidR="00ED66E1" w:rsidRPr="006E7DD8" w:rsidRDefault="00ED66E1" w:rsidP="00C63C4E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28M_NE_C</w:t>
            </w:r>
          </w:p>
        </w:tc>
      </w:tr>
      <w:tr w:rsidR="00942B0A" w:rsidRPr="000F5029" w14:paraId="365E553A" w14:textId="77777777" w:rsidTr="000B5FFA">
        <w:trPr>
          <w:trHeight w:val="312"/>
        </w:trPr>
        <w:tc>
          <w:tcPr>
            <w:tcW w:w="4535" w:type="dxa"/>
            <w:tcBorders>
              <w:top w:val="single" w:sz="4" w:space="0" w:color="A6A6A6"/>
              <w:left w:val="single" w:sz="4" w:space="0" w:color="A6A6A6"/>
              <w:bottom w:val="single" w:sz="8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36587FE4" w14:textId="77777777" w:rsidR="00ED66E1" w:rsidRPr="006E7DD8" w:rsidRDefault="00ED66E1" w:rsidP="000B5FFA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30M_FE_C</w:t>
            </w:r>
          </w:p>
        </w:tc>
        <w:tc>
          <w:tcPr>
            <w:tcW w:w="4535" w:type="dxa"/>
            <w:tcBorders>
              <w:top w:val="single" w:sz="4" w:space="0" w:color="A6A6A6"/>
              <w:left w:val="single" w:sz="4" w:space="0" w:color="A6A6A6"/>
              <w:bottom w:val="single" w:sz="8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7C2F221E" w14:textId="77777777" w:rsidR="00ED66E1" w:rsidRPr="006E7DD8" w:rsidRDefault="00ED66E1" w:rsidP="000B5FFA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30M_HA_C</w:t>
            </w:r>
          </w:p>
        </w:tc>
        <w:tc>
          <w:tcPr>
            <w:tcW w:w="4535" w:type="dxa"/>
            <w:tcBorders>
              <w:top w:val="single" w:sz="4" w:space="0" w:color="A6A6A6"/>
              <w:left w:val="single" w:sz="4" w:space="0" w:color="A6A6A6"/>
              <w:bottom w:val="single" w:sz="8" w:space="0" w:color="A6A6A6"/>
              <w:right w:val="single" w:sz="4" w:space="0" w:color="A6A6A6"/>
            </w:tcBorders>
            <w:shd w:val="clear" w:color="auto" w:fill="auto"/>
            <w:vAlign w:val="center"/>
          </w:tcPr>
          <w:p w14:paraId="373CE65D" w14:textId="77777777" w:rsidR="00ED66E1" w:rsidRPr="006E7DD8" w:rsidRDefault="00ED66E1" w:rsidP="000B5FFA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E7DD8">
              <w:rPr>
                <w:rFonts w:ascii="Arial" w:hAnsi="Arial" w:cs="Arial"/>
                <w:sz w:val="20"/>
                <w:szCs w:val="20"/>
              </w:rPr>
              <w:t>30M_NE_C</w:t>
            </w:r>
          </w:p>
        </w:tc>
      </w:tr>
    </w:tbl>
    <w:p w14:paraId="5CB55CE4" w14:textId="49903F95" w:rsidR="008A7E52" w:rsidRPr="006E7DD8" w:rsidRDefault="00086B4F" w:rsidP="00086B4F">
      <w:pPr>
        <w:jc w:val="center"/>
        <w:rPr>
          <w:rFonts w:ascii="Arial" w:hAnsi="Arial" w:cs="Arial"/>
          <w:b/>
          <w:bCs/>
          <w:sz w:val="22"/>
          <w:szCs w:val="22"/>
        </w:rPr>
      </w:pPr>
      <w:r w:rsidRPr="006E7DD8">
        <w:rPr>
          <w:rFonts w:ascii="Arial" w:hAnsi="Arial" w:cs="Arial"/>
          <w:b/>
          <w:bCs/>
          <w:sz w:val="22"/>
          <w:szCs w:val="22"/>
        </w:rPr>
        <w:lastRenderedPageBreak/>
        <w:t>References</w:t>
      </w:r>
    </w:p>
    <w:p w14:paraId="71912A15" w14:textId="77777777" w:rsidR="00086B4F" w:rsidRPr="006E7DD8" w:rsidRDefault="00086B4F" w:rsidP="00086B4F">
      <w:pPr>
        <w:jc w:val="center"/>
        <w:rPr>
          <w:rFonts w:ascii="Arial" w:hAnsi="Arial" w:cs="Arial"/>
          <w:b/>
          <w:bCs/>
          <w:sz w:val="22"/>
          <w:szCs w:val="22"/>
        </w:rPr>
      </w:pPr>
    </w:p>
    <w:p w14:paraId="47A61962" w14:textId="77777777" w:rsidR="00086B4F" w:rsidRPr="006E7DD8" w:rsidRDefault="008A7E52" w:rsidP="00086B4F">
      <w:pPr>
        <w:pStyle w:val="EndNoteBibliography"/>
        <w:ind w:left="720" w:hanging="720"/>
        <w:rPr>
          <w:rFonts w:ascii="Arial" w:hAnsi="Arial" w:cs="Arial"/>
          <w:sz w:val="22"/>
          <w:szCs w:val="22"/>
          <w:lang w:val="de-DE"/>
        </w:rPr>
      </w:pPr>
      <w:r w:rsidRPr="006E7DD8">
        <w:rPr>
          <w:rFonts w:ascii="Arial" w:hAnsi="Arial" w:cs="Arial"/>
          <w:sz w:val="22"/>
          <w:szCs w:val="22"/>
        </w:rPr>
        <w:fldChar w:fldCharType="begin"/>
      </w:r>
      <w:r w:rsidRPr="006E7DD8">
        <w:rPr>
          <w:rFonts w:ascii="Arial" w:hAnsi="Arial" w:cs="Arial"/>
          <w:sz w:val="22"/>
          <w:szCs w:val="22"/>
          <w:lang w:val="de-DE"/>
        </w:rPr>
        <w:instrText xml:space="preserve"> ADDIN EN.REFLIST </w:instrText>
      </w:r>
      <w:r w:rsidRPr="006E7DD8">
        <w:rPr>
          <w:rFonts w:ascii="Arial" w:hAnsi="Arial" w:cs="Arial"/>
          <w:sz w:val="22"/>
          <w:szCs w:val="22"/>
        </w:rPr>
        <w:fldChar w:fldCharType="separate"/>
      </w:r>
      <w:r w:rsidR="00086B4F" w:rsidRPr="006E7DD8">
        <w:rPr>
          <w:rFonts w:ascii="Arial" w:hAnsi="Arial" w:cs="Arial"/>
          <w:sz w:val="22"/>
          <w:szCs w:val="22"/>
          <w:lang w:val="de-DE"/>
        </w:rPr>
        <w:t xml:space="preserve">Abler, B., and Kessler, H. (2009). Emotion regulation questionnaire–Eine deutschsprachige Fassung des ERQ von Gross und John. </w:t>
      </w:r>
      <w:r w:rsidR="00086B4F" w:rsidRPr="006E7DD8">
        <w:rPr>
          <w:rFonts w:ascii="Arial" w:hAnsi="Arial" w:cs="Arial"/>
          <w:i/>
          <w:sz w:val="22"/>
          <w:szCs w:val="22"/>
          <w:lang w:val="de-DE"/>
        </w:rPr>
        <w:t>Diagnostica</w:t>
      </w:r>
      <w:r w:rsidR="00086B4F" w:rsidRPr="006E7DD8">
        <w:rPr>
          <w:rFonts w:ascii="Arial" w:hAnsi="Arial" w:cs="Arial"/>
          <w:sz w:val="22"/>
          <w:szCs w:val="22"/>
          <w:lang w:val="de-DE"/>
        </w:rPr>
        <w:t xml:space="preserve"> 55</w:t>
      </w:r>
      <w:r w:rsidR="00086B4F" w:rsidRPr="006E7DD8">
        <w:rPr>
          <w:rFonts w:ascii="Arial" w:hAnsi="Arial" w:cs="Arial"/>
          <w:b/>
          <w:sz w:val="22"/>
          <w:szCs w:val="22"/>
          <w:lang w:val="de-DE"/>
        </w:rPr>
        <w:t>,</w:t>
      </w:r>
      <w:r w:rsidR="00086B4F" w:rsidRPr="006E7DD8">
        <w:rPr>
          <w:rFonts w:ascii="Arial" w:hAnsi="Arial" w:cs="Arial"/>
          <w:sz w:val="22"/>
          <w:szCs w:val="22"/>
          <w:lang w:val="de-DE"/>
        </w:rPr>
        <w:t xml:space="preserve"> 144-152.</w:t>
      </w:r>
    </w:p>
    <w:p w14:paraId="172A5043" w14:textId="77777777" w:rsidR="00086B4F" w:rsidRPr="006E7DD8" w:rsidRDefault="00086B4F" w:rsidP="00086B4F">
      <w:pPr>
        <w:pStyle w:val="EndNoteBibliography"/>
        <w:ind w:left="720" w:hanging="720"/>
        <w:rPr>
          <w:rFonts w:ascii="Arial" w:hAnsi="Arial" w:cs="Arial"/>
          <w:sz w:val="22"/>
          <w:szCs w:val="22"/>
          <w:lang w:val="de-DE"/>
        </w:rPr>
      </w:pPr>
      <w:r w:rsidRPr="006E7DD8">
        <w:rPr>
          <w:rFonts w:ascii="Arial" w:hAnsi="Arial" w:cs="Arial"/>
          <w:sz w:val="22"/>
          <w:szCs w:val="22"/>
          <w:lang w:val="de-DE"/>
        </w:rPr>
        <w:t xml:space="preserve">Beierlein, C., Kemper, C., Kovaleva, A. J., &amp; Rammstedt, B. (2014). "Interpersonales Vertrauen (KUSIV3).", in: </w:t>
      </w:r>
      <w:r w:rsidRPr="006E7DD8">
        <w:rPr>
          <w:rFonts w:ascii="Arial" w:hAnsi="Arial" w:cs="Arial"/>
          <w:i/>
          <w:sz w:val="22"/>
          <w:szCs w:val="22"/>
          <w:lang w:val="de-DE"/>
        </w:rPr>
        <w:t>Zusammenstellung sozialwissenschaftlicher Items und Skalen (ZIS).</w:t>
      </w:r>
      <w:r w:rsidRPr="006E7DD8">
        <w:rPr>
          <w:rFonts w:ascii="Arial" w:hAnsi="Arial" w:cs="Arial"/>
          <w:sz w:val="22"/>
          <w:szCs w:val="22"/>
          <w:lang w:val="de-DE"/>
        </w:rPr>
        <w:t>).</w:t>
      </w:r>
    </w:p>
    <w:p w14:paraId="556C3C37" w14:textId="77777777" w:rsidR="00086B4F" w:rsidRPr="006E7DD8" w:rsidRDefault="00086B4F" w:rsidP="00086B4F">
      <w:pPr>
        <w:pStyle w:val="EndNoteBibliography"/>
        <w:ind w:left="720" w:hanging="720"/>
        <w:rPr>
          <w:rFonts w:ascii="Arial" w:hAnsi="Arial" w:cs="Arial"/>
          <w:sz w:val="22"/>
          <w:szCs w:val="22"/>
          <w:lang w:val="de-DE"/>
        </w:rPr>
      </w:pPr>
      <w:r w:rsidRPr="006E7DD8">
        <w:rPr>
          <w:rFonts w:ascii="Arial" w:hAnsi="Arial" w:cs="Arial"/>
          <w:sz w:val="22"/>
          <w:szCs w:val="22"/>
          <w:lang w:val="de-DE"/>
        </w:rPr>
        <w:t xml:space="preserve">Erkic, M., Bailer, J., Fenske, S.C., Schmidt, S.N.L., Trojan, J., Schroder, A., Kirsch, P., and Mier, D. (2018). </w:t>
      </w:r>
      <w:r w:rsidRPr="006E7DD8">
        <w:rPr>
          <w:rFonts w:ascii="Arial" w:hAnsi="Arial" w:cs="Arial"/>
          <w:sz w:val="22"/>
          <w:szCs w:val="22"/>
        </w:rPr>
        <w:t xml:space="preserve">Impaired emotion processing and a reduction in trust in patients with somatic symptom disorder. </w:t>
      </w:r>
      <w:r w:rsidRPr="006E7DD8">
        <w:rPr>
          <w:rFonts w:ascii="Arial" w:hAnsi="Arial" w:cs="Arial"/>
          <w:i/>
          <w:sz w:val="22"/>
          <w:szCs w:val="22"/>
          <w:lang w:val="de-DE"/>
        </w:rPr>
        <w:t>Clin Psychol Psychother</w:t>
      </w:r>
      <w:r w:rsidRPr="006E7DD8">
        <w:rPr>
          <w:rFonts w:ascii="Arial" w:hAnsi="Arial" w:cs="Arial"/>
          <w:sz w:val="22"/>
          <w:szCs w:val="22"/>
          <w:lang w:val="de-DE"/>
        </w:rPr>
        <w:t xml:space="preserve"> 25</w:t>
      </w:r>
      <w:r w:rsidRPr="006E7DD8">
        <w:rPr>
          <w:rFonts w:ascii="Arial" w:hAnsi="Arial" w:cs="Arial"/>
          <w:b/>
          <w:sz w:val="22"/>
          <w:szCs w:val="22"/>
          <w:lang w:val="de-DE"/>
        </w:rPr>
        <w:t>,</w:t>
      </w:r>
      <w:r w:rsidRPr="006E7DD8">
        <w:rPr>
          <w:rFonts w:ascii="Arial" w:hAnsi="Arial" w:cs="Arial"/>
          <w:sz w:val="22"/>
          <w:szCs w:val="22"/>
          <w:lang w:val="de-DE"/>
        </w:rPr>
        <w:t xml:space="preserve"> 163-172.</w:t>
      </w:r>
    </w:p>
    <w:p w14:paraId="4F0DB7E3" w14:textId="77777777" w:rsidR="00086B4F" w:rsidRPr="006E7DD8" w:rsidRDefault="00086B4F" w:rsidP="00086B4F">
      <w:pPr>
        <w:pStyle w:val="EndNoteBibliography"/>
        <w:ind w:left="720" w:hanging="720"/>
        <w:rPr>
          <w:rFonts w:ascii="Arial" w:hAnsi="Arial" w:cs="Arial"/>
          <w:sz w:val="22"/>
          <w:szCs w:val="22"/>
          <w:lang w:val="de-DE"/>
        </w:rPr>
      </w:pPr>
      <w:r w:rsidRPr="006E7DD8">
        <w:rPr>
          <w:rFonts w:ascii="Arial" w:hAnsi="Arial" w:cs="Arial"/>
          <w:sz w:val="22"/>
          <w:szCs w:val="22"/>
          <w:lang w:val="de-DE"/>
        </w:rPr>
        <w:t xml:space="preserve">Freitag, C.M., Retz-Junginger, P., Retz, W., Seitz, C., Palmason, H., Meyer, J., Rösler, M., and Von Gontard, A. (2007). Evaluation der deutschen version des Autismus-Spektrum-Quotienten (AQ)-die Kurzversion AQ-k. </w:t>
      </w:r>
      <w:r w:rsidRPr="006E7DD8">
        <w:rPr>
          <w:rFonts w:ascii="Arial" w:hAnsi="Arial" w:cs="Arial"/>
          <w:i/>
          <w:sz w:val="22"/>
          <w:szCs w:val="22"/>
          <w:lang w:val="de-DE"/>
        </w:rPr>
        <w:t>Zeitschrift für klinische Psychologie und Psychotherapie</w:t>
      </w:r>
      <w:r w:rsidRPr="006E7DD8">
        <w:rPr>
          <w:rFonts w:ascii="Arial" w:hAnsi="Arial" w:cs="Arial"/>
          <w:sz w:val="22"/>
          <w:szCs w:val="22"/>
          <w:lang w:val="de-DE"/>
        </w:rPr>
        <w:t xml:space="preserve"> 36</w:t>
      </w:r>
      <w:r w:rsidRPr="006E7DD8">
        <w:rPr>
          <w:rFonts w:ascii="Arial" w:hAnsi="Arial" w:cs="Arial"/>
          <w:b/>
          <w:sz w:val="22"/>
          <w:szCs w:val="22"/>
          <w:lang w:val="de-DE"/>
        </w:rPr>
        <w:t>,</w:t>
      </w:r>
      <w:r w:rsidRPr="006E7DD8">
        <w:rPr>
          <w:rFonts w:ascii="Arial" w:hAnsi="Arial" w:cs="Arial"/>
          <w:sz w:val="22"/>
          <w:szCs w:val="22"/>
          <w:lang w:val="de-DE"/>
        </w:rPr>
        <w:t xml:space="preserve"> 280-289.</w:t>
      </w:r>
    </w:p>
    <w:p w14:paraId="5AC2A1B1" w14:textId="77777777" w:rsidR="00086B4F" w:rsidRPr="006E7DD8" w:rsidRDefault="00086B4F" w:rsidP="00086B4F">
      <w:pPr>
        <w:pStyle w:val="EndNoteBibliography"/>
        <w:ind w:left="720" w:hanging="720"/>
        <w:rPr>
          <w:rFonts w:ascii="Arial" w:hAnsi="Arial" w:cs="Arial"/>
          <w:sz w:val="22"/>
          <w:szCs w:val="22"/>
          <w:lang w:val="de-DE"/>
        </w:rPr>
      </w:pPr>
      <w:r w:rsidRPr="006E7DD8">
        <w:rPr>
          <w:rFonts w:ascii="Arial" w:hAnsi="Arial" w:cs="Arial"/>
          <w:sz w:val="22"/>
          <w:szCs w:val="22"/>
          <w:lang w:val="de-DE"/>
        </w:rPr>
        <w:t xml:space="preserve">Fydrich, T. (2002). "SPAI - Soziale Phobie und Angst Inventar.," in </w:t>
      </w:r>
      <w:r w:rsidRPr="006E7DD8">
        <w:rPr>
          <w:rFonts w:ascii="Arial" w:hAnsi="Arial" w:cs="Arial"/>
          <w:i/>
          <w:sz w:val="22"/>
          <w:szCs w:val="22"/>
          <w:lang w:val="de-DE"/>
        </w:rPr>
        <w:t>Diagnostische Verfahren in der Psychotherapie,</w:t>
      </w:r>
      <w:r w:rsidRPr="006E7DD8">
        <w:rPr>
          <w:rFonts w:ascii="Arial" w:hAnsi="Arial" w:cs="Arial"/>
          <w:sz w:val="22"/>
          <w:szCs w:val="22"/>
          <w:lang w:val="de-DE"/>
        </w:rPr>
        <w:t xml:space="preserve"> ed. E. Brähler, Schumacher, J., Strauß, B.</w:t>
      </w:r>
      <w:r w:rsidRPr="006E7DD8">
        <w:rPr>
          <w:rFonts w:ascii="Arial" w:hAnsi="Arial" w:cs="Arial"/>
          <w:i/>
          <w:sz w:val="22"/>
          <w:szCs w:val="22"/>
          <w:lang w:val="de-DE"/>
        </w:rPr>
        <w:t xml:space="preserve"> </w:t>
      </w:r>
      <w:r w:rsidRPr="006E7DD8">
        <w:rPr>
          <w:rFonts w:ascii="Arial" w:hAnsi="Arial" w:cs="Arial"/>
          <w:sz w:val="22"/>
          <w:szCs w:val="22"/>
          <w:lang w:val="de-DE"/>
        </w:rPr>
        <w:t xml:space="preserve"> (Göttingen: Hogrefe), 335-338.</w:t>
      </w:r>
    </w:p>
    <w:p w14:paraId="680A892C" w14:textId="77777777" w:rsidR="00086B4F" w:rsidRPr="006E7DD8" w:rsidRDefault="00086B4F" w:rsidP="00086B4F">
      <w:pPr>
        <w:pStyle w:val="EndNoteBibliography"/>
        <w:ind w:left="720" w:hanging="720"/>
        <w:rPr>
          <w:rFonts w:ascii="Arial" w:hAnsi="Arial" w:cs="Arial"/>
          <w:sz w:val="22"/>
          <w:szCs w:val="22"/>
          <w:lang w:val="de-DE"/>
        </w:rPr>
      </w:pPr>
      <w:r w:rsidRPr="006E7DD8">
        <w:rPr>
          <w:rFonts w:ascii="Arial" w:hAnsi="Arial" w:cs="Arial"/>
          <w:sz w:val="22"/>
          <w:szCs w:val="22"/>
          <w:lang w:val="de-DE"/>
        </w:rPr>
        <w:t xml:space="preserve">Huq, S.F., Garety, P.A., and Hemsley, D.R. (1988). </w:t>
      </w:r>
      <w:r w:rsidRPr="006E7DD8">
        <w:rPr>
          <w:rFonts w:ascii="Arial" w:hAnsi="Arial" w:cs="Arial"/>
          <w:sz w:val="22"/>
          <w:szCs w:val="22"/>
        </w:rPr>
        <w:t xml:space="preserve">Probabilistic judgements in deluded and non-deluded subjects. </w:t>
      </w:r>
      <w:r w:rsidRPr="006E7DD8">
        <w:rPr>
          <w:rFonts w:ascii="Arial" w:hAnsi="Arial" w:cs="Arial"/>
          <w:i/>
          <w:sz w:val="22"/>
          <w:szCs w:val="22"/>
          <w:lang w:val="de-DE"/>
        </w:rPr>
        <w:t>Q J Exp Psychol A</w:t>
      </w:r>
      <w:r w:rsidRPr="006E7DD8">
        <w:rPr>
          <w:rFonts w:ascii="Arial" w:hAnsi="Arial" w:cs="Arial"/>
          <w:sz w:val="22"/>
          <w:szCs w:val="22"/>
          <w:lang w:val="de-DE"/>
        </w:rPr>
        <w:t xml:space="preserve"> 40</w:t>
      </w:r>
      <w:r w:rsidRPr="006E7DD8">
        <w:rPr>
          <w:rFonts w:ascii="Arial" w:hAnsi="Arial" w:cs="Arial"/>
          <w:b/>
          <w:sz w:val="22"/>
          <w:szCs w:val="22"/>
          <w:lang w:val="de-DE"/>
        </w:rPr>
        <w:t>,</w:t>
      </w:r>
      <w:r w:rsidRPr="006E7DD8">
        <w:rPr>
          <w:rFonts w:ascii="Arial" w:hAnsi="Arial" w:cs="Arial"/>
          <w:sz w:val="22"/>
          <w:szCs w:val="22"/>
          <w:lang w:val="de-DE"/>
        </w:rPr>
        <w:t xml:space="preserve"> 801-812.</w:t>
      </w:r>
    </w:p>
    <w:p w14:paraId="654C2997" w14:textId="77777777" w:rsidR="00086B4F" w:rsidRPr="006E7DD8" w:rsidRDefault="00086B4F" w:rsidP="00086B4F">
      <w:pPr>
        <w:pStyle w:val="EndNoteBibliography"/>
        <w:ind w:left="720" w:hanging="720"/>
        <w:rPr>
          <w:rFonts w:ascii="Arial" w:hAnsi="Arial" w:cs="Arial"/>
          <w:sz w:val="22"/>
          <w:szCs w:val="22"/>
          <w:lang w:val="de-DE"/>
        </w:rPr>
      </w:pPr>
      <w:r w:rsidRPr="006E7DD8">
        <w:rPr>
          <w:rFonts w:ascii="Arial" w:hAnsi="Arial" w:cs="Arial"/>
          <w:sz w:val="22"/>
          <w:szCs w:val="22"/>
          <w:lang w:val="de-DE"/>
        </w:rPr>
        <w:t xml:space="preserve">Klein, C., Andresen, B., and Jahn, T. (1997). Erfassung der schizotypen Persönlichkeit nach DSM-III-R: Psychometrische Eigenschaften einer autorisierten deutschsprachigen Übersetzung des "Schizotypal Personality Questionnaire" (SPQ) von Raine. </w:t>
      </w:r>
      <w:r w:rsidRPr="006E7DD8">
        <w:rPr>
          <w:rFonts w:ascii="Arial" w:hAnsi="Arial" w:cs="Arial"/>
          <w:sz w:val="22"/>
          <w:szCs w:val="22"/>
        </w:rPr>
        <w:t xml:space="preserve">[Psychometric assessment of the schizotypal personality according to DSM-III-R criteria: Psychometric properties of an authorized German translation of Raine's "Schizotypal Personality Questionnaire" (SPQ).]. </w:t>
      </w:r>
      <w:r w:rsidRPr="006E7DD8">
        <w:rPr>
          <w:rFonts w:ascii="Arial" w:hAnsi="Arial" w:cs="Arial"/>
          <w:i/>
          <w:sz w:val="22"/>
          <w:szCs w:val="22"/>
          <w:lang w:val="de-DE"/>
        </w:rPr>
        <w:t>Diagnostica</w:t>
      </w:r>
      <w:r w:rsidRPr="006E7DD8">
        <w:rPr>
          <w:rFonts w:ascii="Arial" w:hAnsi="Arial" w:cs="Arial"/>
          <w:sz w:val="22"/>
          <w:szCs w:val="22"/>
          <w:lang w:val="de-DE"/>
        </w:rPr>
        <w:t xml:space="preserve"> 43</w:t>
      </w:r>
      <w:r w:rsidRPr="006E7DD8">
        <w:rPr>
          <w:rFonts w:ascii="Arial" w:hAnsi="Arial" w:cs="Arial"/>
          <w:b/>
          <w:sz w:val="22"/>
          <w:szCs w:val="22"/>
          <w:lang w:val="de-DE"/>
        </w:rPr>
        <w:t>,</w:t>
      </w:r>
      <w:r w:rsidRPr="006E7DD8">
        <w:rPr>
          <w:rFonts w:ascii="Arial" w:hAnsi="Arial" w:cs="Arial"/>
          <w:sz w:val="22"/>
          <w:szCs w:val="22"/>
          <w:lang w:val="de-DE"/>
        </w:rPr>
        <w:t xml:space="preserve"> 347-369.</w:t>
      </w:r>
    </w:p>
    <w:p w14:paraId="4575B57D" w14:textId="77777777" w:rsidR="00086B4F" w:rsidRPr="006E7DD8" w:rsidRDefault="00086B4F" w:rsidP="00086B4F">
      <w:pPr>
        <w:pStyle w:val="EndNoteBibliography"/>
        <w:ind w:left="720" w:hanging="720"/>
        <w:rPr>
          <w:rFonts w:ascii="Arial" w:hAnsi="Arial" w:cs="Arial"/>
          <w:sz w:val="22"/>
          <w:szCs w:val="22"/>
        </w:rPr>
      </w:pPr>
      <w:r w:rsidRPr="006E7DD8">
        <w:rPr>
          <w:rFonts w:ascii="Arial" w:hAnsi="Arial" w:cs="Arial"/>
          <w:sz w:val="22"/>
          <w:szCs w:val="22"/>
          <w:lang w:val="de-DE"/>
        </w:rPr>
        <w:t xml:space="preserve">Kovaleva, A., Beierlein, C., Kemper, C., and Rammstedt, B. (2012). "Eine Kurzskala zur Messung von Impulsivität nach dem UPPS-Ansatz: Die Skala Impulsives-Verhalten-8 (I-8)". </w:t>
      </w:r>
      <w:r w:rsidRPr="006E7DD8">
        <w:rPr>
          <w:rFonts w:ascii="Arial" w:hAnsi="Arial" w:cs="Arial"/>
          <w:sz w:val="22"/>
          <w:szCs w:val="22"/>
        </w:rPr>
        <w:t>Gesis).</w:t>
      </w:r>
    </w:p>
    <w:p w14:paraId="1E3E6381" w14:textId="77777777" w:rsidR="00086B4F" w:rsidRPr="006E7DD8" w:rsidRDefault="00086B4F" w:rsidP="00086B4F">
      <w:pPr>
        <w:pStyle w:val="EndNoteBibliography"/>
        <w:ind w:left="720" w:hanging="720"/>
        <w:rPr>
          <w:rFonts w:ascii="Arial" w:hAnsi="Arial" w:cs="Arial"/>
          <w:sz w:val="22"/>
          <w:szCs w:val="22"/>
          <w:lang w:val="de-DE"/>
        </w:rPr>
      </w:pPr>
      <w:r w:rsidRPr="006E7DD8">
        <w:rPr>
          <w:rFonts w:ascii="Arial" w:hAnsi="Arial" w:cs="Arial"/>
          <w:sz w:val="22"/>
          <w:szCs w:val="22"/>
        </w:rPr>
        <w:t xml:space="preserve">Lang, P., and Bradley, M.M. (2007). The International Affective Picture System (IAPS) in the study of emotion and attention. </w:t>
      </w:r>
      <w:r w:rsidRPr="006E7DD8">
        <w:rPr>
          <w:rFonts w:ascii="Arial" w:hAnsi="Arial" w:cs="Arial"/>
          <w:i/>
          <w:sz w:val="22"/>
          <w:szCs w:val="22"/>
          <w:lang w:val="de-DE"/>
        </w:rPr>
        <w:t>Handbook of emotion elicitation and assessment</w:t>
      </w:r>
      <w:r w:rsidRPr="006E7DD8">
        <w:rPr>
          <w:rFonts w:ascii="Arial" w:hAnsi="Arial" w:cs="Arial"/>
          <w:sz w:val="22"/>
          <w:szCs w:val="22"/>
          <w:lang w:val="de-DE"/>
        </w:rPr>
        <w:t xml:space="preserve"> 29</w:t>
      </w:r>
      <w:r w:rsidRPr="006E7DD8">
        <w:rPr>
          <w:rFonts w:ascii="Arial" w:hAnsi="Arial" w:cs="Arial"/>
          <w:b/>
          <w:sz w:val="22"/>
          <w:szCs w:val="22"/>
          <w:lang w:val="de-DE"/>
        </w:rPr>
        <w:t>,</w:t>
      </w:r>
      <w:r w:rsidRPr="006E7DD8">
        <w:rPr>
          <w:rFonts w:ascii="Arial" w:hAnsi="Arial" w:cs="Arial"/>
          <w:sz w:val="22"/>
          <w:szCs w:val="22"/>
          <w:lang w:val="de-DE"/>
        </w:rPr>
        <w:t xml:space="preserve"> 70-73.</w:t>
      </w:r>
    </w:p>
    <w:p w14:paraId="4E348C66" w14:textId="77777777" w:rsidR="00086B4F" w:rsidRPr="006E7DD8" w:rsidRDefault="00086B4F" w:rsidP="00086B4F">
      <w:pPr>
        <w:pStyle w:val="EndNoteBibliography"/>
        <w:ind w:left="720" w:hanging="720"/>
        <w:rPr>
          <w:rFonts w:ascii="Arial" w:hAnsi="Arial" w:cs="Arial"/>
          <w:sz w:val="22"/>
          <w:szCs w:val="22"/>
          <w:lang w:val="de-DE"/>
        </w:rPr>
      </w:pPr>
      <w:r w:rsidRPr="006E7DD8">
        <w:rPr>
          <w:rFonts w:ascii="Arial" w:hAnsi="Arial" w:cs="Arial"/>
          <w:sz w:val="22"/>
          <w:szCs w:val="22"/>
          <w:lang w:val="de-DE"/>
        </w:rPr>
        <w:t>Paulus, C. (2009). Der Saarbrücker Persönlichkeitsfragebogen SPF (IRI) zur messung von empathie: psychometrische evaluation der deutschen version des interpersonal reactivity index.</w:t>
      </w:r>
    </w:p>
    <w:p w14:paraId="52CCB8A6" w14:textId="77777777" w:rsidR="00086B4F" w:rsidRPr="006E7DD8" w:rsidRDefault="00086B4F" w:rsidP="00086B4F">
      <w:pPr>
        <w:pStyle w:val="EndNoteBibliography"/>
        <w:ind w:left="720" w:hanging="720"/>
        <w:rPr>
          <w:rFonts w:ascii="Arial" w:hAnsi="Arial" w:cs="Arial"/>
          <w:sz w:val="22"/>
          <w:szCs w:val="22"/>
          <w:lang w:val="de-DE"/>
        </w:rPr>
      </w:pPr>
      <w:r w:rsidRPr="006E7DD8">
        <w:rPr>
          <w:rFonts w:ascii="Arial" w:hAnsi="Arial" w:cs="Arial"/>
          <w:sz w:val="22"/>
          <w:szCs w:val="22"/>
        </w:rPr>
        <w:t xml:space="preserve">Schettino, A., Loeys, T., Bossi, M., and Pourtois, G. (2012). Valence-specific modulation in the accumulation of perceptual evidence prior to visual scene recognition. </w:t>
      </w:r>
      <w:r w:rsidRPr="006E7DD8">
        <w:rPr>
          <w:rFonts w:ascii="Arial" w:hAnsi="Arial" w:cs="Arial"/>
          <w:i/>
          <w:sz w:val="22"/>
          <w:szCs w:val="22"/>
          <w:lang w:val="de-DE"/>
        </w:rPr>
        <w:t>PLoS One</w:t>
      </w:r>
      <w:r w:rsidRPr="006E7DD8">
        <w:rPr>
          <w:rFonts w:ascii="Arial" w:hAnsi="Arial" w:cs="Arial"/>
          <w:sz w:val="22"/>
          <w:szCs w:val="22"/>
          <w:lang w:val="de-DE"/>
        </w:rPr>
        <w:t xml:space="preserve"> 7</w:t>
      </w:r>
      <w:r w:rsidRPr="006E7DD8">
        <w:rPr>
          <w:rFonts w:ascii="Arial" w:hAnsi="Arial" w:cs="Arial"/>
          <w:b/>
          <w:sz w:val="22"/>
          <w:szCs w:val="22"/>
          <w:lang w:val="de-DE"/>
        </w:rPr>
        <w:t>,</w:t>
      </w:r>
      <w:r w:rsidRPr="006E7DD8">
        <w:rPr>
          <w:rFonts w:ascii="Arial" w:hAnsi="Arial" w:cs="Arial"/>
          <w:sz w:val="22"/>
          <w:szCs w:val="22"/>
          <w:lang w:val="de-DE"/>
        </w:rPr>
        <w:t xml:space="preserve"> e38064.</w:t>
      </w:r>
    </w:p>
    <w:p w14:paraId="431194BB" w14:textId="77777777" w:rsidR="00086B4F" w:rsidRPr="006E7DD8" w:rsidRDefault="00086B4F" w:rsidP="00086B4F">
      <w:pPr>
        <w:pStyle w:val="EndNoteBibliography"/>
        <w:ind w:left="720" w:hanging="720"/>
        <w:rPr>
          <w:rFonts w:ascii="Arial" w:hAnsi="Arial" w:cs="Arial"/>
          <w:sz w:val="22"/>
          <w:szCs w:val="22"/>
        </w:rPr>
      </w:pPr>
      <w:r w:rsidRPr="006E7DD8">
        <w:rPr>
          <w:rFonts w:ascii="Arial" w:hAnsi="Arial" w:cs="Arial"/>
          <w:sz w:val="22"/>
          <w:szCs w:val="22"/>
          <w:lang w:val="de-DE"/>
        </w:rPr>
        <w:t xml:space="preserve">Strobel, A., Beauducel, A., Debener, S., and Brocke, B. (2001). Eine deutschsprachige Version des BIS/BAS-Fragebogens von Carver und White. </w:t>
      </w:r>
      <w:r w:rsidRPr="006E7DD8">
        <w:rPr>
          <w:rFonts w:ascii="Arial" w:hAnsi="Arial" w:cs="Arial"/>
          <w:sz w:val="22"/>
          <w:szCs w:val="22"/>
        </w:rPr>
        <w:t xml:space="preserve">[A German version of Carver and White's BIS/BAS scales.]. </w:t>
      </w:r>
      <w:r w:rsidRPr="006E7DD8">
        <w:rPr>
          <w:rFonts w:ascii="Arial" w:hAnsi="Arial" w:cs="Arial"/>
          <w:i/>
          <w:sz w:val="22"/>
          <w:szCs w:val="22"/>
        </w:rPr>
        <w:t>Zeitschrift für Differentielle und Diagnostische Psychologie</w:t>
      </w:r>
      <w:r w:rsidRPr="006E7DD8">
        <w:rPr>
          <w:rFonts w:ascii="Arial" w:hAnsi="Arial" w:cs="Arial"/>
          <w:sz w:val="22"/>
          <w:szCs w:val="22"/>
        </w:rPr>
        <w:t xml:space="preserve"> 22</w:t>
      </w:r>
      <w:r w:rsidRPr="006E7DD8">
        <w:rPr>
          <w:rFonts w:ascii="Arial" w:hAnsi="Arial" w:cs="Arial"/>
          <w:b/>
          <w:sz w:val="22"/>
          <w:szCs w:val="22"/>
        </w:rPr>
        <w:t>,</w:t>
      </w:r>
      <w:r w:rsidRPr="006E7DD8">
        <w:rPr>
          <w:rFonts w:ascii="Arial" w:hAnsi="Arial" w:cs="Arial"/>
          <w:sz w:val="22"/>
          <w:szCs w:val="22"/>
        </w:rPr>
        <w:t xml:space="preserve"> 216-227.</w:t>
      </w:r>
    </w:p>
    <w:p w14:paraId="6EAF3F00" w14:textId="4BA64921" w:rsidR="00891C59" w:rsidRPr="006E7DD8" w:rsidRDefault="008A7E52" w:rsidP="00AA0E20">
      <w:pPr>
        <w:rPr>
          <w:rFonts w:ascii="Arial" w:hAnsi="Arial" w:cs="Arial"/>
          <w:sz w:val="20"/>
          <w:szCs w:val="20"/>
        </w:rPr>
      </w:pPr>
      <w:r w:rsidRPr="006E7DD8">
        <w:rPr>
          <w:rFonts w:ascii="Arial" w:hAnsi="Arial" w:cs="Arial"/>
          <w:sz w:val="22"/>
          <w:szCs w:val="22"/>
        </w:rPr>
        <w:fldChar w:fldCharType="end"/>
      </w:r>
    </w:p>
    <w:sectPr w:rsidR="00891C59" w:rsidRPr="006E7DD8" w:rsidSect="00962347">
      <w:headerReference w:type="default" r:id="rId7"/>
      <w:pgSz w:w="16838" w:h="11906" w:orient="landscape"/>
      <w:pgMar w:top="1440" w:right="1440" w:bottom="1440" w:left="1440" w:header="720" w:footer="720" w:gutter="0"/>
      <w:cols w:space="720"/>
      <w:noEndnote/>
      <w:docGrid w:linePitch="245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438E3763" w14:textId="77777777" w:rsidR="002D4D35" w:rsidRDefault="002D4D35" w:rsidP="00D12777">
      <w:r>
        <w:separator/>
      </w:r>
    </w:p>
  </w:endnote>
  <w:endnote w:type="continuationSeparator" w:id="0">
    <w:p w14:paraId="23054C2C" w14:textId="77777777" w:rsidR="002D4D35" w:rsidRDefault="002D4D35" w:rsidP="00D1277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283BBDCC" w14:textId="77777777" w:rsidR="002D4D35" w:rsidRDefault="002D4D35" w:rsidP="00D12777">
      <w:r>
        <w:separator/>
      </w:r>
    </w:p>
  </w:footnote>
  <w:footnote w:type="continuationSeparator" w:id="0">
    <w:p w14:paraId="1B951624" w14:textId="77777777" w:rsidR="002D4D35" w:rsidRDefault="002D4D35" w:rsidP="00D12777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2563ACC2" w14:textId="6645A3E4" w:rsidR="00DF26A7" w:rsidRDefault="00A53FF2">
    <w:pPr>
      <w:pStyle w:val="Kopfzeile"/>
    </w:pPr>
    <w:r>
      <w:tab/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embedSystemFonts/>
  <w:bordersDoNotSurroundHeader/>
  <w:bordersDoNotSurroundFooter/>
  <w:proofState w:spelling="clean" w:grammar="clean"/>
  <w:doNotTrackMoves/>
  <w:defaultTabStop w:val="284"/>
  <w:hyphenationZone w:val="425"/>
  <w:drawingGridHorizontalSpacing w:val="120"/>
  <w:drawingGridVerticalSpacing w:val="120"/>
  <w:displayHorizontalDrawingGridEvery w:val="0"/>
  <w:displayVerticalDrawingGridEvery w:val="3"/>
  <w:doNotUseMarginsForDrawingGridOrigin/>
  <w:doNotShadeFormData/>
  <w:characterSpacingControl w:val="compressPunctuation"/>
  <w:doNotValidateAgainstSchema/>
  <w:doNotDemarcateInvalidXml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footnoteLayoutLikeWW8/>
    <w:shapeLayoutLikeWW8/>
    <w:alignTablesRowByRow/>
    <w:forgetLastTabAlignment/>
    <w:adjustLineHeightInTable/>
    <w:doNotUseHTMLParagraphAutoSpacing/>
    <w:layoutRawTableWidth/>
    <w:layoutTableRowsApart/>
    <w:useWord97LineBreakRules/>
    <w:doNotBreakWrappedTables/>
    <w:doNotSnapToGridInCell/>
    <w:selectFldWithFirstOrLastChar/>
    <w:doNotWrapTextWithPunct/>
    <w:doNotUseEastAsianBreakRules/>
    <w:useWord2002TableStyleRules/>
    <w:growAutofit/>
    <w:useNormalStyleForList/>
    <w:doNotUseIndentAsNumberingTabStop/>
    <w:useAltKinsokuLineBreakRules/>
    <w:allowSpaceOfSameStyleInTable/>
    <w:doNotSuppressIndentation/>
    <w:doNotAutofitConstrainedTables/>
    <w:autofitToFirstFixedWidthCell/>
    <w:underlineTabInNumList/>
    <w:displayHangulFixedWidth/>
    <w:splitPgBreakAndParaMark/>
    <w:doNotVertAlignCellWithSp/>
    <w:doNotBreakConstrainedForcedTable/>
    <w:doNotVertAlignInTxbx/>
    <w:useAnsiKerningPairs/>
    <w:cachedColBalance/>
    <w:compatSetting w:name="compatibilityMode" w:uri="http://schemas.microsoft.com/office/word" w:val="11"/>
    <w:compatSetting w:name="allowHyphenationAtTrackBottom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Frontiers Science Copy&lt;/Style&gt;&lt;LeftDelim&gt;{&lt;/LeftDelim&gt;&lt;RightDelim&gt;}&lt;/RightDelim&gt;&lt;FontName&gt;Courier New&lt;/FontName&gt;&lt;FontSize&gt;9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vs9xav03dpfese0vap5ztr62saxd50xaa09&quot;&gt;EmSa_FEST&lt;record-ids&gt;&lt;item&gt;15&lt;/item&gt;&lt;item&gt;26&lt;/item&gt;&lt;item&gt;53&lt;/item&gt;&lt;item&gt;93&lt;/item&gt;&lt;item&gt;94&lt;/item&gt;&lt;item&gt;96&lt;/item&gt;&lt;item&gt;98&lt;/item&gt;&lt;item&gt;99&lt;/item&gt;&lt;item&gt;100&lt;/item&gt;&lt;item&gt;102&lt;/item&gt;&lt;item&gt;103&lt;/item&gt;&lt;item&gt;104&lt;/item&gt;&lt;/record-ids&gt;&lt;/item&gt;&lt;/Libraries&gt;"/>
  </w:docVars>
  <w:rsids>
    <w:rsidRoot w:val="00AA0E81"/>
    <w:rsid w:val="0001536B"/>
    <w:rsid w:val="00022F0B"/>
    <w:rsid w:val="0002628B"/>
    <w:rsid w:val="00032B59"/>
    <w:rsid w:val="00033BD9"/>
    <w:rsid w:val="00034E46"/>
    <w:rsid w:val="00037725"/>
    <w:rsid w:val="00045B8A"/>
    <w:rsid w:val="00047BBF"/>
    <w:rsid w:val="000553E1"/>
    <w:rsid w:val="0006157B"/>
    <w:rsid w:val="00073200"/>
    <w:rsid w:val="000845AB"/>
    <w:rsid w:val="000855DD"/>
    <w:rsid w:val="00086B4F"/>
    <w:rsid w:val="00094706"/>
    <w:rsid w:val="000976BB"/>
    <w:rsid w:val="000A4BBB"/>
    <w:rsid w:val="000B5FFA"/>
    <w:rsid w:val="000B6373"/>
    <w:rsid w:val="000B6E48"/>
    <w:rsid w:val="000C729F"/>
    <w:rsid w:val="000D2ABB"/>
    <w:rsid w:val="000D6E89"/>
    <w:rsid w:val="000E0B63"/>
    <w:rsid w:val="000E34B7"/>
    <w:rsid w:val="000E512A"/>
    <w:rsid w:val="000E514C"/>
    <w:rsid w:val="000E5D03"/>
    <w:rsid w:val="000E6610"/>
    <w:rsid w:val="000F301E"/>
    <w:rsid w:val="000F3667"/>
    <w:rsid w:val="000F5029"/>
    <w:rsid w:val="000F7B72"/>
    <w:rsid w:val="001009DA"/>
    <w:rsid w:val="0010438C"/>
    <w:rsid w:val="00110D3F"/>
    <w:rsid w:val="001131FA"/>
    <w:rsid w:val="00130540"/>
    <w:rsid w:val="00133F2A"/>
    <w:rsid w:val="0013646B"/>
    <w:rsid w:val="00137239"/>
    <w:rsid w:val="001375CD"/>
    <w:rsid w:val="00141A7D"/>
    <w:rsid w:val="001431DC"/>
    <w:rsid w:val="00147F56"/>
    <w:rsid w:val="00162B5C"/>
    <w:rsid w:val="00163B82"/>
    <w:rsid w:val="00164B5C"/>
    <w:rsid w:val="00165324"/>
    <w:rsid w:val="00165A12"/>
    <w:rsid w:val="00170F5C"/>
    <w:rsid w:val="00171F89"/>
    <w:rsid w:val="00172FE6"/>
    <w:rsid w:val="00176AC1"/>
    <w:rsid w:val="00184B24"/>
    <w:rsid w:val="0018624E"/>
    <w:rsid w:val="0019551A"/>
    <w:rsid w:val="001A3367"/>
    <w:rsid w:val="001A593C"/>
    <w:rsid w:val="001C2052"/>
    <w:rsid w:val="001C4952"/>
    <w:rsid w:val="001C5F6D"/>
    <w:rsid w:val="001C70FF"/>
    <w:rsid w:val="001D0DFE"/>
    <w:rsid w:val="001D3052"/>
    <w:rsid w:val="001E5BD9"/>
    <w:rsid w:val="001F1AE4"/>
    <w:rsid w:val="001F7012"/>
    <w:rsid w:val="002014D3"/>
    <w:rsid w:val="002041E4"/>
    <w:rsid w:val="002104B6"/>
    <w:rsid w:val="00212CC7"/>
    <w:rsid w:val="00222415"/>
    <w:rsid w:val="00231CC7"/>
    <w:rsid w:val="0024166C"/>
    <w:rsid w:val="00242947"/>
    <w:rsid w:val="00247B7A"/>
    <w:rsid w:val="00261D7F"/>
    <w:rsid w:val="002672AC"/>
    <w:rsid w:val="00267EBC"/>
    <w:rsid w:val="00272468"/>
    <w:rsid w:val="00291475"/>
    <w:rsid w:val="002A35DF"/>
    <w:rsid w:val="002A4502"/>
    <w:rsid w:val="002A455C"/>
    <w:rsid w:val="002A6619"/>
    <w:rsid w:val="002C233E"/>
    <w:rsid w:val="002C42E1"/>
    <w:rsid w:val="002D4D35"/>
    <w:rsid w:val="002E0456"/>
    <w:rsid w:val="002E3229"/>
    <w:rsid w:val="002E5776"/>
    <w:rsid w:val="002E6853"/>
    <w:rsid w:val="002E7939"/>
    <w:rsid w:val="00305BAC"/>
    <w:rsid w:val="00313883"/>
    <w:rsid w:val="0032149F"/>
    <w:rsid w:val="00323B73"/>
    <w:rsid w:val="003245E8"/>
    <w:rsid w:val="00325EB1"/>
    <w:rsid w:val="00327621"/>
    <w:rsid w:val="00337784"/>
    <w:rsid w:val="0034364B"/>
    <w:rsid w:val="003440D9"/>
    <w:rsid w:val="00345A44"/>
    <w:rsid w:val="003533AA"/>
    <w:rsid w:val="003579E7"/>
    <w:rsid w:val="003668E5"/>
    <w:rsid w:val="003712D4"/>
    <w:rsid w:val="00375E9F"/>
    <w:rsid w:val="00380C66"/>
    <w:rsid w:val="003840D5"/>
    <w:rsid w:val="00390C86"/>
    <w:rsid w:val="00394EF3"/>
    <w:rsid w:val="003A04C4"/>
    <w:rsid w:val="003A1E34"/>
    <w:rsid w:val="003A3F18"/>
    <w:rsid w:val="003C26AF"/>
    <w:rsid w:val="003C38C7"/>
    <w:rsid w:val="003E61C3"/>
    <w:rsid w:val="003E680C"/>
    <w:rsid w:val="003F4865"/>
    <w:rsid w:val="003F4E6C"/>
    <w:rsid w:val="003F593A"/>
    <w:rsid w:val="00401EE3"/>
    <w:rsid w:val="00407FFB"/>
    <w:rsid w:val="0041117B"/>
    <w:rsid w:val="00420668"/>
    <w:rsid w:val="00421DF6"/>
    <w:rsid w:val="00424152"/>
    <w:rsid w:val="004241F7"/>
    <w:rsid w:val="004266D2"/>
    <w:rsid w:val="0042708E"/>
    <w:rsid w:val="0043513C"/>
    <w:rsid w:val="00441573"/>
    <w:rsid w:val="004472F2"/>
    <w:rsid w:val="004563E8"/>
    <w:rsid w:val="00473AFE"/>
    <w:rsid w:val="0048464A"/>
    <w:rsid w:val="0049017D"/>
    <w:rsid w:val="00492913"/>
    <w:rsid w:val="004933C2"/>
    <w:rsid w:val="00494136"/>
    <w:rsid w:val="00495661"/>
    <w:rsid w:val="004A0DB9"/>
    <w:rsid w:val="004A16C0"/>
    <w:rsid w:val="004A2FF1"/>
    <w:rsid w:val="004A4958"/>
    <w:rsid w:val="004A62C6"/>
    <w:rsid w:val="004C0AFE"/>
    <w:rsid w:val="004C7CA6"/>
    <w:rsid w:val="004D1FE0"/>
    <w:rsid w:val="004D5994"/>
    <w:rsid w:val="004E5B34"/>
    <w:rsid w:val="004F22A0"/>
    <w:rsid w:val="004F2E63"/>
    <w:rsid w:val="004F3235"/>
    <w:rsid w:val="004F4222"/>
    <w:rsid w:val="004F6239"/>
    <w:rsid w:val="00503781"/>
    <w:rsid w:val="0051551D"/>
    <w:rsid w:val="00520409"/>
    <w:rsid w:val="00525E51"/>
    <w:rsid w:val="00526174"/>
    <w:rsid w:val="00533B48"/>
    <w:rsid w:val="00537B51"/>
    <w:rsid w:val="0054161A"/>
    <w:rsid w:val="00541A6E"/>
    <w:rsid w:val="00546AE6"/>
    <w:rsid w:val="00556039"/>
    <w:rsid w:val="005572A0"/>
    <w:rsid w:val="005572E7"/>
    <w:rsid w:val="005632E1"/>
    <w:rsid w:val="00572B59"/>
    <w:rsid w:val="005770CC"/>
    <w:rsid w:val="005810B3"/>
    <w:rsid w:val="00582080"/>
    <w:rsid w:val="00587EEC"/>
    <w:rsid w:val="00593830"/>
    <w:rsid w:val="00593B0F"/>
    <w:rsid w:val="00596162"/>
    <w:rsid w:val="00597C41"/>
    <w:rsid w:val="005A57FA"/>
    <w:rsid w:val="005C33CF"/>
    <w:rsid w:val="005C5723"/>
    <w:rsid w:val="005E1E09"/>
    <w:rsid w:val="005E37ED"/>
    <w:rsid w:val="005F1E97"/>
    <w:rsid w:val="005F4428"/>
    <w:rsid w:val="005F4825"/>
    <w:rsid w:val="005F6ACB"/>
    <w:rsid w:val="00604917"/>
    <w:rsid w:val="00607561"/>
    <w:rsid w:val="00622C59"/>
    <w:rsid w:val="006242D1"/>
    <w:rsid w:val="006271EB"/>
    <w:rsid w:val="00631FAD"/>
    <w:rsid w:val="0064039A"/>
    <w:rsid w:val="00644878"/>
    <w:rsid w:val="00653E88"/>
    <w:rsid w:val="006641C6"/>
    <w:rsid w:val="006647EA"/>
    <w:rsid w:val="00666F33"/>
    <w:rsid w:val="00674DC2"/>
    <w:rsid w:val="00676D31"/>
    <w:rsid w:val="0067723F"/>
    <w:rsid w:val="00690202"/>
    <w:rsid w:val="0069521B"/>
    <w:rsid w:val="006C055D"/>
    <w:rsid w:val="006C08F3"/>
    <w:rsid w:val="006C4447"/>
    <w:rsid w:val="006C7204"/>
    <w:rsid w:val="006D73EE"/>
    <w:rsid w:val="006E1C56"/>
    <w:rsid w:val="006E7DD8"/>
    <w:rsid w:val="00702196"/>
    <w:rsid w:val="00711A2B"/>
    <w:rsid w:val="00712269"/>
    <w:rsid w:val="007123D0"/>
    <w:rsid w:val="00713895"/>
    <w:rsid w:val="00723C6B"/>
    <w:rsid w:val="007406B5"/>
    <w:rsid w:val="00741F43"/>
    <w:rsid w:val="00743122"/>
    <w:rsid w:val="00761372"/>
    <w:rsid w:val="007615CB"/>
    <w:rsid w:val="00764518"/>
    <w:rsid w:val="00765D5C"/>
    <w:rsid w:val="007734F1"/>
    <w:rsid w:val="007769D7"/>
    <w:rsid w:val="007900BB"/>
    <w:rsid w:val="00790133"/>
    <w:rsid w:val="007979DD"/>
    <w:rsid w:val="007A004D"/>
    <w:rsid w:val="007A203D"/>
    <w:rsid w:val="007A709C"/>
    <w:rsid w:val="007B657F"/>
    <w:rsid w:val="007B7A89"/>
    <w:rsid w:val="007C6B14"/>
    <w:rsid w:val="007D1A9A"/>
    <w:rsid w:val="007E0DE3"/>
    <w:rsid w:val="007E1627"/>
    <w:rsid w:val="007E1FEE"/>
    <w:rsid w:val="007E2DCE"/>
    <w:rsid w:val="007E76AD"/>
    <w:rsid w:val="007F29F4"/>
    <w:rsid w:val="00802225"/>
    <w:rsid w:val="00802ED8"/>
    <w:rsid w:val="00811F61"/>
    <w:rsid w:val="00814261"/>
    <w:rsid w:val="00833A23"/>
    <w:rsid w:val="00834262"/>
    <w:rsid w:val="008374D3"/>
    <w:rsid w:val="00841CD3"/>
    <w:rsid w:val="008512DA"/>
    <w:rsid w:val="00852336"/>
    <w:rsid w:val="008664C6"/>
    <w:rsid w:val="00872F75"/>
    <w:rsid w:val="0087536E"/>
    <w:rsid w:val="00876B10"/>
    <w:rsid w:val="00891C59"/>
    <w:rsid w:val="00892D5E"/>
    <w:rsid w:val="008946E7"/>
    <w:rsid w:val="008976C0"/>
    <w:rsid w:val="008A4F74"/>
    <w:rsid w:val="008A7E52"/>
    <w:rsid w:val="008B453A"/>
    <w:rsid w:val="008D02F1"/>
    <w:rsid w:val="008D2213"/>
    <w:rsid w:val="008D593F"/>
    <w:rsid w:val="008D5AB9"/>
    <w:rsid w:val="008E4070"/>
    <w:rsid w:val="00901223"/>
    <w:rsid w:val="00910D63"/>
    <w:rsid w:val="00931058"/>
    <w:rsid w:val="00942B0A"/>
    <w:rsid w:val="009564A4"/>
    <w:rsid w:val="00956EDA"/>
    <w:rsid w:val="009611D4"/>
    <w:rsid w:val="009612EB"/>
    <w:rsid w:val="00962347"/>
    <w:rsid w:val="0096379A"/>
    <w:rsid w:val="00964763"/>
    <w:rsid w:val="0096482F"/>
    <w:rsid w:val="009669DA"/>
    <w:rsid w:val="00981050"/>
    <w:rsid w:val="00982D62"/>
    <w:rsid w:val="00984470"/>
    <w:rsid w:val="00984D27"/>
    <w:rsid w:val="00992A04"/>
    <w:rsid w:val="00996B67"/>
    <w:rsid w:val="00996D49"/>
    <w:rsid w:val="009A1FA7"/>
    <w:rsid w:val="009A4408"/>
    <w:rsid w:val="009A6D4B"/>
    <w:rsid w:val="009B0572"/>
    <w:rsid w:val="009B1E05"/>
    <w:rsid w:val="009B62EE"/>
    <w:rsid w:val="009D0B31"/>
    <w:rsid w:val="009D1317"/>
    <w:rsid w:val="009D5125"/>
    <w:rsid w:val="009E11A2"/>
    <w:rsid w:val="009E374A"/>
    <w:rsid w:val="009E4949"/>
    <w:rsid w:val="009F4337"/>
    <w:rsid w:val="00A00EAE"/>
    <w:rsid w:val="00A04431"/>
    <w:rsid w:val="00A10AA3"/>
    <w:rsid w:val="00A14E09"/>
    <w:rsid w:val="00A1635F"/>
    <w:rsid w:val="00A20904"/>
    <w:rsid w:val="00A24787"/>
    <w:rsid w:val="00A26760"/>
    <w:rsid w:val="00A36FB0"/>
    <w:rsid w:val="00A53ED4"/>
    <w:rsid w:val="00A53FF2"/>
    <w:rsid w:val="00A543AA"/>
    <w:rsid w:val="00A66E4E"/>
    <w:rsid w:val="00A6795D"/>
    <w:rsid w:val="00A7154E"/>
    <w:rsid w:val="00A7184D"/>
    <w:rsid w:val="00A72F41"/>
    <w:rsid w:val="00A8227A"/>
    <w:rsid w:val="00A82825"/>
    <w:rsid w:val="00A86265"/>
    <w:rsid w:val="00AA0E20"/>
    <w:rsid w:val="00AA0E81"/>
    <w:rsid w:val="00AA58CA"/>
    <w:rsid w:val="00AB505D"/>
    <w:rsid w:val="00AB6457"/>
    <w:rsid w:val="00AB76A0"/>
    <w:rsid w:val="00AC02F4"/>
    <w:rsid w:val="00AC36AD"/>
    <w:rsid w:val="00AD4D4B"/>
    <w:rsid w:val="00AD4DA1"/>
    <w:rsid w:val="00AD59DE"/>
    <w:rsid w:val="00AD5ECF"/>
    <w:rsid w:val="00AE1B37"/>
    <w:rsid w:val="00AE3979"/>
    <w:rsid w:val="00AF52F3"/>
    <w:rsid w:val="00B122B1"/>
    <w:rsid w:val="00B20CC1"/>
    <w:rsid w:val="00B2388A"/>
    <w:rsid w:val="00B24C40"/>
    <w:rsid w:val="00B267E3"/>
    <w:rsid w:val="00B34608"/>
    <w:rsid w:val="00B4150D"/>
    <w:rsid w:val="00B566FD"/>
    <w:rsid w:val="00B62A57"/>
    <w:rsid w:val="00B640B2"/>
    <w:rsid w:val="00B7035A"/>
    <w:rsid w:val="00B747B8"/>
    <w:rsid w:val="00B74911"/>
    <w:rsid w:val="00B81979"/>
    <w:rsid w:val="00B8685D"/>
    <w:rsid w:val="00B87B0E"/>
    <w:rsid w:val="00B922ED"/>
    <w:rsid w:val="00B93B5E"/>
    <w:rsid w:val="00B94F47"/>
    <w:rsid w:val="00B9685D"/>
    <w:rsid w:val="00BA0F06"/>
    <w:rsid w:val="00BA3BAD"/>
    <w:rsid w:val="00BB3740"/>
    <w:rsid w:val="00BB4768"/>
    <w:rsid w:val="00BB5702"/>
    <w:rsid w:val="00BC2B75"/>
    <w:rsid w:val="00BC5279"/>
    <w:rsid w:val="00BD5523"/>
    <w:rsid w:val="00BE14E8"/>
    <w:rsid w:val="00BE28E9"/>
    <w:rsid w:val="00BE5DF5"/>
    <w:rsid w:val="00BE7E97"/>
    <w:rsid w:val="00BF3998"/>
    <w:rsid w:val="00C02C41"/>
    <w:rsid w:val="00C11CC3"/>
    <w:rsid w:val="00C14E1E"/>
    <w:rsid w:val="00C203DA"/>
    <w:rsid w:val="00C31A74"/>
    <w:rsid w:val="00C4259D"/>
    <w:rsid w:val="00C43889"/>
    <w:rsid w:val="00C43A25"/>
    <w:rsid w:val="00C5270F"/>
    <w:rsid w:val="00C63146"/>
    <w:rsid w:val="00C63C4E"/>
    <w:rsid w:val="00C67BC2"/>
    <w:rsid w:val="00C71379"/>
    <w:rsid w:val="00C83CA9"/>
    <w:rsid w:val="00C90DDD"/>
    <w:rsid w:val="00C97F92"/>
    <w:rsid w:val="00CA5DC3"/>
    <w:rsid w:val="00CB12AF"/>
    <w:rsid w:val="00CB18B7"/>
    <w:rsid w:val="00CB7208"/>
    <w:rsid w:val="00CC03E3"/>
    <w:rsid w:val="00CD68CA"/>
    <w:rsid w:val="00CD6DC4"/>
    <w:rsid w:val="00CE169B"/>
    <w:rsid w:val="00CF75D6"/>
    <w:rsid w:val="00D00010"/>
    <w:rsid w:val="00D017A6"/>
    <w:rsid w:val="00D0198E"/>
    <w:rsid w:val="00D0388D"/>
    <w:rsid w:val="00D0691D"/>
    <w:rsid w:val="00D07BA4"/>
    <w:rsid w:val="00D11151"/>
    <w:rsid w:val="00D12777"/>
    <w:rsid w:val="00D13191"/>
    <w:rsid w:val="00D37C26"/>
    <w:rsid w:val="00D42395"/>
    <w:rsid w:val="00D429B9"/>
    <w:rsid w:val="00D466D6"/>
    <w:rsid w:val="00D50446"/>
    <w:rsid w:val="00D67862"/>
    <w:rsid w:val="00D81C7B"/>
    <w:rsid w:val="00D82E74"/>
    <w:rsid w:val="00D841DF"/>
    <w:rsid w:val="00D95CA5"/>
    <w:rsid w:val="00DA1EB0"/>
    <w:rsid w:val="00DB104D"/>
    <w:rsid w:val="00DB7678"/>
    <w:rsid w:val="00DC32E6"/>
    <w:rsid w:val="00DC359E"/>
    <w:rsid w:val="00DC7900"/>
    <w:rsid w:val="00DD187D"/>
    <w:rsid w:val="00DD25D3"/>
    <w:rsid w:val="00DD30FC"/>
    <w:rsid w:val="00DE7900"/>
    <w:rsid w:val="00DF0E06"/>
    <w:rsid w:val="00DF26A7"/>
    <w:rsid w:val="00DF2DBB"/>
    <w:rsid w:val="00DF50C7"/>
    <w:rsid w:val="00DF6B93"/>
    <w:rsid w:val="00E06797"/>
    <w:rsid w:val="00E100C3"/>
    <w:rsid w:val="00E12BE1"/>
    <w:rsid w:val="00E13A6D"/>
    <w:rsid w:val="00E239DD"/>
    <w:rsid w:val="00E26E35"/>
    <w:rsid w:val="00E44B95"/>
    <w:rsid w:val="00E52066"/>
    <w:rsid w:val="00E552EB"/>
    <w:rsid w:val="00E65A93"/>
    <w:rsid w:val="00E7686D"/>
    <w:rsid w:val="00E77F97"/>
    <w:rsid w:val="00EA693B"/>
    <w:rsid w:val="00EB5969"/>
    <w:rsid w:val="00EB5C9C"/>
    <w:rsid w:val="00EC008F"/>
    <w:rsid w:val="00EC15E2"/>
    <w:rsid w:val="00EC4884"/>
    <w:rsid w:val="00EC555E"/>
    <w:rsid w:val="00EC578D"/>
    <w:rsid w:val="00ED66E1"/>
    <w:rsid w:val="00EE66C5"/>
    <w:rsid w:val="00EE75E2"/>
    <w:rsid w:val="00F0210B"/>
    <w:rsid w:val="00F02350"/>
    <w:rsid w:val="00F03B71"/>
    <w:rsid w:val="00F0676F"/>
    <w:rsid w:val="00F2453E"/>
    <w:rsid w:val="00F27BDD"/>
    <w:rsid w:val="00F346EF"/>
    <w:rsid w:val="00F4777D"/>
    <w:rsid w:val="00F53E32"/>
    <w:rsid w:val="00F53EE4"/>
    <w:rsid w:val="00F61788"/>
    <w:rsid w:val="00F6518A"/>
    <w:rsid w:val="00F741BF"/>
    <w:rsid w:val="00F87ADC"/>
    <w:rsid w:val="00F90B2A"/>
    <w:rsid w:val="00F91EBA"/>
    <w:rsid w:val="00FA43D0"/>
    <w:rsid w:val="00FA4EF4"/>
    <w:rsid w:val="00FC30BC"/>
    <w:rsid w:val="00FE7411"/>
    <w:rsid w:val="00FE7E91"/>
    <w:rsid w:val="00FF2D97"/>
    <w:rsid w:val="00FF53DF"/>
    <w:rsid w:val="00FF5C9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0360E065"/>
  <w14:defaultImageDpi w14:val="0"/>
  <w15:docId w15:val="{5EA6F4DF-7163-4FC8-A511-DD79112DA5C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Calibri" w:eastAsia="Times New Roman" w:hAnsi="Calibri" w:cs="Times New Roman"/>
        <w:lang w:val="de-DE" w:eastAsia="de-DE" w:bidi="ar-SA"/>
      </w:rPr>
    </w:rPrDefault>
    <w:pPrDefault/>
  </w:docDefaults>
  <w:latentStyles w:defLockedState="0" w:defUIPriority="99" w:defSemiHidden="0" w:defUnhideWhenUsed="0" w:defQFormat="0" w:count="376">
    <w:lsdException w:name="Normal" w:qFormat="1"/>
    <w:lsdException w:name="heading 1" w:uiPriority="9" w:qFormat="1"/>
    <w:lsdException w:name="heading 2" w:qFormat="1"/>
    <w:lsdException w:name="heading 3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pPr>
      <w:widowControl w:val="0"/>
      <w:autoSpaceDE w:val="0"/>
      <w:autoSpaceDN w:val="0"/>
      <w:adjustRightInd w:val="0"/>
    </w:pPr>
    <w:rPr>
      <w:rFonts w:ascii="Courier New" w:hAnsi="Courier New" w:cs="Courier New"/>
      <w:color w:val="000000"/>
      <w:sz w:val="18"/>
      <w:szCs w:val="18"/>
      <w:lang w:val="en-GB" w:eastAsia="en-GB"/>
    </w:rPr>
  </w:style>
  <w:style w:type="paragraph" w:styleId="berschrift1">
    <w:name w:val="heading 1"/>
    <w:basedOn w:val="Standard"/>
    <w:next w:val="Standard"/>
    <w:link w:val="berschrift1Zchn"/>
    <w:uiPriority w:val="9"/>
    <w:qFormat/>
    <w:pPr>
      <w:outlineLvl w:val="0"/>
    </w:pPr>
    <w:rPr>
      <w:b/>
      <w:bCs/>
      <w:sz w:val="32"/>
      <w:szCs w:val="32"/>
    </w:rPr>
  </w:style>
  <w:style w:type="paragraph" w:styleId="berschrift2">
    <w:name w:val="heading 2"/>
    <w:basedOn w:val="Standard"/>
    <w:next w:val="Standard"/>
    <w:link w:val="berschrift2Zchn"/>
    <w:uiPriority w:val="99"/>
    <w:qFormat/>
    <w:pPr>
      <w:outlineLvl w:val="1"/>
    </w:pPr>
    <w:rPr>
      <w:b/>
      <w:bCs/>
      <w:i/>
      <w:iCs/>
      <w:sz w:val="28"/>
      <w:szCs w:val="28"/>
    </w:rPr>
  </w:style>
  <w:style w:type="paragraph" w:styleId="berschrift3">
    <w:name w:val="heading 3"/>
    <w:basedOn w:val="Standard"/>
    <w:next w:val="Standard"/>
    <w:link w:val="berschrift3Zchn"/>
    <w:uiPriority w:val="99"/>
    <w:qFormat/>
    <w:pPr>
      <w:outlineLvl w:val="2"/>
    </w:pPr>
    <w:rPr>
      <w:b/>
      <w:bCs/>
      <w:sz w:val="26"/>
      <w:szCs w:val="26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link w:val="berschrift1"/>
    <w:uiPriority w:val="9"/>
    <w:locked/>
    <w:rPr>
      <w:rFonts w:ascii="Calibri Light" w:eastAsia="Times New Roman" w:hAnsi="Calibri Light" w:cs="Times New Roman"/>
      <w:b/>
      <w:bCs/>
      <w:kern w:val="32"/>
      <w:sz w:val="32"/>
      <w:szCs w:val="32"/>
    </w:rPr>
  </w:style>
  <w:style w:type="character" w:customStyle="1" w:styleId="berschrift2Zchn">
    <w:name w:val="Überschrift 2 Zchn"/>
    <w:link w:val="berschrift2"/>
    <w:uiPriority w:val="9"/>
    <w:semiHidden/>
    <w:locked/>
    <w:rPr>
      <w:rFonts w:ascii="Calibri Light" w:eastAsia="Times New Roman" w:hAnsi="Calibri Light" w:cs="Times New Roman"/>
      <w:b/>
      <w:bCs/>
      <w:i/>
      <w:iCs/>
      <w:sz w:val="28"/>
      <w:szCs w:val="28"/>
    </w:rPr>
  </w:style>
  <w:style w:type="character" w:customStyle="1" w:styleId="berschrift3Zchn">
    <w:name w:val="Überschrift 3 Zchn"/>
    <w:link w:val="berschrift3"/>
    <w:uiPriority w:val="9"/>
    <w:semiHidden/>
    <w:locked/>
    <w:rPr>
      <w:rFonts w:ascii="Calibri Light" w:eastAsia="Times New Roman" w:hAnsi="Calibri Light" w:cs="Times New Roman"/>
      <w:b/>
      <w:bCs/>
      <w:sz w:val="26"/>
      <w:szCs w:val="26"/>
    </w:rPr>
  </w:style>
  <w:style w:type="table" w:styleId="Tabellenraster">
    <w:name w:val="Table Grid"/>
    <w:basedOn w:val="NormaleTabelle"/>
    <w:uiPriority w:val="39"/>
    <w:rsid w:val="00162B5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EinfacheTabelle2">
    <w:name w:val="Plain Table 2"/>
    <w:basedOn w:val="NormaleTabelle"/>
    <w:uiPriority w:val="42"/>
    <w:rsid w:val="00690202"/>
    <w:rPr>
      <w:lang w:eastAsia="en-US"/>
    </w:rPr>
    <w:tblPr>
      <w:tblStyleRowBandSize w:val="1"/>
      <w:tblStyleColBandSize w:val="1"/>
      <w:tblBorders>
        <w:top w:val="single" w:sz="4" w:space="0" w:color="7F7F7F"/>
        <w:bottom w:val="single" w:sz="4" w:space="0" w:color="7F7F7F"/>
      </w:tblBorders>
    </w:tblPr>
    <w:tblStylePr w:type="firstRow">
      <w:rPr>
        <w:rFonts w:cs="Times New Roman"/>
        <w:b/>
        <w:bCs/>
      </w:rPr>
      <w:tblPr/>
      <w:tcPr>
        <w:tcBorders>
          <w:bottom w:val="single" w:sz="4" w:space="0" w:color="7F7F7F"/>
        </w:tcBorders>
      </w:tcPr>
    </w:tblStylePr>
    <w:tblStylePr w:type="lastRow">
      <w:rPr>
        <w:rFonts w:cs="Times New Roman"/>
        <w:b/>
        <w:bCs/>
      </w:rPr>
      <w:tblPr/>
      <w:tcPr>
        <w:tcBorders>
          <w:top w:val="single" w:sz="4" w:space="0" w:color="7F7F7F"/>
        </w:tcBorders>
      </w:tcPr>
    </w:tblStylePr>
    <w:tblStylePr w:type="firstCol">
      <w:rPr>
        <w:rFonts w:cs="Times New Roman"/>
        <w:b/>
        <w:bCs/>
      </w:rPr>
    </w:tblStylePr>
    <w:tblStylePr w:type="lastCol">
      <w:rPr>
        <w:rFonts w:cs="Times New Roman"/>
        <w:b/>
        <w:bCs/>
      </w:rPr>
    </w:tblStylePr>
    <w:tblStylePr w:type="band1Vert">
      <w:rPr>
        <w:rFonts w:cs="Times New Roman"/>
      </w:rPr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2Vert">
      <w:rPr>
        <w:rFonts w:cs="Times New Roman"/>
      </w:rPr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1Horz">
      <w:rPr>
        <w:rFonts w:cs="Times New Roman"/>
      </w:rPr>
      <w:tblPr/>
      <w:tcPr>
        <w:tcBorders>
          <w:top w:val="single" w:sz="4" w:space="0" w:color="7F7F7F"/>
          <w:bottom w:val="single" w:sz="4" w:space="0" w:color="7F7F7F"/>
        </w:tcBorders>
      </w:tcPr>
    </w:tblStylePr>
  </w:style>
  <w:style w:type="table" w:styleId="EinfacheTabelle5">
    <w:name w:val="Plain Table 5"/>
    <w:basedOn w:val="NormaleTabelle"/>
    <w:uiPriority w:val="45"/>
    <w:rsid w:val="00690202"/>
    <w:rPr>
      <w:lang w:eastAsia="en-US"/>
    </w:rPr>
    <w:tblPr>
      <w:tblStyleRowBandSize w:val="1"/>
      <w:tblStyleColBandSize w:val="1"/>
    </w:tblPr>
    <w:tblStylePr w:type="firstRow">
      <w:rPr>
        <w:rFonts w:ascii="Times New Roman" w:eastAsia="Times New Roman" w:hAnsi="Times New Roman" w:cs="Times New Roman"/>
        <w:i/>
        <w:iCs/>
        <w:sz w:val="26"/>
      </w:rPr>
      <w:tblPr/>
      <w:tcPr>
        <w:tcBorders>
          <w:bottom w:val="single" w:sz="4" w:space="0" w:color="7F7F7F"/>
        </w:tcBorders>
        <w:shd w:val="clear" w:color="auto" w:fill="FFFFFF"/>
      </w:tcPr>
    </w:tblStylePr>
    <w:tblStylePr w:type="lastRow">
      <w:rPr>
        <w:rFonts w:ascii="Times New Roman" w:eastAsia="Times New Roman" w:hAnsi="Times New Roman" w:cs="Times New Roman"/>
        <w:i/>
        <w:iCs/>
        <w:sz w:val="26"/>
      </w:rPr>
      <w:tblPr/>
      <w:tcPr>
        <w:tcBorders>
          <w:top w:val="single" w:sz="4" w:space="0" w:color="7F7F7F"/>
        </w:tcBorders>
        <w:shd w:val="clear" w:color="auto" w:fill="FFFFFF"/>
      </w:tcPr>
    </w:tblStylePr>
    <w:tblStylePr w:type="firstCol">
      <w:pPr>
        <w:jc w:val="right"/>
      </w:pPr>
      <w:rPr>
        <w:rFonts w:ascii="Times New Roman" w:eastAsia="Times New Roman" w:hAnsi="Times New Roman" w:cs="Times New Roman"/>
        <w:i/>
        <w:iCs/>
        <w:sz w:val="26"/>
      </w:rPr>
      <w:tblPr/>
      <w:tcPr>
        <w:tcBorders>
          <w:right w:val="single" w:sz="4" w:space="0" w:color="7F7F7F"/>
        </w:tcBorders>
        <w:shd w:val="clear" w:color="auto" w:fill="FFFFFF"/>
      </w:tcPr>
    </w:tblStylePr>
    <w:tblStylePr w:type="lastCol">
      <w:rPr>
        <w:rFonts w:ascii="Times New Roman" w:eastAsia="Times New Roman" w:hAnsi="Times New Roman" w:cs="Times New Roman"/>
        <w:i/>
        <w:iCs/>
        <w:sz w:val="26"/>
      </w:rPr>
      <w:tblPr/>
      <w:tcPr>
        <w:tcBorders>
          <w:left w:val="single" w:sz="4" w:space="0" w:color="7F7F7F"/>
        </w:tcBorders>
        <w:shd w:val="clear" w:color="auto" w:fill="FFFFFF"/>
      </w:tcPr>
    </w:tblStylePr>
    <w:tblStylePr w:type="band1Vert">
      <w:rPr>
        <w:rFonts w:cs="Times New Roman"/>
      </w:rPr>
      <w:tblPr/>
      <w:tcPr>
        <w:shd w:val="clear" w:color="auto" w:fill="F2F2F2"/>
      </w:tcPr>
    </w:tblStylePr>
    <w:tblStylePr w:type="band1Horz">
      <w:rPr>
        <w:rFonts w:cs="Times New Roman"/>
      </w:rPr>
      <w:tblPr/>
      <w:tcPr>
        <w:shd w:val="clear" w:color="auto" w:fill="F2F2F2"/>
      </w:tcPr>
    </w:tblStylePr>
    <w:tblStylePr w:type="neCell">
      <w:rPr>
        <w:rFonts w:cs="Times New Roman"/>
      </w:rPr>
      <w:tblPr/>
      <w:tcPr>
        <w:tcBorders>
          <w:left w:val="nil"/>
        </w:tcBorders>
      </w:tcPr>
    </w:tblStylePr>
    <w:tblStylePr w:type="nwCell">
      <w:rPr>
        <w:rFonts w:cs="Times New Roman"/>
      </w:rPr>
      <w:tblPr/>
      <w:tcPr>
        <w:tcBorders>
          <w:right w:val="nil"/>
        </w:tcBorders>
      </w:tcPr>
    </w:tblStylePr>
    <w:tblStylePr w:type="seCell">
      <w:rPr>
        <w:rFonts w:cs="Times New Roman"/>
      </w:rPr>
      <w:tblPr/>
      <w:tcPr>
        <w:tcBorders>
          <w:left w:val="nil"/>
        </w:tcBorders>
      </w:tcPr>
    </w:tblStylePr>
    <w:tblStylePr w:type="swCell">
      <w:rPr>
        <w:rFonts w:cs="Times New Roman"/>
      </w:rPr>
      <w:tblPr/>
      <w:tcPr>
        <w:tcBorders>
          <w:right w:val="nil"/>
        </w:tcBorders>
      </w:tcPr>
    </w:tblStylePr>
  </w:style>
  <w:style w:type="paragraph" w:styleId="Kopfzeile">
    <w:name w:val="header"/>
    <w:basedOn w:val="Standard"/>
    <w:link w:val="KopfzeileZchn"/>
    <w:uiPriority w:val="99"/>
    <w:unhideWhenUsed/>
    <w:rsid w:val="00690202"/>
    <w:pPr>
      <w:widowControl/>
      <w:tabs>
        <w:tab w:val="center" w:pos="4536"/>
        <w:tab w:val="right" w:pos="9072"/>
      </w:tabs>
      <w:autoSpaceDE/>
      <w:autoSpaceDN/>
      <w:adjustRightInd/>
    </w:pPr>
    <w:rPr>
      <w:rFonts w:ascii="Calibri" w:hAnsi="Calibri" w:cs="Times New Roman"/>
      <w:color w:val="auto"/>
      <w:sz w:val="22"/>
      <w:szCs w:val="22"/>
      <w:lang w:val="de-DE" w:eastAsia="en-US"/>
    </w:rPr>
  </w:style>
  <w:style w:type="character" w:customStyle="1" w:styleId="KopfzeileZchn">
    <w:name w:val="Kopfzeile Zchn"/>
    <w:link w:val="Kopfzeile"/>
    <w:uiPriority w:val="99"/>
    <w:locked/>
    <w:rsid w:val="00690202"/>
    <w:rPr>
      <w:rFonts w:ascii="Calibri" w:hAnsi="Calibri" w:cs="Times New Roman"/>
      <w:lang w:val="de-DE" w:eastAsia="en-US"/>
    </w:rPr>
  </w:style>
  <w:style w:type="paragraph" w:styleId="Fuzeile">
    <w:name w:val="footer"/>
    <w:basedOn w:val="Standard"/>
    <w:link w:val="FuzeileZchn"/>
    <w:uiPriority w:val="99"/>
    <w:unhideWhenUsed/>
    <w:rsid w:val="00690202"/>
    <w:pPr>
      <w:widowControl/>
      <w:tabs>
        <w:tab w:val="center" w:pos="4536"/>
        <w:tab w:val="right" w:pos="9072"/>
      </w:tabs>
      <w:autoSpaceDE/>
      <w:autoSpaceDN/>
      <w:adjustRightInd/>
    </w:pPr>
    <w:rPr>
      <w:rFonts w:ascii="Calibri" w:hAnsi="Calibri" w:cs="Times New Roman"/>
      <w:color w:val="auto"/>
      <w:sz w:val="22"/>
      <w:szCs w:val="22"/>
      <w:lang w:val="de-DE" w:eastAsia="en-US"/>
    </w:rPr>
  </w:style>
  <w:style w:type="character" w:customStyle="1" w:styleId="FuzeileZchn">
    <w:name w:val="Fußzeile Zchn"/>
    <w:link w:val="Fuzeile"/>
    <w:uiPriority w:val="99"/>
    <w:locked/>
    <w:rsid w:val="00690202"/>
    <w:rPr>
      <w:rFonts w:ascii="Calibri" w:hAnsi="Calibri" w:cs="Times New Roman"/>
      <w:lang w:val="de-DE" w:eastAsia="en-US"/>
    </w:rPr>
  </w:style>
  <w:style w:type="character" w:styleId="Fett">
    <w:name w:val="Strong"/>
    <w:uiPriority w:val="22"/>
    <w:qFormat/>
    <w:rsid w:val="00690202"/>
    <w:rPr>
      <w:rFonts w:cs="Times New Roman"/>
      <w:b/>
    </w:rPr>
  </w:style>
  <w:style w:type="paragraph" w:customStyle="1" w:styleId="EndNoteBibliographyTitle">
    <w:name w:val="EndNote Bibliography Title"/>
    <w:basedOn w:val="Standard"/>
    <w:link w:val="EndNoteBibliographyTitleZchn"/>
    <w:rsid w:val="008A7E52"/>
    <w:pPr>
      <w:jc w:val="center"/>
    </w:pPr>
    <w:rPr>
      <w:noProof/>
    </w:rPr>
  </w:style>
  <w:style w:type="character" w:customStyle="1" w:styleId="EndNoteBibliographyTitleZchn">
    <w:name w:val="EndNote Bibliography Title Zchn"/>
    <w:link w:val="EndNoteBibliographyTitle"/>
    <w:rsid w:val="008A7E52"/>
    <w:rPr>
      <w:rFonts w:ascii="Courier New" w:hAnsi="Courier New" w:cs="Courier New"/>
      <w:noProof/>
      <w:color w:val="000000"/>
      <w:sz w:val="18"/>
      <w:szCs w:val="18"/>
      <w:lang w:val="en-GB" w:eastAsia="en-GB"/>
    </w:rPr>
  </w:style>
  <w:style w:type="paragraph" w:customStyle="1" w:styleId="EndNoteBibliography">
    <w:name w:val="EndNote Bibliography"/>
    <w:basedOn w:val="Standard"/>
    <w:link w:val="EndNoteBibliographyZchn"/>
    <w:rsid w:val="008A7E52"/>
    <w:rPr>
      <w:noProof/>
    </w:rPr>
  </w:style>
  <w:style w:type="character" w:customStyle="1" w:styleId="EndNoteBibliographyZchn">
    <w:name w:val="EndNote Bibliography Zchn"/>
    <w:link w:val="EndNoteBibliography"/>
    <w:rsid w:val="008A7E52"/>
    <w:rPr>
      <w:rFonts w:ascii="Courier New" w:hAnsi="Courier New" w:cs="Courier New"/>
      <w:noProof/>
      <w:color w:val="000000"/>
      <w:sz w:val="18"/>
      <w:szCs w:val="18"/>
      <w:lang w:val="en-GB" w:eastAsia="en-GB"/>
    </w:rPr>
  </w:style>
  <w:style w:type="character" w:styleId="Hyperlink">
    <w:name w:val="Hyperlink"/>
    <w:uiPriority w:val="99"/>
    <w:unhideWhenUsed/>
    <w:rsid w:val="00AD59DE"/>
    <w:rPr>
      <w:color w:val="0563C1"/>
      <w:u w:val="single"/>
    </w:rPr>
  </w:style>
  <w:style w:type="character" w:styleId="NichtaufgelsteErwhnung">
    <w:name w:val="Unresolved Mention"/>
    <w:uiPriority w:val="99"/>
    <w:semiHidden/>
    <w:unhideWhenUsed/>
    <w:rsid w:val="00AD59DE"/>
    <w:rPr>
      <w:color w:val="605E5C"/>
      <w:shd w:val="clear" w:color="auto" w:fill="E1DFDD"/>
    </w:rPr>
  </w:style>
  <w:style w:type="character" w:styleId="Kommentarzeichen">
    <w:name w:val="annotation reference"/>
    <w:uiPriority w:val="99"/>
    <w:semiHidden/>
    <w:unhideWhenUsed/>
    <w:rsid w:val="00790133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790133"/>
    <w:rPr>
      <w:sz w:val="20"/>
      <w:szCs w:val="20"/>
    </w:rPr>
  </w:style>
  <w:style w:type="character" w:customStyle="1" w:styleId="KommentartextZchn">
    <w:name w:val="Kommentartext Zchn"/>
    <w:link w:val="Kommentartext"/>
    <w:uiPriority w:val="99"/>
    <w:semiHidden/>
    <w:rsid w:val="00790133"/>
    <w:rPr>
      <w:rFonts w:ascii="Courier New" w:hAnsi="Courier New" w:cs="Courier New"/>
      <w:color w:val="000000"/>
      <w:lang w:val="en-GB" w:eastAsia="en-GB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790133"/>
    <w:rPr>
      <w:b/>
      <w:bCs/>
    </w:rPr>
  </w:style>
  <w:style w:type="character" w:customStyle="1" w:styleId="KommentarthemaZchn">
    <w:name w:val="Kommentarthema Zchn"/>
    <w:link w:val="Kommentarthema"/>
    <w:uiPriority w:val="99"/>
    <w:semiHidden/>
    <w:rsid w:val="00790133"/>
    <w:rPr>
      <w:rFonts w:ascii="Courier New" w:hAnsi="Courier New" w:cs="Courier New"/>
      <w:b/>
      <w:bCs/>
      <w:color w:val="000000"/>
      <w:lang w:val="en-GB" w:eastAsia="en-GB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790133"/>
    <w:rPr>
      <w:rFonts w:ascii="Segoe UI" w:hAnsi="Segoe UI" w:cs="Segoe UI"/>
    </w:rPr>
  </w:style>
  <w:style w:type="character" w:customStyle="1" w:styleId="SprechblasentextZchn">
    <w:name w:val="Sprechblasentext Zchn"/>
    <w:link w:val="Sprechblasentext"/>
    <w:uiPriority w:val="99"/>
    <w:semiHidden/>
    <w:rsid w:val="00790133"/>
    <w:rPr>
      <w:rFonts w:ascii="Segoe UI" w:hAnsi="Segoe UI" w:cs="Segoe UI"/>
      <w:color w:val="000000"/>
      <w:sz w:val="18"/>
      <w:szCs w:val="18"/>
      <w:lang w:val="en-GB"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49306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23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6218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0418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5214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0334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1734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F5EE2C1-B0C1-4D16-9DE2-B53F966C048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4</Pages>
  <Words>4430</Words>
  <Characters>27914</Characters>
  <Application>Microsoft Office Word</Application>
  <DocSecurity>0</DocSecurity>
  <Lines>232</Lines>
  <Paragraphs>64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22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rah Tholl</dc:creator>
  <cp:keywords/>
  <dc:description/>
  <cp:lastModifiedBy>Sarah Tholl</cp:lastModifiedBy>
  <cp:revision>5</cp:revision>
  <cp:lastPrinted>2022-03-29T08:28:00Z</cp:lastPrinted>
  <dcterms:created xsi:type="dcterms:W3CDTF">2024-08-22T14:39:00Z</dcterms:created>
  <dcterms:modified xsi:type="dcterms:W3CDTF">2024-08-22T14:45:00Z</dcterms:modified>
</cp:coreProperties>
</file>